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B0C49" w14:textId="478B43B8" w:rsidR="00DC4DA6" w:rsidRDefault="00DC4DA6" w:rsidP="006238E0">
      <w:pPr>
        <w:pStyle w:val="Openingheader"/>
      </w:pPr>
      <w:r w:rsidRPr="00702586">
        <w:drawing>
          <wp:anchor distT="0" distB="0" distL="114300" distR="114300" simplePos="0" relativeHeight="251659264" behindDoc="0" locked="0" layoutInCell="1" allowOverlap="1" wp14:anchorId="41AD745E" wp14:editId="365612CA">
            <wp:simplePos x="0" y="0"/>
            <wp:positionH relativeFrom="margin">
              <wp:posOffset>260985</wp:posOffset>
            </wp:positionH>
            <wp:positionV relativeFrom="margin">
              <wp:posOffset>-409575</wp:posOffset>
            </wp:positionV>
            <wp:extent cx="5334000" cy="1141730"/>
            <wp:effectExtent l="0" t="0" r="0" b="1270"/>
            <wp:wrapSquare wrapText="bothSides"/>
            <wp:docPr id="8" name="תמונה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תמונה 8"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02586">
        <w:t>Sagol School of Neuroscience</w:t>
      </w:r>
    </w:p>
    <w:p w14:paraId="44B1D37E" w14:textId="77777777" w:rsidR="00A240A5" w:rsidRPr="00702586" w:rsidRDefault="00A240A5" w:rsidP="006238E0">
      <w:pPr>
        <w:pStyle w:val="Openingheader"/>
        <w:rPr>
          <w:rtl/>
        </w:rPr>
      </w:pPr>
    </w:p>
    <w:p w14:paraId="11E31188" w14:textId="0F50FA5F" w:rsidR="00DC4DA6" w:rsidRPr="00702586" w:rsidRDefault="00DC4DA6" w:rsidP="006238E0">
      <w:pPr>
        <w:pStyle w:val="Openingheader"/>
        <w:rPr>
          <w:rtl/>
        </w:rPr>
      </w:pPr>
      <w:r w:rsidRPr="00702586">
        <w:t>Faculty of Brain Sciences</w:t>
      </w:r>
    </w:p>
    <w:p w14:paraId="4F244D0C" w14:textId="77777777" w:rsidR="00DC4DA6" w:rsidRPr="00DC4DA6" w:rsidRDefault="00DC4DA6" w:rsidP="006238E0">
      <w:pPr>
        <w:pStyle w:val="Openingheader"/>
      </w:pPr>
    </w:p>
    <w:p w14:paraId="0C4D6044" w14:textId="5BD322B6" w:rsidR="00DC4DA6" w:rsidRPr="004C0E90" w:rsidRDefault="006C08C3" w:rsidP="006238E0">
      <w:pPr>
        <w:pStyle w:val="Openingheader"/>
        <w:rPr>
          <w:sz w:val="72"/>
          <w:szCs w:val="72"/>
          <w:rtl/>
        </w:rPr>
      </w:pPr>
      <w:r w:rsidRPr="004C0E90">
        <w:rPr>
          <w:sz w:val="72"/>
          <w:szCs w:val="72"/>
        </w:rPr>
        <w:t xml:space="preserve">Show some sensitivity! Using motion tracking to explore unconscious </w:t>
      </w:r>
      <w:r w:rsidR="005348CC" w:rsidRPr="004C0E90">
        <w:rPr>
          <w:sz w:val="72"/>
          <w:szCs w:val="72"/>
        </w:rPr>
        <w:t>processes</w:t>
      </w:r>
    </w:p>
    <w:p w14:paraId="5EAA48B0" w14:textId="614E929E" w:rsidR="00DC4DA6" w:rsidRDefault="00DC4DA6" w:rsidP="006238E0">
      <w:pPr>
        <w:pStyle w:val="Openingheader"/>
      </w:pPr>
    </w:p>
    <w:p w14:paraId="1E5BB402" w14:textId="39FDD7CD" w:rsidR="00702586" w:rsidRDefault="00702586" w:rsidP="006238E0">
      <w:pPr>
        <w:pStyle w:val="Openingheader"/>
      </w:pPr>
    </w:p>
    <w:p w14:paraId="5A4CB6C0" w14:textId="77777777" w:rsidR="00702586" w:rsidRPr="00DC4DA6" w:rsidRDefault="00702586" w:rsidP="006238E0">
      <w:pPr>
        <w:pStyle w:val="Openingheader"/>
        <w:rPr>
          <w:rtl/>
        </w:rPr>
      </w:pPr>
    </w:p>
    <w:p w14:paraId="45B37ACD" w14:textId="77777777" w:rsidR="00DC4DA6" w:rsidRPr="00702586" w:rsidRDefault="00DC4DA6" w:rsidP="006238E0">
      <w:pPr>
        <w:pStyle w:val="Openingheader"/>
      </w:pPr>
      <w:r w:rsidRPr="00702586">
        <w:t>By</w:t>
      </w:r>
    </w:p>
    <w:p w14:paraId="117AF5C6" w14:textId="79E11A55" w:rsidR="00DC4DA6" w:rsidRPr="004C0E90" w:rsidRDefault="006C08C3" w:rsidP="006238E0">
      <w:pPr>
        <w:pStyle w:val="Openingheader"/>
        <w:rPr>
          <w:b/>
          <w:bCs/>
          <w:sz w:val="56"/>
          <w:szCs w:val="56"/>
        </w:rPr>
      </w:pPr>
      <w:r w:rsidRPr="004C0E90">
        <w:rPr>
          <w:b/>
          <w:bCs/>
          <w:sz w:val="56"/>
          <w:szCs w:val="56"/>
        </w:rPr>
        <w:t>Khen Heller</w:t>
      </w:r>
    </w:p>
    <w:p w14:paraId="3533649A" w14:textId="77777777" w:rsidR="00DC4DA6" w:rsidRPr="00DC4DA6" w:rsidRDefault="00DC4DA6" w:rsidP="006238E0">
      <w:pPr>
        <w:pStyle w:val="Openingheader"/>
        <w:rPr>
          <w:rtl/>
        </w:rPr>
      </w:pPr>
    </w:p>
    <w:p w14:paraId="0FA74037" w14:textId="77777777" w:rsidR="00DC4DA6" w:rsidRPr="00DC4DA6" w:rsidRDefault="00DC4DA6" w:rsidP="006238E0">
      <w:pPr>
        <w:pStyle w:val="Openingheader"/>
        <w:rPr>
          <w:rtl/>
        </w:rPr>
      </w:pPr>
    </w:p>
    <w:p w14:paraId="1E573069" w14:textId="77777777" w:rsidR="00DC4DA6" w:rsidRPr="00702586" w:rsidRDefault="00DC4DA6" w:rsidP="006238E0">
      <w:pPr>
        <w:pStyle w:val="Openingheader"/>
        <w:rPr>
          <w:rtl/>
        </w:rPr>
      </w:pPr>
      <w:r w:rsidRPr="00702586">
        <w:t>The thesis was carried out under the supervision of</w:t>
      </w:r>
    </w:p>
    <w:p w14:paraId="6A28D5F3" w14:textId="77777777" w:rsidR="00AF7220" w:rsidRDefault="006C08C3" w:rsidP="00085675">
      <w:pPr>
        <w:pStyle w:val="Openingheader"/>
        <w:rPr>
          <w:ins w:id="0" w:author="Chen Heller" w:date="2022-09-13T12:22:00Z"/>
          <w:b/>
          <w:bCs/>
          <w:sz w:val="48"/>
          <w:szCs w:val="48"/>
        </w:rPr>
      </w:pPr>
      <w:r w:rsidRPr="0045410E">
        <w:rPr>
          <w:b/>
          <w:bCs/>
          <w:sz w:val="48"/>
          <w:szCs w:val="48"/>
        </w:rPr>
        <w:t>Prof.</w:t>
      </w:r>
      <w:r w:rsidR="00DC4DA6" w:rsidRPr="0045410E">
        <w:rPr>
          <w:b/>
          <w:bCs/>
          <w:sz w:val="48"/>
          <w:szCs w:val="48"/>
        </w:rPr>
        <w:t xml:space="preserve"> </w:t>
      </w:r>
      <w:r w:rsidRPr="0045410E">
        <w:rPr>
          <w:b/>
          <w:bCs/>
          <w:sz w:val="48"/>
          <w:szCs w:val="48"/>
        </w:rPr>
        <w:t>Liad</w:t>
      </w:r>
      <w:r w:rsidR="00DC4DA6" w:rsidRPr="0045410E">
        <w:rPr>
          <w:b/>
          <w:bCs/>
          <w:sz w:val="48"/>
          <w:szCs w:val="48"/>
        </w:rPr>
        <w:t xml:space="preserve"> </w:t>
      </w:r>
      <w:r w:rsidRPr="0045410E">
        <w:rPr>
          <w:b/>
          <w:bCs/>
          <w:sz w:val="48"/>
          <w:szCs w:val="48"/>
        </w:rPr>
        <w:t>Mudrik</w:t>
      </w:r>
    </w:p>
    <w:p w14:paraId="2DAC51AF" w14:textId="02A354DF" w:rsidR="00AF7220" w:rsidRPr="00AF7220" w:rsidRDefault="00AF7220" w:rsidP="00085675">
      <w:pPr>
        <w:pStyle w:val="Openingheader"/>
        <w:rPr>
          <w:ins w:id="1" w:author="Chen Heller" w:date="2022-09-13T12:23:00Z"/>
          <w:rPrChange w:id="2" w:author="Chen Heller" w:date="2022-09-13T12:23:00Z">
            <w:rPr>
              <w:ins w:id="3" w:author="Chen Heller" w:date="2022-09-13T12:23:00Z"/>
              <w:sz w:val="46"/>
              <w:szCs w:val="46"/>
            </w:rPr>
          </w:rPrChange>
        </w:rPr>
      </w:pPr>
      <w:ins w:id="4" w:author="Chen Heller" w:date="2022-09-13T12:22:00Z">
        <w:r w:rsidRPr="00AF7220">
          <w:rPr>
            <w:rPrChange w:id="5" w:author="Chen Heller" w:date="2022-09-13T12:23:00Z">
              <w:rPr>
                <w:b/>
                <w:bCs/>
                <w:sz w:val="48"/>
                <w:szCs w:val="48"/>
              </w:rPr>
            </w:rPrChange>
          </w:rPr>
          <w:t>And in collaboration wit</w:t>
        </w:r>
      </w:ins>
      <w:ins w:id="6" w:author="Chen Heller" w:date="2022-09-13T12:23:00Z">
        <w:r w:rsidRPr="00AF7220">
          <w:rPr>
            <w:rPrChange w:id="7" w:author="Chen Heller" w:date="2022-09-13T12:23:00Z">
              <w:rPr>
                <w:b/>
                <w:bCs/>
                <w:sz w:val="48"/>
                <w:szCs w:val="48"/>
              </w:rPr>
            </w:rPrChange>
          </w:rPr>
          <w:t>h</w:t>
        </w:r>
      </w:ins>
    </w:p>
    <w:p w14:paraId="4EFBAB8E" w14:textId="108FD866" w:rsidR="00AF7220" w:rsidRPr="00AF7220" w:rsidRDefault="00AF7220" w:rsidP="00085675">
      <w:pPr>
        <w:pStyle w:val="Openingheader"/>
        <w:rPr>
          <w:ins w:id="8" w:author="Chen Heller" w:date="2022-09-13T12:23:00Z"/>
          <w:b/>
          <w:bCs/>
          <w:sz w:val="40"/>
          <w:szCs w:val="40"/>
          <w:rPrChange w:id="9" w:author="Chen Heller" w:date="2022-09-13T12:23:00Z">
            <w:rPr>
              <w:ins w:id="10" w:author="Chen Heller" w:date="2022-09-13T12:23:00Z"/>
              <w:b/>
              <w:bCs/>
              <w:sz w:val="48"/>
              <w:szCs w:val="48"/>
            </w:rPr>
          </w:rPrChange>
        </w:rPr>
      </w:pPr>
      <w:ins w:id="11" w:author="Chen Heller" w:date="2022-09-13T12:23:00Z">
        <w:r w:rsidRPr="00AF7220">
          <w:rPr>
            <w:b/>
            <w:bCs/>
            <w:sz w:val="48"/>
            <w:szCs w:val="48"/>
            <w:rPrChange w:id="12" w:author="Chen Heller" w:date="2022-09-13T12:23:00Z">
              <w:rPr>
                <w:b/>
                <w:bCs/>
                <w:sz w:val="56"/>
                <w:szCs w:val="56"/>
              </w:rPr>
            </w:rPrChange>
          </w:rPr>
          <w:t>Dr. Craig Chapman</w:t>
        </w:r>
      </w:ins>
    </w:p>
    <w:p w14:paraId="11E8E8FD" w14:textId="13AEA2E8" w:rsidR="00DC4DA6" w:rsidRPr="004C0E90" w:rsidRDefault="006C08C3" w:rsidP="00085675">
      <w:pPr>
        <w:pStyle w:val="Openingheader"/>
        <w:rPr>
          <w:b/>
          <w:bCs/>
          <w:sz w:val="56"/>
          <w:szCs w:val="56"/>
        </w:rPr>
      </w:pPr>
      <w:del w:id="13" w:author="Chen Heller" w:date="2022-09-13T12:22:00Z">
        <w:r w:rsidRPr="0045410E" w:rsidDel="00AF7220">
          <w:rPr>
            <w:b/>
            <w:bCs/>
            <w:sz w:val="48"/>
            <w:szCs w:val="48"/>
          </w:rPr>
          <w:delText xml:space="preserve"> </w:delText>
        </w:r>
      </w:del>
    </w:p>
    <w:p w14:paraId="1C3405D7" w14:textId="61B39037" w:rsidR="00642DBC" w:rsidRPr="00607438" w:rsidRDefault="00702586" w:rsidP="006238E0">
      <w:pPr>
        <w:pStyle w:val="Openingheader"/>
        <w:rPr>
          <w:rtl/>
        </w:rPr>
      </w:pPr>
      <w:r w:rsidRPr="00702586">
        <w:t>September</w:t>
      </w:r>
      <w:r w:rsidR="00DC4DA6" w:rsidRPr="00702586">
        <w:t xml:space="preserve"> </w:t>
      </w:r>
      <w:r w:rsidR="0073091D" w:rsidRPr="00702586">
        <w:t>2022</w:t>
      </w:r>
    </w:p>
    <w:p w14:paraId="48B9EAF3" w14:textId="1A468D26" w:rsidR="000D1C59" w:rsidRDefault="00DC4DA6" w:rsidP="006238E0">
      <w:pPr>
        <w:pStyle w:val="Openingheader"/>
      </w:pPr>
      <w:r w:rsidRPr="00DC4DA6">
        <w:lastRenderedPageBreak/>
        <w:drawing>
          <wp:inline distT="0" distB="0" distL="0" distR="0" wp14:anchorId="1F1BA4A7" wp14:editId="17875087">
            <wp:extent cx="5334000" cy="1141730"/>
            <wp:effectExtent l="0" t="0" r="0" b="1270"/>
            <wp:docPr id="12" name="תמונה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3"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inline>
        </w:drawing>
      </w:r>
    </w:p>
    <w:p w14:paraId="7F7FF723" w14:textId="32282255" w:rsidR="00DC4DA6" w:rsidRPr="00B5549D" w:rsidRDefault="00DC4DA6" w:rsidP="006238E0">
      <w:pPr>
        <w:pStyle w:val="Openingheader"/>
        <w:rPr>
          <w:rtl/>
        </w:rPr>
      </w:pPr>
      <w:r w:rsidRPr="00B5549D">
        <w:rPr>
          <w:rtl/>
        </w:rPr>
        <w:t>בית הספר סגול למדעי המוח</w:t>
      </w:r>
    </w:p>
    <w:p w14:paraId="6B38EF5A" w14:textId="77777777" w:rsidR="00DC4DA6" w:rsidRPr="00B5549D" w:rsidRDefault="00DC4DA6" w:rsidP="006238E0">
      <w:pPr>
        <w:pStyle w:val="Openingheader"/>
        <w:rPr>
          <w:rtl/>
        </w:rPr>
      </w:pPr>
    </w:p>
    <w:p w14:paraId="0243306F" w14:textId="7E965582" w:rsidR="00DC4DA6" w:rsidRPr="00B5549D" w:rsidRDefault="00DC4DA6" w:rsidP="006238E0">
      <w:pPr>
        <w:pStyle w:val="Openingheader"/>
        <w:rPr>
          <w:rtl/>
        </w:rPr>
      </w:pPr>
      <w:r w:rsidRPr="00B5549D">
        <w:rPr>
          <w:rtl/>
        </w:rPr>
        <w:t>הפקולטה ל</w:t>
      </w:r>
      <w:r w:rsidR="0073091D" w:rsidRPr="00B5549D">
        <w:rPr>
          <w:rtl/>
        </w:rPr>
        <w:t>מדעי המוח</w:t>
      </w:r>
    </w:p>
    <w:p w14:paraId="66A5B29E" w14:textId="06A439A8" w:rsidR="00DC4DA6" w:rsidRPr="00B5549D" w:rsidRDefault="00DC4DA6" w:rsidP="006238E0">
      <w:pPr>
        <w:pStyle w:val="Openingheader"/>
        <w:rPr>
          <w:rtl/>
        </w:rPr>
      </w:pPr>
    </w:p>
    <w:p w14:paraId="1F8E66D4" w14:textId="1E4315A2" w:rsidR="00DC4DA6" w:rsidRPr="004C0E90" w:rsidRDefault="0073091D" w:rsidP="006238E0">
      <w:pPr>
        <w:pStyle w:val="Openingheader"/>
        <w:rPr>
          <w:sz w:val="72"/>
          <w:szCs w:val="72"/>
          <w:rtl/>
        </w:rPr>
      </w:pPr>
      <w:r w:rsidRPr="004C0E90">
        <w:rPr>
          <w:sz w:val="72"/>
          <w:szCs w:val="72"/>
          <w:rtl/>
        </w:rPr>
        <w:t>שימוש במעקב אחר תנועה על מנת לחקו</w:t>
      </w:r>
      <w:r w:rsidR="005348CC" w:rsidRPr="004C0E90">
        <w:rPr>
          <w:sz w:val="72"/>
          <w:szCs w:val="72"/>
          <w:rtl/>
        </w:rPr>
        <w:t xml:space="preserve">ר </w:t>
      </w:r>
      <w:r w:rsidR="00897733" w:rsidRPr="004C0E90">
        <w:rPr>
          <w:sz w:val="72"/>
          <w:szCs w:val="72"/>
          <w:rtl/>
        </w:rPr>
        <w:t>את ה</w:t>
      </w:r>
      <w:r w:rsidR="005348CC" w:rsidRPr="004C0E90">
        <w:rPr>
          <w:sz w:val="72"/>
          <w:szCs w:val="72"/>
          <w:rtl/>
        </w:rPr>
        <w:t xml:space="preserve">עיבוד </w:t>
      </w:r>
      <w:r w:rsidR="00897733" w:rsidRPr="004C0E90">
        <w:rPr>
          <w:sz w:val="72"/>
          <w:szCs w:val="72"/>
          <w:rtl/>
        </w:rPr>
        <w:t>ה</w:t>
      </w:r>
      <w:r w:rsidR="005348CC" w:rsidRPr="004C0E90">
        <w:rPr>
          <w:sz w:val="72"/>
          <w:szCs w:val="72"/>
          <w:rtl/>
        </w:rPr>
        <w:t>לא מודע</w:t>
      </w:r>
    </w:p>
    <w:p w14:paraId="78E7D9EC" w14:textId="1FD0B963" w:rsidR="00B5549D" w:rsidRDefault="00B5549D" w:rsidP="006238E0">
      <w:pPr>
        <w:pStyle w:val="Openingheader"/>
        <w:rPr>
          <w:rtl/>
        </w:rPr>
      </w:pPr>
    </w:p>
    <w:p w14:paraId="2564BDFE" w14:textId="77777777" w:rsidR="006B6975" w:rsidRDefault="006B6975" w:rsidP="006238E0">
      <w:pPr>
        <w:pStyle w:val="Openingheader"/>
        <w:rPr>
          <w:rtl/>
        </w:rPr>
      </w:pPr>
    </w:p>
    <w:p w14:paraId="13403BAF" w14:textId="77777777" w:rsidR="006B6975" w:rsidRDefault="006B6975" w:rsidP="006238E0">
      <w:pPr>
        <w:pStyle w:val="Openingheader"/>
      </w:pPr>
    </w:p>
    <w:p w14:paraId="6C08FA2F" w14:textId="1C3AA400" w:rsidR="00DC4DA6" w:rsidRPr="00B5549D" w:rsidRDefault="00DC4DA6" w:rsidP="006238E0">
      <w:pPr>
        <w:pStyle w:val="Openingheader"/>
        <w:rPr>
          <w:rtl/>
        </w:rPr>
      </w:pPr>
      <w:r w:rsidRPr="00B5549D">
        <w:rPr>
          <w:rtl/>
        </w:rPr>
        <w:t>מאת</w:t>
      </w:r>
    </w:p>
    <w:p w14:paraId="2F72C587" w14:textId="5EA1A29E" w:rsidR="00DC4DA6" w:rsidRPr="004C0E90" w:rsidRDefault="00897733" w:rsidP="006238E0">
      <w:pPr>
        <w:pStyle w:val="Openingheader"/>
        <w:rPr>
          <w:b/>
          <w:bCs/>
          <w:sz w:val="56"/>
          <w:szCs w:val="56"/>
          <w:rtl/>
        </w:rPr>
      </w:pPr>
      <w:r w:rsidRPr="004C0E90">
        <w:rPr>
          <w:b/>
          <w:bCs/>
          <w:sz w:val="56"/>
          <w:szCs w:val="56"/>
          <w:rtl/>
        </w:rPr>
        <w:t>חן הלר</w:t>
      </w:r>
    </w:p>
    <w:p w14:paraId="44F1D35A" w14:textId="77777777" w:rsidR="006B6975" w:rsidRDefault="006B6975" w:rsidP="006238E0">
      <w:pPr>
        <w:pStyle w:val="Openingheader"/>
        <w:rPr>
          <w:rtl/>
        </w:rPr>
      </w:pPr>
    </w:p>
    <w:p w14:paraId="65198886" w14:textId="77777777" w:rsidR="006B6975" w:rsidRDefault="006B6975" w:rsidP="006238E0">
      <w:pPr>
        <w:pStyle w:val="Openingheader"/>
        <w:rPr>
          <w:rtl/>
        </w:rPr>
      </w:pPr>
    </w:p>
    <w:p w14:paraId="7CDD897D" w14:textId="1265C3E9" w:rsidR="00DC4DA6" w:rsidRPr="00B5549D" w:rsidRDefault="00DC4DA6" w:rsidP="006238E0">
      <w:pPr>
        <w:pStyle w:val="Openingheader"/>
        <w:rPr>
          <w:rtl/>
        </w:rPr>
      </w:pPr>
      <w:r w:rsidRPr="00B5549D">
        <w:rPr>
          <w:rtl/>
        </w:rPr>
        <w:t xml:space="preserve">החיבור בוצע </w:t>
      </w:r>
      <w:r w:rsidR="00085675" w:rsidRPr="00B5549D">
        <w:rPr>
          <w:rtl/>
        </w:rPr>
        <w:t>בהנחיית</w:t>
      </w:r>
      <w:r w:rsidR="00085675">
        <w:rPr>
          <w:rFonts w:hint="cs"/>
          <w:rtl/>
        </w:rPr>
        <w:t>ה</w:t>
      </w:r>
      <w:r w:rsidR="00085675" w:rsidRPr="00B5549D">
        <w:rPr>
          <w:rtl/>
        </w:rPr>
        <w:t xml:space="preserve"> </w:t>
      </w:r>
      <w:r w:rsidRPr="00B5549D">
        <w:rPr>
          <w:rtl/>
        </w:rPr>
        <w:t>של</w:t>
      </w:r>
    </w:p>
    <w:p w14:paraId="59F07718" w14:textId="29CFC7B1" w:rsidR="00DC4DA6" w:rsidRDefault="00897733" w:rsidP="006238E0">
      <w:pPr>
        <w:pStyle w:val="Openingheader"/>
        <w:rPr>
          <w:ins w:id="14" w:author="Chen Heller" w:date="2022-09-13T12:24:00Z"/>
          <w:b/>
          <w:bCs/>
          <w:sz w:val="48"/>
          <w:szCs w:val="48"/>
          <w:rtl/>
        </w:rPr>
      </w:pPr>
      <w:r w:rsidRPr="00AF7220">
        <w:rPr>
          <w:b/>
          <w:bCs/>
          <w:sz w:val="48"/>
          <w:szCs w:val="48"/>
          <w:rtl/>
        </w:rPr>
        <w:t>פרופ</w:t>
      </w:r>
      <w:r w:rsidR="00EA53C4" w:rsidRPr="00AF7220">
        <w:rPr>
          <w:b/>
          <w:bCs/>
          <w:sz w:val="48"/>
          <w:szCs w:val="48"/>
          <w:rtl/>
        </w:rPr>
        <w:t>'</w:t>
      </w:r>
      <w:r w:rsidRPr="00AF7220">
        <w:rPr>
          <w:b/>
          <w:bCs/>
          <w:sz w:val="48"/>
          <w:szCs w:val="48"/>
          <w:rtl/>
        </w:rPr>
        <w:t xml:space="preserve"> ליעד מודריק </w:t>
      </w:r>
    </w:p>
    <w:p w14:paraId="232CA1B3" w14:textId="6DDA20F0" w:rsidR="00AF7220" w:rsidRPr="00AF7220" w:rsidRDefault="00AF7220" w:rsidP="006238E0">
      <w:pPr>
        <w:pStyle w:val="Openingheader"/>
        <w:rPr>
          <w:ins w:id="15" w:author="Chen Heller" w:date="2022-09-13T12:24:00Z"/>
          <w:rtl/>
          <w:rPrChange w:id="16" w:author="Chen Heller" w:date="2022-09-13T12:24:00Z">
            <w:rPr>
              <w:ins w:id="17" w:author="Chen Heller" w:date="2022-09-13T12:24:00Z"/>
              <w:b/>
              <w:bCs/>
              <w:sz w:val="48"/>
              <w:szCs w:val="48"/>
              <w:rtl/>
            </w:rPr>
          </w:rPrChange>
        </w:rPr>
      </w:pPr>
      <w:ins w:id="18" w:author="Chen Heller" w:date="2022-09-13T12:24:00Z">
        <w:r w:rsidRPr="00AF7220">
          <w:rPr>
            <w:rFonts w:hint="cs"/>
            <w:rtl/>
            <w:rPrChange w:id="19" w:author="Chen Heller" w:date="2022-09-13T12:24:00Z">
              <w:rPr>
                <w:rFonts w:hint="cs"/>
                <w:b/>
                <w:bCs/>
                <w:sz w:val="48"/>
                <w:szCs w:val="48"/>
                <w:rtl/>
              </w:rPr>
            </w:rPrChange>
          </w:rPr>
          <w:t>ובשיתוף פעולה עם</w:t>
        </w:r>
      </w:ins>
    </w:p>
    <w:p w14:paraId="642E839B" w14:textId="0DF6AE7C" w:rsidR="00AF7220" w:rsidRPr="004C0E90" w:rsidRDefault="00AF7220" w:rsidP="006238E0">
      <w:pPr>
        <w:pStyle w:val="Openingheader"/>
        <w:rPr>
          <w:rFonts w:hint="cs"/>
          <w:b/>
          <w:bCs/>
          <w:sz w:val="56"/>
          <w:szCs w:val="56"/>
          <w:rtl/>
        </w:rPr>
      </w:pPr>
      <w:ins w:id="20" w:author="Chen Heller" w:date="2022-09-13T12:24:00Z">
        <w:r>
          <w:rPr>
            <w:rFonts w:hint="cs"/>
            <w:b/>
            <w:bCs/>
            <w:sz w:val="48"/>
            <w:szCs w:val="48"/>
            <w:rtl/>
          </w:rPr>
          <w:t>ד"ר קרייג צ'אפמן</w:t>
        </w:r>
      </w:ins>
    </w:p>
    <w:p w14:paraId="21C761C1" w14:textId="77777777" w:rsidR="00DC4DA6" w:rsidRPr="00B5549D" w:rsidRDefault="00DC4DA6" w:rsidP="006238E0">
      <w:pPr>
        <w:pStyle w:val="Openingheader"/>
      </w:pPr>
    </w:p>
    <w:p w14:paraId="78FDF503" w14:textId="5CAC0260" w:rsidR="00DC4DA6" w:rsidRPr="00A240A5" w:rsidRDefault="00EA53C4" w:rsidP="006238E0">
      <w:pPr>
        <w:pStyle w:val="Openingheader"/>
        <w:rPr>
          <w:rFonts w:ascii="Arial" w:hAnsi="Arial" w:cs="Arial"/>
          <w:sz w:val="42"/>
          <w:szCs w:val="42"/>
          <w:rtl/>
          <w:lang w:val="en-GB"/>
        </w:rPr>
      </w:pPr>
      <w:r w:rsidRPr="00B5549D">
        <w:rPr>
          <w:rtl/>
        </w:rPr>
        <w:t>ספטמבר 2022</w:t>
      </w:r>
    </w:p>
    <w:p w14:paraId="53594009" w14:textId="466AA2B7" w:rsidR="00362E0D" w:rsidRPr="00362E0D" w:rsidRDefault="00362E0D" w:rsidP="007B4859">
      <w:pPr>
        <w:pStyle w:val="Heading2"/>
      </w:pPr>
      <w:bookmarkStart w:id="21" w:name="_Hlk106572155"/>
      <w:bookmarkStart w:id="22" w:name="_Toc114053515"/>
      <w:r>
        <w:rPr>
          <w:rFonts w:hint="cs"/>
          <w:lang w:bidi="he-IL"/>
        </w:rPr>
        <w:lastRenderedPageBreak/>
        <w:t>T</w:t>
      </w:r>
      <w:r>
        <w:rPr>
          <w:lang w:bidi="he-IL"/>
        </w:rPr>
        <w:t>able of Contents</w:t>
      </w:r>
      <w:bookmarkEnd w:id="22"/>
    </w:p>
    <w:sdt>
      <w:sdtPr>
        <w:rPr>
          <w:rFonts w:asciiTheme="majorHAnsi" w:eastAsiaTheme="majorEastAsia" w:hAnsiTheme="majorHAnsi" w:cstheme="majorBidi"/>
          <w:b/>
          <w:smallCaps w:val="0"/>
          <w:sz w:val="24"/>
          <w:szCs w:val="32"/>
        </w:rPr>
        <w:id w:val="1405106384"/>
        <w:docPartObj>
          <w:docPartGallery w:val="Table of Contents"/>
          <w:docPartUnique/>
        </w:docPartObj>
      </w:sdtPr>
      <w:sdtEndPr>
        <w:rPr>
          <w:bCs/>
          <w:noProof/>
        </w:rPr>
      </w:sdtEndPr>
      <w:sdtContent>
        <w:p w14:paraId="530EED63" w14:textId="0AF8807A" w:rsidR="00215318" w:rsidRDefault="006238E0" w:rsidP="00215318">
          <w:pPr>
            <w:pStyle w:val="TOC2"/>
            <w:rPr>
              <w:rFonts w:cstheme="minorBidi"/>
              <w:smallCaps w:val="0"/>
              <w:noProof/>
              <w:sz w:val="22"/>
              <w:szCs w:val="22"/>
              <w:rtl/>
            </w:rPr>
          </w:pPr>
          <w:r>
            <w:fldChar w:fldCharType="begin"/>
          </w:r>
          <w:r>
            <w:instrText xml:space="preserve"> TOC \o "1-4" \h \z \u </w:instrText>
          </w:r>
          <w:r>
            <w:fldChar w:fldCharType="separate"/>
          </w:r>
          <w:hyperlink w:anchor="_Toc114053515" w:history="1">
            <w:r w:rsidR="00215318" w:rsidRPr="00331D55">
              <w:rPr>
                <w:rStyle w:val="Hyperlink"/>
                <w:noProof/>
              </w:rPr>
              <w:t>Table of Contents</w:t>
            </w:r>
            <w:r w:rsidR="00215318">
              <w:rPr>
                <w:noProof/>
                <w:webHidden/>
                <w:rtl/>
              </w:rPr>
              <w:tab/>
            </w:r>
            <w:r w:rsidR="00215318">
              <w:rPr>
                <w:noProof/>
                <w:webHidden/>
                <w:rtl/>
              </w:rPr>
              <w:fldChar w:fldCharType="begin"/>
            </w:r>
            <w:r w:rsidR="00215318">
              <w:rPr>
                <w:noProof/>
                <w:webHidden/>
                <w:rtl/>
              </w:rPr>
              <w:instrText xml:space="preserve"> </w:instrText>
            </w:r>
            <w:r w:rsidR="00215318">
              <w:rPr>
                <w:noProof/>
                <w:webHidden/>
              </w:rPr>
              <w:instrText>PAGEREF</w:instrText>
            </w:r>
            <w:r w:rsidR="00215318">
              <w:rPr>
                <w:noProof/>
                <w:webHidden/>
                <w:rtl/>
              </w:rPr>
              <w:instrText xml:space="preserve"> _</w:instrText>
            </w:r>
            <w:r w:rsidR="00215318">
              <w:rPr>
                <w:noProof/>
                <w:webHidden/>
              </w:rPr>
              <w:instrText>Toc114053515 \h</w:instrText>
            </w:r>
            <w:r w:rsidR="00215318">
              <w:rPr>
                <w:noProof/>
                <w:webHidden/>
                <w:rtl/>
              </w:rPr>
              <w:instrText xml:space="preserve"> </w:instrText>
            </w:r>
            <w:r w:rsidR="00215318">
              <w:rPr>
                <w:noProof/>
                <w:webHidden/>
                <w:rtl/>
              </w:rPr>
            </w:r>
            <w:r w:rsidR="00215318">
              <w:rPr>
                <w:noProof/>
                <w:webHidden/>
                <w:rtl/>
              </w:rPr>
              <w:fldChar w:fldCharType="separate"/>
            </w:r>
            <w:r w:rsidR="00215318">
              <w:rPr>
                <w:noProof/>
                <w:webHidden/>
                <w:rtl/>
              </w:rPr>
              <w:t>3</w:t>
            </w:r>
            <w:r w:rsidR="00215318">
              <w:rPr>
                <w:noProof/>
                <w:webHidden/>
                <w:rtl/>
              </w:rPr>
              <w:fldChar w:fldCharType="end"/>
            </w:r>
          </w:hyperlink>
        </w:p>
        <w:p w14:paraId="7EB5CA00" w14:textId="78836D29" w:rsidR="00215318" w:rsidRDefault="00215318" w:rsidP="00215318">
          <w:pPr>
            <w:pStyle w:val="TOC2"/>
            <w:rPr>
              <w:rFonts w:cstheme="minorBidi"/>
              <w:smallCaps w:val="0"/>
              <w:noProof/>
              <w:sz w:val="22"/>
              <w:szCs w:val="22"/>
              <w:rtl/>
            </w:rPr>
          </w:pPr>
          <w:hyperlink w:anchor="_Toc114053516" w:history="1">
            <w:r w:rsidRPr="00331D55">
              <w:rPr>
                <w:rStyle w:val="Hyperlink"/>
                <w:noProof/>
                <w:lang w:bidi="ar-SA"/>
              </w:rPr>
              <w:t>Abstrac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16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1F135671" w14:textId="15A06D3D" w:rsidR="00215318" w:rsidRDefault="00215318" w:rsidP="00215318">
          <w:pPr>
            <w:pStyle w:val="TOC2"/>
            <w:rPr>
              <w:rFonts w:cstheme="minorBidi"/>
              <w:smallCaps w:val="0"/>
              <w:noProof/>
              <w:sz w:val="22"/>
              <w:szCs w:val="22"/>
              <w:rtl/>
            </w:rPr>
          </w:pPr>
          <w:hyperlink w:anchor="_Toc114053517" w:history="1">
            <w:r w:rsidRPr="00331D55">
              <w:rPr>
                <w:rStyle w:val="Hyperlink"/>
                <w:noProof/>
                <w:lang w:bidi="ar-SA"/>
              </w:rPr>
              <w:t>Introdu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17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43E7EB04" w14:textId="00F19946" w:rsidR="00215318" w:rsidRDefault="00215318" w:rsidP="00215318">
          <w:pPr>
            <w:pStyle w:val="TOC3"/>
            <w:tabs>
              <w:tab w:val="right" w:leader="dot" w:pos="9350"/>
            </w:tabs>
            <w:bidi w:val="0"/>
            <w:rPr>
              <w:rFonts w:cstheme="minorBidi"/>
              <w:i w:val="0"/>
              <w:iCs w:val="0"/>
              <w:noProof/>
              <w:sz w:val="22"/>
              <w:szCs w:val="22"/>
              <w:rtl/>
            </w:rPr>
          </w:pPr>
          <w:hyperlink w:anchor="_Toc114053518" w:history="1">
            <w:r w:rsidRPr="00331D55">
              <w:rPr>
                <w:rStyle w:val="Hyperlink"/>
                <w:noProof/>
                <w:lang w:bidi="ar-SA"/>
              </w:rPr>
              <w:t>Contradicting finding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18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332FDA9C" w14:textId="1FEBCAEC" w:rsidR="00215318" w:rsidRDefault="00215318" w:rsidP="00215318">
          <w:pPr>
            <w:pStyle w:val="TOC3"/>
            <w:tabs>
              <w:tab w:val="right" w:leader="dot" w:pos="9350"/>
            </w:tabs>
            <w:bidi w:val="0"/>
            <w:rPr>
              <w:rFonts w:cstheme="minorBidi"/>
              <w:i w:val="0"/>
              <w:iCs w:val="0"/>
              <w:noProof/>
              <w:sz w:val="22"/>
              <w:szCs w:val="22"/>
              <w:rtl/>
            </w:rPr>
          </w:pPr>
          <w:hyperlink w:anchor="_Toc114053519" w:history="1">
            <w:r w:rsidRPr="00331D55">
              <w:rPr>
                <w:rStyle w:val="Hyperlink"/>
                <w:noProof/>
                <w:lang w:bidi="ar-SA"/>
              </w:rPr>
              <w:t>Explaining The Discrepancy between Finding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19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4DE26A90" w14:textId="1AC6DB75" w:rsidR="00215318" w:rsidRDefault="00215318" w:rsidP="00215318">
          <w:pPr>
            <w:pStyle w:val="TOC3"/>
            <w:tabs>
              <w:tab w:val="right" w:leader="dot" w:pos="9350"/>
            </w:tabs>
            <w:bidi w:val="0"/>
            <w:rPr>
              <w:rFonts w:cstheme="minorBidi"/>
              <w:i w:val="0"/>
              <w:iCs w:val="0"/>
              <w:noProof/>
              <w:sz w:val="22"/>
              <w:szCs w:val="22"/>
              <w:rtl/>
            </w:rPr>
          </w:pPr>
          <w:hyperlink w:anchor="_Toc114053520" w:history="1">
            <w:r w:rsidRPr="00331D55">
              <w:rPr>
                <w:rStyle w:val="Hyperlink"/>
                <w:noProof/>
                <w:lang w:bidi="ar-SA"/>
              </w:rPr>
              <w:t>Comparing Motion Tracking with Keyboard Respons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20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021EF2A1" w14:textId="4898A5A2" w:rsidR="00215318" w:rsidRDefault="00215318" w:rsidP="00215318">
          <w:pPr>
            <w:pStyle w:val="TOC3"/>
            <w:tabs>
              <w:tab w:val="right" w:leader="dot" w:pos="9350"/>
            </w:tabs>
            <w:bidi w:val="0"/>
            <w:rPr>
              <w:rFonts w:cstheme="minorBidi"/>
              <w:i w:val="0"/>
              <w:iCs w:val="0"/>
              <w:noProof/>
              <w:sz w:val="22"/>
              <w:szCs w:val="22"/>
              <w:rtl/>
            </w:rPr>
          </w:pPr>
          <w:hyperlink w:anchor="_Toc114053521" w:history="1">
            <w:r w:rsidRPr="00331D55">
              <w:rPr>
                <w:rStyle w:val="Hyperlink"/>
                <w:noProof/>
                <w:lang w:bidi="ar-SA"/>
              </w:rPr>
              <w:t>Previous Priming Findings Made with Motion Track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21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14:paraId="784EB592" w14:textId="2753DA42" w:rsidR="00215318" w:rsidRDefault="00215318" w:rsidP="00215318">
          <w:pPr>
            <w:pStyle w:val="TOC3"/>
            <w:tabs>
              <w:tab w:val="right" w:leader="dot" w:pos="9350"/>
            </w:tabs>
            <w:bidi w:val="0"/>
            <w:rPr>
              <w:rFonts w:cstheme="minorBidi"/>
              <w:i w:val="0"/>
              <w:iCs w:val="0"/>
              <w:noProof/>
              <w:sz w:val="22"/>
              <w:szCs w:val="22"/>
              <w:rtl/>
            </w:rPr>
          </w:pPr>
          <w:hyperlink w:anchor="_Toc114053522" w:history="1">
            <w:r w:rsidRPr="00331D55">
              <w:rPr>
                <w:rStyle w:val="Hyperlink"/>
                <w:noProof/>
                <w:lang w:bidi="ar-SA"/>
              </w:rPr>
              <w:t>Current Researc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22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7E988CE3" w14:textId="7EB3EE44" w:rsidR="00215318" w:rsidRDefault="00215318" w:rsidP="00215318">
          <w:pPr>
            <w:pStyle w:val="TOC2"/>
            <w:rPr>
              <w:rFonts w:cstheme="minorBidi"/>
              <w:smallCaps w:val="0"/>
              <w:noProof/>
              <w:sz w:val="22"/>
              <w:szCs w:val="22"/>
              <w:rtl/>
            </w:rPr>
          </w:pPr>
          <w:hyperlink w:anchor="_Toc114053523" w:history="1">
            <w:r w:rsidRPr="00331D55">
              <w:rPr>
                <w:rStyle w:val="Hyperlink"/>
                <w:noProof/>
                <w:lang w:bidi="ar-SA"/>
              </w:rPr>
              <w:t>Pilot Experiment 1</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23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3D61D222" w14:textId="18D50CB4" w:rsidR="00215318" w:rsidRDefault="00215318" w:rsidP="00215318">
          <w:pPr>
            <w:pStyle w:val="TOC3"/>
            <w:tabs>
              <w:tab w:val="right" w:leader="dot" w:pos="9350"/>
            </w:tabs>
            <w:bidi w:val="0"/>
            <w:rPr>
              <w:rFonts w:cstheme="minorBidi"/>
              <w:i w:val="0"/>
              <w:iCs w:val="0"/>
              <w:noProof/>
              <w:sz w:val="22"/>
              <w:szCs w:val="22"/>
              <w:rtl/>
            </w:rPr>
          </w:pPr>
          <w:hyperlink w:anchor="_Toc114053524" w:history="1">
            <w:r w:rsidRPr="00331D55">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24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6CC72AF4" w14:textId="49552B76" w:rsidR="00215318" w:rsidRDefault="00215318" w:rsidP="00215318">
          <w:pPr>
            <w:pStyle w:val="TOC4"/>
            <w:tabs>
              <w:tab w:val="right" w:leader="dot" w:pos="9350"/>
            </w:tabs>
            <w:bidi w:val="0"/>
            <w:rPr>
              <w:rFonts w:cstheme="minorBidi"/>
              <w:noProof/>
              <w:sz w:val="22"/>
              <w:szCs w:val="22"/>
              <w:rtl/>
            </w:rPr>
          </w:pPr>
          <w:hyperlink w:anchor="_Toc114053525" w:history="1">
            <w:r w:rsidRPr="00331D55">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25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2FC7D338" w14:textId="3FA15F1C" w:rsidR="00215318" w:rsidRDefault="00215318" w:rsidP="00215318">
          <w:pPr>
            <w:pStyle w:val="TOC4"/>
            <w:tabs>
              <w:tab w:val="right" w:leader="dot" w:pos="9350"/>
            </w:tabs>
            <w:bidi w:val="0"/>
            <w:rPr>
              <w:rFonts w:cstheme="minorBidi"/>
              <w:noProof/>
              <w:sz w:val="22"/>
              <w:szCs w:val="22"/>
              <w:rtl/>
            </w:rPr>
          </w:pPr>
          <w:hyperlink w:anchor="_Toc114053526" w:history="1">
            <w:r w:rsidRPr="00331D55">
              <w:rPr>
                <w:rStyle w:val="Hyperlink"/>
                <w:noProof/>
              </w:rPr>
              <w:t>Stimul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26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1FFED97F" w14:textId="09621396" w:rsidR="00215318" w:rsidRDefault="00215318" w:rsidP="00215318">
          <w:pPr>
            <w:pStyle w:val="TOC4"/>
            <w:tabs>
              <w:tab w:val="right" w:leader="dot" w:pos="9350"/>
            </w:tabs>
            <w:bidi w:val="0"/>
            <w:rPr>
              <w:rFonts w:cstheme="minorBidi"/>
              <w:noProof/>
              <w:sz w:val="22"/>
              <w:szCs w:val="22"/>
              <w:rtl/>
            </w:rPr>
          </w:pPr>
          <w:hyperlink w:anchor="_Toc114053527" w:history="1">
            <w:r w:rsidRPr="00331D55">
              <w:rPr>
                <w:rStyle w:val="Hyperlink"/>
                <w:noProof/>
              </w:rPr>
              <w:t>Apparatu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27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0EEAA1ED" w14:textId="121A79E0" w:rsidR="00215318" w:rsidRDefault="00215318" w:rsidP="00215318">
          <w:pPr>
            <w:pStyle w:val="TOC3"/>
            <w:tabs>
              <w:tab w:val="right" w:leader="dot" w:pos="9350"/>
            </w:tabs>
            <w:bidi w:val="0"/>
            <w:rPr>
              <w:rFonts w:cstheme="minorBidi"/>
              <w:i w:val="0"/>
              <w:iCs w:val="0"/>
              <w:noProof/>
              <w:sz w:val="22"/>
              <w:szCs w:val="22"/>
              <w:rtl/>
            </w:rPr>
          </w:pPr>
          <w:hyperlink w:anchor="_Toc114053528" w:history="1">
            <w:r w:rsidRPr="00331D55">
              <w:rPr>
                <w:rStyle w:val="Hyperlink"/>
                <w:noProof/>
                <w:lang w:bidi="ar-SA"/>
              </w:rPr>
              <w:t>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28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5A52AAD5" w14:textId="02414FE2" w:rsidR="00215318" w:rsidRDefault="00215318" w:rsidP="00215318">
          <w:pPr>
            <w:pStyle w:val="TOC3"/>
            <w:tabs>
              <w:tab w:val="right" w:leader="dot" w:pos="9350"/>
            </w:tabs>
            <w:bidi w:val="0"/>
            <w:rPr>
              <w:rFonts w:cstheme="minorBidi"/>
              <w:i w:val="0"/>
              <w:iCs w:val="0"/>
              <w:noProof/>
              <w:sz w:val="22"/>
              <w:szCs w:val="22"/>
              <w:rtl/>
            </w:rPr>
          </w:pPr>
          <w:hyperlink w:anchor="_Toc114053529" w:history="1">
            <w:r w:rsidRPr="00331D55">
              <w:rPr>
                <w:rStyle w:val="Hyperlink"/>
                <w:noProof/>
                <w:lang w:bidi="ar-SA"/>
              </w:rPr>
              <w:t>Trajectory preprocess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29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30708DE3" w14:textId="61739E5F" w:rsidR="00215318" w:rsidRDefault="00215318" w:rsidP="00215318">
          <w:pPr>
            <w:pStyle w:val="TOC3"/>
            <w:tabs>
              <w:tab w:val="right" w:leader="dot" w:pos="9350"/>
            </w:tabs>
            <w:bidi w:val="0"/>
            <w:rPr>
              <w:rFonts w:cstheme="minorBidi"/>
              <w:i w:val="0"/>
              <w:iCs w:val="0"/>
              <w:noProof/>
              <w:sz w:val="22"/>
              <w:szCs w:val="22"/>
              <w:rtl/>
            </w:rPr>
          </w:pPr>
          <w:hyperlink w:anchor="_Toc114053530" w:history="1">
            <w:r w:rsidRPr="00331D55">
              <w:rPr>
                <w:rStyle w:val="Hyperlink"/>
                <w:noProof/>
                <w:lang w:bidi="ar-SA"/>
              </w:rPr>
              <w:t>Variables extra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30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69001581" w14:textId="28A91C1B" w:rsidR="00215318" w:rsidRDefault="00215318" w:rsidP="00215318">
          <w:pPr>
            <w:pStyle w:val="TOC3"/>
            <w:tabs>
              <w:tab w:val="right" w:leader="dot" w:pos="9350"/>
            </w:tabs>
            <w:bidi w:val="0"/>
            <w:rPr>
              <w:rFonts w:cstheme="minorBidi"/>
              <w:i w:val="0"/>
              <w:iCs w:val="0"/>
              <w:noProof/>
              <w:sz w:val="22"/>
              <w:szCs w:val="22"/>
              <w:rtl/>
            </w:rPr>
          </w:pPr>
          <w:hyperlink w:anchor="_Toc114053531" w:history="1">
            <w:r w:rsidRPr="00331D55">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31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4345E01D" w14:textId="325F8659" w:rsidR="00215318" w:rsidRDefault="00215318" w:rsidP="00215318">
          <w:pPr>
            <w:pStyle w:val="TOC3"/>
            <w:tabs>
              <w:tab w:val="right" w:leader="dot" w:pos="9350"/>
            </w:tabs>
            <w:bidi w:val="0"/>
            <w:rPr>
              <w:rFonts w:cstheme="minorBidi"/>
              <w:i w:val="0"/>
              <w:iCs w:val="0"/>
              <w:noProof/>
              <w:sz w:val="22"/>
              <w:szCs w:val="22"/>
              <w:rtl/>
            </w:rPr>
          </w:pPr>
          <w:hyperlink w:anchor="_Toc114053532" w:history="1">
            <w:r w:rsidRPr="00331D55">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32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6AB381BD" w14:textId="0D01169C" w:rsidR="00215318" w:rsidRDefault="00215318" w:rsidP="00215318">
          <w:pPr>
            <w:pStyle w:val="TOC3"/>
            <w:tabs>
              <w:tab w:val="right" w:leader="dot" w:pos="9350"/>
            </w:tabs>
            <w:bidi w:val="0"/>
            <w:rPr>
              <w:rFonts w:cstheme="minorBidi"/>
              <w:i w:val="0"/>
              <w:iCs w:val="0"/>
              <w:noProof/>
              <w:sz w:val="22"/>
              <w:szCs w:val="22"/>
              <w:rtl/>
            </w:rPr>
          </w:pPr>
          <w:hyperlink w:anchor="_Toc114053533" w:history="1">
            <w:r w:rsidRPr="00331D55">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33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03851B43" w14:textId="6E2DD01D" w:rsidR="00215318" w:rsidRDefault="00215318" w:rsidP="00215318">
          <w:pPr>
            <w:pStyle w:val="TOC2"/>
            <w:rPr>
              <w:rFonts w:cstheme="minorBidi"/>
              <w:smallCaps w:val="0"/>
              <w:noProof/>
              <w:sz w:val="22"/>
              <w:szCs w:val="22"/>
              <w:rtl/>
            </w:rPr>
          </w:pPr>
          <w:hyperlink w:anchor="_Toc114053534" w:history="1">
            <w:r w:rsidRPr="00331D55">
              <w:rPr>
                <w:rStyle w:val="Hyperlink"/>
                <w:noProof/>
                <w:lang w:bidi="ar-SA"/>
              </w:rPr>
              <w:t>Pilot Experiment 2</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34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24738686" w14:textId="40FDA8FB" w:rsidR="00215318" w:rsidRDefault="00215318" w:rsidP="00215318">
          <w:pPr>
            <w:pStyle w:val="TOC3"/>
            <w:tabs>
              <w:tab w:val="right" w:leader="dot" w:pos="9350"/>
            </w:tabs>
            <w:bidi w:val="0"/>
            <w:rPr>
              <w:rFonts w:cstheme="minorBidi"/>
              <w:i w:val="0"/>
              <w:iCs w:val="0"/>
              <w:noProof/>
              <w:sz w:val="22"/>
              <w:szCs w:val="22"/>
              <w:rtl/>
            </w:rPr>
          </w:pPr>
          <w:hyperlink w:anchor="_Toc114053535" w:history="1">
            <w:r w:rsidRPr="00331D55">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35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7EFC8A75" w14:textId="7243D14F" w:rsidR="00215318" w:rsidRDefault="00215318" w:rsidP="00215318">
          <w:pPr>
            <w:pStyle w:val="TOC4"/>
            <w:tabs>
              <w:tab w:val="right" w:leader="dot" w:pos="9350"/>
            </w:tabs>
            <w:bidi w:val="0"/>
            <w:rPr>
              <w:rFonts w:cstheme="minorBidi"/>
              <w:noProof/>
              <w:sz w:val="22"/>
              <w:szCs w:val="22"/>
              <w:rtl/>
            </w:rPr>
          </w:pPr>
          <w:hyperlink w:anchor="_Toc114053536" w:history="1">
            <w:r w:rsidRPr="00331D55">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36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3958AB28" w14:textId="19871CCB" w:rsidR="00215318" w:rsidRDefault="00215318" w:rsidP="00215318">
          <w:pPr>
            <w:pStyle w:val="TOC3"/>
            <w:tabs>
              <w:tab w:val="right" w:leader="dot" w:pos="9350"/>
            </w:tabs>
            <w:bidi w:val="0"/>
            <w:rPr>
              <w:rFonts w:cstheme="minorBidi"/>
              <w:i w:val="0"/>
              <w:iCs w:val="0"/>
              <w:noProof/>
              <w:sz w:val="22"/>
              <w:szCs w:val="22"/>
              <w:rtl/>
            </w:rPr>
          </w:pPr>
          <w:hyperlink w:anchor="_Toc114053537" w:history="1">
            <w:r w:rsidRPr="00331D55">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37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19AAF2BA" w14:textId="458F3F93" w:rsidR="00215318" w:rsidRDefault="00215318" w:rsidP="00215318">
          <w:pPr>
            <w:pStyle w:val="TOC3"/>
            <w:tabs>
              <w:tab w:val="right" w:leader="dot" w:pos="9350"/>
            </w:tabs>
            <w:bidi w:val="0"/>
            <w:rPr>
              <w:rFonts w:cstheme="minorBidi"/>
              <w:i w:val="0"/>
              <w:iCs w:val="0"/>
              <w:noProof/>
              <w:sz w:val="22"/>
              <w:szCs w:val="22"/>
              <w:rtl/>
            </w:rPr>
          </w:pPr>
          <w:hyperlink w:anchor="_Toc114053538" w:history="1">
            <w:r w:rsidRPr="00331D55">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38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4E2E9134" w14:textId="3D9DBC9C" w:rsidR="00215318" w:rsidRDefault="00215318" w:rsidP="00215318">
          <w:pPr>
            <w:pStyle w:val="TOC3"/>
            <w:tabs>
              <w:tab w:val="right" w:leader="dot" w:pos="9350"/>
            </w:tabs>
            <w:bidi w:val="0"/>
            <w:rPr>
              <w:rFonts w:cstheme="minorBidi"/>
              <w:i w:val="0"/>
              <w:iCs w:val="0"/>
              <w:noProof/>
              <w:sz w:val="22"/>
              <w:szCs w:val="22"/>
              <w:rtl/>
            </w:rPr>
          </w:pPr>
          <w:hyperlink w:anchor="_Toc114053539" w:history="1">
            <w:r w:rsidRPr="00331D55">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39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6B85443D" w14:textId="2AD6C4F8" w:rsidR="00215318" w:rsidRDefault="00215318" w:rsidP="00215318">
          <w:pPr>
            <w:pStyle w:val="TOC3"/>
            <w:tabs>
              <w:tab w:val="right" w:leader="dot" w:pos="9350"/>
            </w:tabs>
            <w:bidi w:val="0"/>
            <w:rPr>
              <w:rFonts w:cstheme="minorBidi"/>
              <w:i w:val="0"/>
              <w:iCs w:val="0"/>
              <w:noProof/>
              <w:sz w:val="22"/>
              <w:szCs w:val="22"/>
              <w:rtl/>
            </w:rPr>
          </w:pPr>
          <w:hyperlink w:anchor="_Toc114053540" w:history="1">
            <w:r w:rsidRPr="00331D55">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40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7297DBE2" w14:textId="2AD8294E" w:rsidR="00215318" w:rsidRDefault="00215318" w:rsidP="00215318">
          <w:pPr>
            <w:pStyle w:val="TOC2"/>
            <w:rPr>
              <w:rFonts w:cstheme="minorBidi"/>
              <w:smallCaps w:val="0"/>
              <w:noProof/>
              <w:sz w:val="22"/>
              <w:szCs w:val="22"/>
              <w:rtl/>
            </w:rPr>
          </w:pPr>
          <w:hyperlink w:anchor="_Toc114053541" w:history="1">
            <w:r w:rsidRPr="00331D55">
              <w:rPr>
                <w:rStyle w:val="Hyperlink"/>
                <w:noProof/>
                <w:lang w:bidi="ar-SA"/>
              </w:rPr>
              <w:t>Pilot Experiment 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41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46DB5387" w14:textId="52B88E7B" w:rsidR="00215318" w:rsidRDefault="00215318" w:rsidP="00215318">
          <w:pPr>
            <w:pStyle w:val="TOC3"/>
            <w:tabs>
              <w:tab w:val="right" w:leader="dot" w:pos="9350"/>
            </w:tabs>
            <w:bidi w:val="0"/>
            <w:rPr>
              <w:rFonts w:cstheme="minorBidi"/>
              <w:i w:val="0"/>
              <w:iCs w:val="0"/>
              <w:noProof/>
              <w:sz w:val="22"/>
              <w:szCs w:val="22"/>
              <w:rtl/>
            </w:rPr>
          </w:pPr>
          <w:hyperlink w:anchor="_Toc114053542" w:history="1">
            <w:r w:rsidRPr="00331D55">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42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67204792" w14:textId="33BDF986" w:rsidR="00215318" w:rsidRDefault="00215318" w:rsidP="00215318">
          <w:pPr>
            <w:pStyle w:val="TOC4"/>
            <w:tabs>
              <w:tab w:val="right" w:leader="dot" w:pos="9350"/>
            </w:tabs>
            <w:bidi w:val="0"/>
            <w:rPr>
              <w:rFonts w:cstheme="minorBidi"/>
              <w:noProof/>
              <w:sz w:val="22"/>
              <w:szCs w:val="22"/>
              <w:rtl/>
            </w:rPr>
          </w:pPr>
          <w:hyperlink w:anchor="_Toc114053543" w:history="1">
            <w:r w:rsidRPr="00331D55">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43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5C668A99" w14:textId="68307684" w:rsidR="00215318" w:rsidRDefault="00215318" w:rsidP="00215318">
          <w:pPr>
            <w:pStyle w:val="TOC3"/>
            <w:tabs>
              <w:tab w:val="right" w:leader="dot" w:pos="9350"/>
            </w:tabs>
            <w:bidi w:val="0"/>
            <w:rPr>
              <w:rFonts w:cstheme="minorBidi"/>
              <w:i w:val="0"/>
              <w:iCs w:val="0"/>
              <w:noProof/>
              <w:sz w:val="22"/>
              <w:szCs w:val="22"/>
              <w:rtl/>
            </w:rPr>
          </w:pPr>
          <w:hyperlink w:anchor="_Toc114053544" w:history="1">
            <w:r w:rsidRPr="00331D55">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44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64DFF243" w14:textId="0CF3F438" w:rsidR="00215318" w:rsidRDefault="00215318" w:rsidP="00215318">
          <w:pPr>
            <w:pStyle w:val="TOC3"/>
            <w:tabs>
              <w:tab w:val="right" w:leader="dot" w:pos="9350"/>
            </w:tabs>
            <w:bidi w:val="0"/>
            <w:rPr>
              <w:rFonts w:cstheme="minorBidi"/>
              <w:i w:val="0"/>
              <w:iCs w:val="0"/>
              <w:noProof/>
              <w:sz w:val="22"/>
              <w:szCs w:val="22"/>
              <w:rtl/>
            </w:rPr>
          </w:pPr>
          <w:hyperlink w:anchor="_Toc114053545" w:history="1">
            <w:r w:rsidRPr="00331D55">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45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7E5DD6A4" w14:textId="2BA9547E" w:rsidR="00215318" w:rsidRDefault="00215318" w:rsidP="00215318">
          <w:pPr>
            <w:pStyle w:val="TOC3"/>
            <w:tabs>
              <w:tab w:val="right" w:leader="dot" w:pos="9350"/>
            </w:tabs>
            <w:bidi w:val="0"/>
            <w:rPr>
              <w:rFonts w:cstheme="minorBidi"/>
              <w:i w:val="0"/>
              <w:iCs w:val="0"/>
              <w:noProof/>
              <w:sz w:val="22"/>
              <w:szCs w:val="22"/>
              <w:rtl/>
            </w:rPr>
          </w:pPr>
          <w:hyperlink w:anchor="_Toc114053546" w:history="1">
            <w:r w:rsidRPr="00331D55">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46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71005DC4" w14:textId="5D2B60E5" w:rsidR="00215318" w:rsidRDefault="00215318" w:rsidP="00215318">
          <w:pPr>
            <w:pStyle w:val="TOC2"/>
            <w:rPr>
              <w:rFonts w:cstheme="minorBidi"/>
              <w:smallCaps w:val="0"/>
              <w:noProof/>
              <w:sz w:val="22"/>
              <w:szCs w:val="22"/>
              <w:rtl/>
            </w:rPr>
          </w:pPr>
          <w:hyperlink w:anchor="_Toc114053547" w:history="1">
            <w:r w:rsidRPr="00331D55">
              <w:rPr>
                <w:rStyle w:val="Hyperlink"/>
                <w:noProof/>
                <w:lang w:bidi="ar-SA"/>
              </w:rPr>
              <w:t>Experiment 4</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47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14:paraId="361A22B6" w14:textId="5450F67A" w:rsidR="00215318" w:rsidRDefault="00215318" w:rsidP="00215318">
          <w:pPr>
            <w:pStyle w:val="TOC3"/>
            <w:tabs>
              <w:tab w:val="right" w:leader="dot" w:pos="9350"/>
            </w:tabs>
            <w:bidi w:val="0"/>
            <w:rPr>
              <w:rFonts w:cstheme="minorBidi"/>
              <w:i w:val="0"/>
              <w:iCs w:val="0"/>
              <w:noProof/>
              <w:sz w:val="22"/>
              <w:szCs w:val="22"/>
              <w:rtl/>
            </w:rPr>
          </w:pPr>
          <w:hyperlink w:anchor="_Toc114053548" w:history="1">
            <w:r w:rsidRPr="00331D55">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48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14:paraId="23B2795C" w14:textId="6BD02E1C" w:rsidR="00215318" w:rsidRDefault="00215318" w:rsidP="00215318">
          <w:pPr>
            <w:pStyle w:val="TOC4"/>
            <w:tabs>
              <w:tab w:val="right" w:leader="dot" w:pos="9350"/>
            </w:tabs>
            <w:bidi w:val="0"/>
            <w:rPr>
              <w:rFonts w:cstheme="minorBidi"/>
              <w:noProof/>
              <w:sz w:val="22"/>
              <w:szCs w:val="22"/>
              <w:rtl/>
            </w:rPr>
          </w:pPr>
          <w:hyperlink w:anchor="_Toc114053549" w:history="1">
            <w:r w:rsidRPr="00331D55">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49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14:paraId="10E67EB7" w14:textId="17AEC7BF" w:rsidR="00215318" w:rsidRDefault="00215318" w:rsidP="00215318">
          <w:pPr>
            <w:pStyle w:val="TOC3"/>
            <w:tabs>
              <w:tab w:val="right" w:leader="dot" w:pos="9350"/>
            </w:tabs>
            <w:bidi w:val="0"/>
            <w:rPr>
              <w:rFonts w:cstheme="minorBidi"/>
              <w:i w:val="0"/>
              <w:iCs w:val="0"/>
              <w:noProof/>
              <w:sz w:val="22"/>
              <w:szCs w:val="22"/>
              <w:rtl/>
            </w:rPr>
          </w:pPr>
          <w:hyperlink w:anchor="_Toc114053550" w:history="1">
            <w:r w:rsidRPr="00331D55">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50 \h</w:instrText>
            </w:r>
            <w:r>
              <w:rPr>
                <w:noProof/>
                <w:webHidden/>
                <w:rtl/>
              </w:rPr>
              <w:instrText xml:space="preserve"> </w:instrText>
            </w:r>
            <w:r>
              <w:rPr>
                <w:noProof/>
                <w:webHidden/>
                <w:rtl/>
              </w:rPr>
            </w:r>
            <w:r>
              <w:rPr>
                <w:noProof/>
                <w:webHidden/>
                <w:rtl/>
              </w:rPr>
              <w:fldChar w:fldCharType="separate"/>
            </w:r>
            <w:r>
              <w:rPr>
                <w:noProof/>
                <w:webHidden/>
                <w:rtl/>
              </w:rPr>
              <w:t>28</w:t>
            </w:r>
            <w:r>
              <w:rPr>
                <w:noProof/>
                <w:webHidden/>
                <w:rtl/>
              </w:rPr>
              <w:fldChar w:fldCharType="end"/>
            </w:r>
          </w:hyperlink>
        </w:p>
        <w:p w14:paraId="7597E01C" w14:textId="732BA5F5" w:rsidR="00215318" w:rsidRDefault="00215318" w:rsidP="00215318">
          <w:pPr>
            <w:pStyle w:val="TOC3"/>
            <w:tabs>
              <w:tab w:val="right" w:leader="dot" w:pos="9350"/>
            </w:tabs>
            <w:bidi w:val="0"/>
            <w:rPr>
              <w:rFonts w:cstheme="minorBidi"/>
              <w:i w:val="0"/>
              <w:iCs w:val="0"/>
              <w:noProof/>
              <w:sz w:val="22"/>
              <w:szCs w:val="22"/>
              <w:rtl/>
            </w:rPr>
          </w:pPr>
          <w:hyperlink w:anchor="_Toc114053551" w:history="1">
            <w:r w:rsidRPr="00331D55">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51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5E7D83C3" w14:textId="576E8A13" w:rsidR="00215318" w:rsidRDefault="00215318" w:rsidP="00215318">
          <w:pPr>
            <w:pStyle w:val="TOC3"/>
            <w:tabs>
              <w:tab w:val="right" w:leader="dot" w:pos="9350"/>
            </w:tabs>
            <w:bidi w:val="0"/>
            <w:rPr>
              <w:rFonts w:cstheme="minorBidi"/>
              <w:i w:val="0"/>
              <w:iCs w:val="0"/>
              <w:noProof/>
              <w:sz w:val="22"/>
              <w:szCs w:val="22"/>
              <w:rtl/>
            </w:rPr>
          </w:pPr>
          <w:hyperlink w:anchor="_Toc114053552" w:history="1">
            <w:r w:rsidRPr="00331D55">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52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1034B7C5" w14:textId="7FF2B9DE" w:rsidR="00215318" w:rsidRDefault="00215318" w:rsidP="00215318">
          <w:pPr>
            <w:pStyle w:val="TOC3"/>
            <w:tabs>
              <w:tab w:val="right" w:leader="dot" w:pos="9350"/>
            </w:tabs>
            <w:bidi w:val="0"/>
            <w:rPr>
              <w:rFonts w:cstheme="minorBidi"/>
              <w:i w:val="0"/>
              <w:iCs w:val="0"/>
              <w:noProof/>
              <w:sz w:val="22"/>
              <w:szCs w:val="22"/>
              <w:rtl/>
            </w:rPr>
          </w:pPr>
          <w:hyperlink w:anchor="_Toc114053553" w:history="1">
            <w:r w:rsidRPr="00331D55">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53 \h</w:instrText>
            </w:r>
            <w:r>
              <w:rPr>
                <w:noProof/>
                <w:webHidden/>
                <w:rtl/>
              </w:rPr>
              <w:instrText xml:space="preserve"> </w:instrText>
            </w:r>
            <w:r>
              <w:rPr>
                <w:noProof/>
                <w:webHidden/>
                <w:rtl/>
              </w:rPr>
            </w:r>
            <w:r>
              <w:rPr>
                <w:noProof/>
                <w:webHidden/>
                <w:rtl/>
              </w:rPr>
              <w:fldChar w:fldCharType="separate"/>
            </w:r>
            <w:r>
              <w:rPr>
                <w:noProof/>
                <w:webHidden/>
                <w:rtl/>
              </w:rPr>
              <w:t>31</w:t>
            </w:r>
            <w:r>
              <w:rPr>
                <w:noProof/>
                <w:webHidden/>
                <w:rtl/>
              </w:rPr>
              <w:fldChar w:fldCharType="end"/>
            </w:r>
          </w:hyperlink>
        </w:p>
        <w:p w14:paraId="517AB192" w14:textId="060DB677" w:rsidR="00215318" w:rsidRDefault="00215318" w:rsidP="00215318">
          <w:pPr>
            <w:pStyle w:val="TOC2"/>
            <w:rPr>
              <w:rFonts w:cstheme="minorBidi"/>
              <w:smallCaps w:val="0"/>
              <w:noProof/>
              <w:sz w:val="22"/>
              <w:szCs w:val="22"/>
              <w:rtl/>
            </w:rPr>
          </w:pPr>
          <w:hyperlink w:anchor="_Toc114053554" w:history="1">
            <w:r w:rsidRPr="00331D55">
              <w:rPr>
                <w:rStyle w:val="Hyperlink"/>
                <w:noProof/>
                <w:lang w:bidi="ar-SA"/>
              </w:rPr>
              <w:t>General 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54 \h</w:instrText>
            </w:r>
            <w:r>
              <w:rPr>
                <w:noProof/>
                <w:webHidden/>
                <w:rtl/>
              </w:rPr>
              <w:instrText xml:space="preserve"> </w:instrText>
            </w:r>
            <w:r>
              <w:rPr>
                <w:noProof/>
                <w:webHidden/>
                <w:rtl/>
              </w:rPr>
            </w:r>
            <w:r>
              <w:rPr>
                <w:noProof/>
                <w:webHidden/>
                <w:rtl/>
              </w:rPr>
              <w:fldChar w:fldCharType="separate"/>
            </w:r>
            <w:r>
              <w:rPr>
                <w:noProof/>
                <w:webHidden/>
                <w:rtl/>
              </w:rPr>
              <w:t>31</w:t>
            </w:r>
            <w:r>
              <w:rPr>
                <w:noProof/>
                <w:webHidden/>
                <w:rtl/>
              </w:rPr>
              <w:fldChar w:fldCharType="end"/>
            </w:r>
          </w:hyperlink>
        </w:p>
        <w:p w14:paraId="6AFAFFEF" w14:textId="65504C69" w:rsidR="00215318" w:rsidRDefault="00215318" w:rsidP="00215318">
          <w:pPr>
            <w:pStyle w:val="TOC2"/>
            <w:rPr>
              <w:rFonts w:cstheme="minorBidi"/>
              <w:smallCaps w:val="0"/>
              <w:noProof/>
              <w:sz w:val="22"/>
              <w:szCs w:val="22"/>
              <w:rtl/>
            </w:rPr>
          </w:pPr>
          <w:hyperlink w:anchor="_Toc114053555" w:history="1">
            <w:r w:rsidRPr="00331D55">
              <w:rPr>
                <w:rStyle w:val="Hyperlink"/>
                <w:noProof/>
                <w:lang w:bidi="ar-SA"/>
              </w:rPr>
              <w:t>Supplementary material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55 \h</w:instrText>
            </w:r>
            <w:r>
              <w:rPr>
                <w:noProof/>
                <w:webHidden/>
                <w:rtl/>
              </w:rPr>
              <w:instrText xml:space="preserve"> </w:instrText>
            </w:r>
            <w:r>
              <w:rPr>
                <w:noProof/>
                <w:webHidden/>
                <w:rtl/>
              </w:rPr>
            </w:r>
            <w:r>
              <w:rPr>
                <w:noProof/>
                <w:webHidden/>
                <w:rtl/>
              </w:rPr>
              <w:fldChar w:fldCharType="separate"/>
            </w:r>
            <w:r>
              <w:rPr>
                <w:noProof/>
                <w:webHidden/>
                <w:rtl/>
              </w:rPr>
              <w:t>35</w:t>
            </w:r>
            <w:r>
              <w:rPr>
                <w:noProof/>
                <w:webHidden/>
                <w:rtl/>
              </w:rPr>
              <w:fldChar w:fldCharType="end"/>
            </w:r>
          </w:hyperlink>
        </w:p>
        <w:p w14:paraId="3A39621F" w14:textId="7837C6B9" w:rsidR="00215318" w:rsidRDefault="00215318" w:rsidP="00215318">
          <w:pPr>
            <w:pStyle w:val="TOC2"/>
            <w:rPr>
              <w:rFonts w:cstheme="minorBidi"/>
              <w:smallCaps w:val="0"/>
              <w:noProof/>
              <w:sz w:val="22"/>
              <w:szCs w:val="22"/>
              <w:rtl/>
            </w:rPr>
          </w:pPr>
          <w:hyperlink w:anchor="_Toc114053556" w:history="1">
            <w:r w:rsidRPr="00331D55">
              <w:rPr>
                <w:rStyle w:val="Hyperlink"/>
                <w:noProof/>
                <w:lang w:bidi="ar-SA"/>
              </w:rPr>
              <w:t>Referenc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053556 \h</w:instrText>
            </w:r>
            <w:r>
              <w:rPr>
                <w:noProof/>
                <w:webHidden/>
                <w:rtl/>
              </w:rPr>
              <w:instrText xml:space="preserve"> </w:instrText>
            </w:r>
            <w:r>
              <w:rPr>
                <w:noProof/>
                <w:webHidden/>
                <w:rtl/>
              </w:rPr>
            </w:r>
            <w:r>
              <w:rPr>
                <w:noProof/>
                <w:webHidden/>
                <w:rtl/>
              </w:rPr>
              <w:fldChar w:fldCharType="separate"/>
            </w:r>
            <w:r>
              <w:rPr>
                <w:noProof/>
                <w:webHidden/>
                <w:rtl/>
              </w:rPr>
              <w:t>36</w:t>
            </w:r>
            <w:r>
              <w:rPr>
                <w:noProof/>
                <w:webHidden/>
                <w:rtl/>
              </w:rPr>
              <w:fldChar w:fldCharType="end"/>
            </w:r>
          </w:hyperlink>
        </w:p>
        <w:p w14:paraId="4587C80F" w14:textId="46760120" w:rsidR="006238E0" w:rsidRDefault="006238E0" w:rsidP="00215318">
          <w:pPr>
            <w:pStyle w:val="TOCHeading"/>
            <w:ind w:firstLine="0"/>
          </w:pPr>
          <w:r>
            <w:fldChar w:fldCharType="end"/>
          </w:r>
        </w:p>
      </w:sdtContent>
    </w:sdt>
    <w:p w14:paraId="17A4C2D6" w14:textId="1C8FCA86" w:rsidR="00A85F15" w:rsidRPr="00A85F15" w:rsidRDefault="004C0E90" w:rsidP="006238E0">
      <w:pPr>
        <w:pStyle w:val="Heading2"/>
      </w:pPr>
      <w:r>
        <w:rPr>
          <w:rFonts w:eastAsia="SimSun"/>
          <w:kern w:val="24"/>
        </w:rPr>
        <w:br w:type="page"/>
      </w:r>
    </w:p>
    <w:p w14:paraId="56434494" w14:textId="140B4304" w:rsidR="00337559" w:rsidRDefault="00337559" w:rsidP="006238E0">
      <w:pPr>
        <w:pStyle w:val="Heading2"/>
      </w:pPr>
      <w:bookmarkStart w:id="23" w:name="_Toc114053516"/>
      <w:r>
        <w:lastRenderedPageBreak/>
        <w:t>Abstract</w:t>
      </w:r>
      <w:bookmarkEnd w:id="23"/>
    </w:p>
    <w:p w14:paraId="7C352F4A" w14:textId="536BFFB3" w:rsidR="003D683E" w:rsidRDefault="000904B3" w:rsidP="00AA7E94">
      <w:pPr>
        <w:ind w:firstLine="0"/>
      </w:pPr>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w:t>
      </w:r>
      <w:proofErr w:type="gramStart"/>
      <w:r w:rsidRPr="00CA4C70">
        <w:t>aforementioned limitations</w:t>
      </w:r>
      <w:proofErr w:type="gramEnd"/>
      <w:r w:rsidRPr="00CA4C70">
        <w:t xml:space="preserve">. </w:t>
      </w:r>
    </w:p>
    <w:p w14:paraId="0F169FD0" w14:textId="038AF246"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 xml:space="preserve">a classical study by </w:t>
      </w:r>
      <w:proofErr w:type="spellStart"/>
      <w:r w:rsidRPr="00CA4C70">
        <w:t>Deha</w:t>
      </w:r>
      <w:r>
        <w:t>e</w:t>
      </w:r>
      <w:r w:rsidRPr="00CA4C70">
        <w:t>ne</w:t>
      </w:r>
      <w:proofErr w:type="spellEnd"/>
      <w:r w:rsidRPr="00CA4C70">
        <w:t xml:space="preserv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movement 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Although the proportion of excluded trials did not diminish, a 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included </w:t>
      </w:r>
      <w:r>
        <w:lastRenderedPageBreak/>
        <w:t xml:space="preserve">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p>
    <w:p w14:paraId="321F295D" w14:textId="77777777" w:rsidR="003D683E" w:rsidRDefault="003D683E">
      <w:pPr>
        <w:spacing w:line="480" w:lineRule="auto"/>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24" w:name="_Toc114053517"/>
      <w:r w:rsidRPr="00BF08EE">
        <w:lastRenderedPageBreak/>
        <w:t>Introduction</w:t>
      </w:r>
      <w:bookmarkEnd w:id="24"/>
    </w:p>
    <w:bookmarkEnd w:id="21"/>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 xml:space="preserve">(Kanwisher et al., 1997; </w:t>
      </w:r>
      <w:proofErr w:type="spellStart"/>
      <w:r w:rsidR="004457F5" w:rsidRPr="004457F5">
        <w:rPr>
          <w:rFonts w:ascii="Times New Roman" w:hAnsi="Times New Roman" w:cs="Times New Roman"/>
        </w:rPr>
        <w:t>Kappers</w:t>
      </w:r>
      <w:proofErr w:type="spellEnd"/>
      <w:r w:rsidR="004457F5" w:rsidRPr="004457F5">
        <w:rPr>
          <w:rFonts w:ascii="Times New Roman" w:hAnsi="Times New Roman" w:cs="Times New Roman"/>
        </w:rPr>
        <w:t xml:space="preserve"> &amp; Bergmann </w:t>
      </w:r>
      <w:proofErr w:type="spellStart"/>
      <w:r w:rsidR="004457F5" w:rsidRPr="004457F5">
        <w:rPr>
          <w:rFonts w:ascii="Times New Roman" w:hAnsi="Times New Roman" w:cs="Times New Roman"/>
        </w:rPr>
        <w:t>Tiest</w:t>
      </w:r>
      <w:proofErr w:type="spellEnd"/>
      <w:r w:rsidR="004457F5" w:rsidRPr="004457F5">
        <w:rPr>
          <w:rFonts w:ascii="Times New Roman" w:hAnsi="Times New Roman" w:cs="Times New Roman"/>
        </w:rPr>
        <w:t xml:space="preserve">, 2013; Poirier et al., 2005; </w:t>
      </w:r>
      <w:proofErr w:type="spellStart"/>
      <w:r w:rsidR="004457F5" w:rsidRPr="004457F5">
        <w:rPr>
          <w:rFonts w:ascii="Times New Roman" w:hAnsi="Times New Roman" w:cs="Times New Roman"/>
        </w:rPr>
        <w:t>Willander</w:t>
      </w:r>
      <w:proofErr w:type="spellEnd"/>
      <w:r w:rsidR="004457F5" w:rsidRPr="004457F5">
        <w:rPr>
          <w:rFonts w:ascii="Times New Roman" w:hAnsi="Times New Roman" w:cs="Times New Roman"/>
        </w:rPr>
        <w:t xml:space="preserve">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w:t>
      </w:r>
      <w:proofErr w:type="spellStart"/>
      <w:r w:rsidR="00370CA0" w:rsidRPr="00370CA0">
        <w:rPr>
          <w:rFonts w:ascii="Times New Roman" w:hAnsi="Times New Roman" w:cs="Times New Roman"/>
        </w:rPr>
        <w:t>Aivar</w:t>
      </w:r>
      <w:proofErr w:type="spellEnd"/>
      <w:r w:rsidR="00370CA0" w:rsidRPr="00370CA0">
        <w:rPr>
          <w:rFonts w:ascii="Times New Roman" w:hAnsi="Times New Roman" w:cs="Times New Roman"/>
        </w:rPr>
        <w:t xml:space="preserve"> et al., 2008; von </w:t>
      </w:r>
      <w:proofErr w:type="spellStart"/>
      <w:r w:rsidR="00370CA0" w:rsidRPr="00370CA0">
        <w:rPr>
          <w:rFonts w:ascii="Times New Roman" w:hAnsi="Times New Roman" w:cs="Times New Roman"/>
        </w:rPr>
        <w:t>Hofsten</w:t>
      </w:r>
      <w:proofErr w:type="spellEnd"/>
      <w:r w:rsidR="00370CA0" w:rsidRPr="00370CA0">
        <w:rPr>
          <w:rFonts w:ascii="Times New Roman" w:hAnsi="Times New Roman" w:cs="Times New Roman"/>
        </w:rPr>
        <w:t xml:space="preserve"> &amp; </w:t>
      </w:r>
      <w:proofErr w:type="spellStart"/>
      <w:r w:rsidR="00370CA0" w:rsidRPr="00370CA0">
        <w:rPr>
          <w:rFonts w:ascii="Times New Roman" w:hAnsi="Times New Roman" w:cs="Times New Roman"/>
        </w:rPr>
        <w:t>Lindhagen</w:t>
      </w:r>
      <w:proofErr w:type="spellEnd"/>
      <w:r w:rsidR="00370CA0" w:rsidRPr="00370CA0">
        <w:rPr>
          <w:rFonts w:ascii="Times New Roman" w:hAnsi="Times New Roman" w:cs="Times New Roman"/>
        </w:rPr>
        <w:t>,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 xml:space="preserve">(Sawchuk et al., 2002; </w:t>
      </w:r>
      <w:proofErr w:type="spellStart"/>
      <w:r w:rsidR="008B3911" w:rsidRPr="008B3911">
        <w:rPr>
          <w:rFonts w:ascii="Times New Roman" w:hAnsi="Times New Roman" w:cs="Times New Roman"/>
        </w:rPr>
        <w:t>Siedlecka</w:t>
      </w:r>
      <w:proofErr w:type="spellEnd"/>
      <w:r w:rsidR="008B3911" w:rsidRPr="008B3911">
        <w:rPr>
          <w:rFonts w:ascii="Times New Roman" w:hAnsi="Times New Roman" w:cs="Times New Roman"/>
        </w:rPr>
        <w:t xml:space="preserve">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 xml:space="preserve">(Brown et al., 2019; </w:t>
      </w:r>
      <w:proofErr w:type="spellStart"/>
      <w:r w:rsidR="00244B03" w:rsidRPr="00244B03">
        <w:rPr>
          <w:rFonts w:ascii="Times New Roman" w:hAnsi="Times New Roman" w:cs="Times New Roman"/>
        </w:rPr>
        <w:t>Lamme</w:t>
      </w:r>
      <w:proofErr w:type="spellEnd"/>
      <w:r w:rsidR="00244B03" w:rsidRPr="00244B03">
        <w:rPr>
          <w:rFonts w:ascii="Times New Roman" w:hAnsi="Times New Roman" w:cs="Times New Roman"/>
        </w:rPr>
        <w:t xml:space="preserve"> &amp; </w:t>
      </w:r>
      <w:proofErr w:type="spellStart"/>
      <w:r w:rsidR="00244B03" w:rsidRPr="00244B03">
        <w:rPr>
          <w:rFonts w:ascii="Times New Roman" w:hAnsi="Times New Roman" w:cs="Times New Roman"/>
        </w:rPr>
        <w:t>Roelfsema</w:t>
      </w:r>
      <w:proofErr w:type="spellEnd"/>
      <w:r w:rsidR="00244B03" w:rsidRPr="00244B03">
        <w:rPr>
          <w:rFonts w:ascii="Times New Roman" w:hAnsi="Times New Roman" w:cs="Times New Roman"/>
        </w:rPr>
        <w:t xml:space="preserve">, 2000; </w:t>
      </w:r>
      <w:proofErr w:type="spellStart"/>
      <w:r w:rsidR="00244B03" w:rsidRPr="00244B03">
        <w:rPr>
          <w:rFonts w:ascii="Times New Roman" w:hAnsi="Times New Roman" w:cs="Times New Roman"/>
        </w:rPr>
        <w:t>Mashour</w:t>
      </w:r>
      <w:proofErr w:type="spellEnd"/>
      <w:r w:rsidR="00244B03" w:rsidRPr="00244B03">
        <w:rPr>
          <w:rFonts w:ascii="Times New Roman" w:hAnsi="Times New Roman" w:cs="Times New Roman"/>
        </w:rPr>
        <w:t xml:space="preserve"> et al., 2020; </w:t>
      </w:r>
      <w:proofErr w:type="spellStart"/>
      <w:r w:rsidR="00244B03" w:rsidRPr="00244B03">
        <w:rPr>
          <w:rFonts w:ascii="Times New Roman" w:hAnsi="Times New Roman" w:cs="Times New Roman"/>
        </w:rPr>
        <w:t>Tononi</w:t>
      </w:r>
      <w:proofErr w:type="spellEnd"/>
      <w:r w:rsidR="00244B03" w:rsidRPr="00244B03">
        <w:rPr>
          <w:rFonts w:ascii="Times New Roman" w:hAnsi="Times New Roman" w:cs="Times New Roman"/>
        </w:rPr>
        <w:t xml:space="preserve">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 xml:space="preserve">(Holland et al., 2005; </w:t>
      </w:r>
      <w:proofErr w:type="spellStart"/>
      <w:r w:rsidR="008C5027" w:rsidRPr="008C5027">
        <w:rPr>
          <w:rFonts w:ascii="Times New Roman" w:hAnsi="Times New Roman" w:cs="Times New Roman"/>
        </w:rPr>
        <w:t>Kihlstrom</w:t>
      </w:r>
      <w:proofErr w:type="spellEnd"/>
      <w:r w:rsidR="008C5027" w:rsidRPr="008C5027">
        <w:rPr>
          <w:rFonts w:ascii="Times New Roman" w:hAnsi="Times New Roman" w:cs="Times New Roman"/>
        </w:rPr>
        <w:t xml:space="preserve">, 1987; </w:t>
      </w:r>
      <w:proofErr w:type="spellStart"/>
      <w:r w:rsidR="008C5027" w:rsidRPr="008C5027">
        <w:rPr>
          <w:rFonts w:ascii="Times New Roman" w:hAnsi="Times New Roman" w:cs="Times New Roman"/>
        </w:rPr>
        <w:t>Kouider</w:t>
      </w:r>
      <w:proofErr w:type="spellEnd"/>
      <w:r w:rsidR="008C5027" w:rsidRPr="008C5027">
        <w:rPr>
          <w:rFonts w:ascii="Times New Roman" w:hAnsi="Times New Roman" w:cs="Times New Roman"/>
        </w:rPr>
        <w:t xml:space="preserve"> &amp; </w:t>
      </w:r>
      <w:proofErr w:type="spellStart"/>
      <w:r w:rsidR="008C5027" w:rsidRPr="008C5027">
        <w:rPr>
          <w:rFonts w:ascii="Times New Roman" w:hAnsi="Times New Roman" w:cs="Times New Roman"/>
        </w:rPr>
        <w:t>Dehaene</w:t>
      </w:r>
      <w:proofErr w:type="spellEnd"/>
      <w:r w:rsidR="008C5027" w:rsidRPr="008C5027">
        <w:rPr>
          <w:rFonts w:ascii="Times New Roman" w:hAnsi="Times New Roman" w:cs="Times New Roman"/>
        </w:rPr>
        <w:t>,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proofErr w:type="spellStart"/>
      <w:r w:rsidR="0071096F" w:rsidRPr="0071096F">
        <w:rPr>
          <w:rFonts w:ascii="Times New Roman" w:hAnsi="Times New Roman" w:cs="Times New Roman"/>
        </w:rPr>
        <w:t>Breitmeyer</w:t>
      </w:r>
      <w:proofErr w:type="spellEnd"/>
      <w:r w:rsidR="0071096F" w:rsidRPr="0071096F">
        <w:rPr>
          <w:rFonts w:ascii="Times New Roman" w:hAnsi="Times New Roman" w:cs="Times New Roman"/>
        </w:rPr>
        <w:t>,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proofErr w:type="spellStart"/>
      <w:r w:rsidR="00680C2E" w:rsidRPr="00680C2E">
        <w:rPr>
          <w:rFonts w:ascii="Times New Roman" w:hAnsi="Times New Roman" w:cs="Times New Roman"/>
        </w:rPr>
        <w:t>Daltrozzo</w:t>
      </w:r>
      <w:proofErr w:type="spellEnd"/>
      <w:r w:rsidR="00680C2E" w:rsidRPr="00680C2E">
        <w:rPr>
          <w:rFonts w:ascii="Times New Roman" w:hAnsi="Times New Roman" w:cs="Times New Roman"/>
        </w:rPr>
        <w:t xml:space="preserve">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 xml:space="preserve">(Almeida et al., 2013; </w:t>
      </w:r>
      <w:proofErr w:type="spellStart"/>
      <w:r w:rsidR="006B6B4D" w:rsidRPr="006B6B4D">
        <w:rPr>
          <w:rFonts w:ascii="Times New Roman" w:hAnsi="Times New Roman" w:cs="Times New Roman"/>
        </w:rPr>
        <w:t>Dehaene</w:t>
      </w:r>
      <w:proofErr w:type="spellEnd"/>
      <w:r w:rsidR="006B6B4D" w:rsidRPr="006B6B4D">
        <w:rPr>
          <w:rFonts w:ascii="Times New Roman" w:hAnsi="Times New Roman" w:cs="Times New Roman"/>
        </w:rPr>
        <w:t xml:space="preserv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508CCEB4" w:rsidR="004F240A" w:rsidRDefault="004F240A" w:rsidP="00394A04">
      <w:r>
        <w:t xml:space="preserve">All three </w:t>
      </w:r>
      <w:r w:rsidR="00A44BFB">
        <w:t>methods</w:t>
      </w:r>
      <w:r w:rsidR="001C015A">
        <w:t xml:space="preserve">, and others </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w:t>
      </w:r>
      <w:proofErr w:type="spellStart"/>
      <w:r w:rsidR="003C49D4" w:rsidRPr="003C49D4">
        <w:rPr>
          <w:rFonts w:ascii="Times New Roman" w:hAnsi="Times New Roman" w:cs="Times New Roman"/>
        </w:rPr>
        <w:t>Dehaene</w:t>
      </w:r>
      <w:proofErr w:type="spellEnd"/>
      <w:r w:rsidR="003C49D4" w:rsidRPr="003C49D4">
        <w:rPr>
          <w:rFonts w:ascii="Times New Roman" w:hAnsi="Times New Roman" w:cs="Times New Roman"/>
        </w:rPr>
        <w:t xml:space="preserve"> et al., 1998; Yuval-Greenberg &amp; </w:t>
      </w:r>
      <w:proofErr w:type="spellStart"/>
      <w:r w:rsidR="003C49D4" w:rsidRPr="003C49D4">
        <w:rPr>
          <w:rFonts w:ascii="Times New Roman" w:hAnsi="Times New Roman" w:cs="Times New Roman"/>
        </w:rPr>
        <w:t>Heeger</w:t>
      </w:r>
      <w:proofErr w:type="spellEnd"/>
      <w:r w:rsidR="003C49D4" w:rsidRPr="003C49D4">
        <w:rPr>
          <w:rFonts w:ascii="Times New Roman" w:hAnsi="Times New Roman" w:cs="Times New Roman"/>
        </w:rPr>
        <w:t>,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011C0B">
        <w:instrText xml:space="preserve"> ADDIN ZOTERO_ITEM CSL_CITATION {"citationID":"1B6NuGon","properties":{"formattedCitation":"(Avneon, 2018; Kouider &amp; Dehaene, 2007)","plainCitation":"(Avneon, 2018; Kouider &amp; Dehaene, 2007)","noteIndex":0},"citationItems":[{"id":485,"uris":["http://zotero.org/users/8275165/items/3YFQHRKE"],"itemData":{"id":485,"type":"article-journal","abstract":"Research on the limits of unconscious processing typically relies on the subliminal-prime paradigm. However, this paradigm is limited in the issues it can address. Here, we examined the implications of using the liminal-prime paradigm, which allows comparing unconscious and conscious priming with constant stimulation. We adapted an iconic demonstration of unconscious response priming to the liminal-prime paradigm. On the one hand, temporal attention allocated to the prime and its relevance to the task increased the magnitude of response priming. On the other hand, the longer RTs associated with the dual task inherent to the paradigm resulted in response priming being underestimated, because unconscious priming eﬀects were shorter-lived than conscious-priming eﬀects. Nevertheless, when the impact of long RTs was alleviated by considering the fastest trials or by imposing a response deadline, conscious response priming remained considerably larger than unconscious response priming. These ﬁndings suggest that conscious perception strongly modulates response priming.","container-title":"Consciousness and Cognition","language":"en","page":"17","source":"Zotero","title":"Reexamining unconscious response priming_ A liminal-prime paradigm","author":[{"family":"Avneon","given":"Maayan"}],"issued":{"date-parts":[["2018"]]}}},{"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011C0B">
        <w:fldChar w:fldCharType="separate"/>
      </w:r>
      <w:r w:rsidR="00011C0B" w:rsidRPr="00011C0B">
        <w:rPr>
          <w:rFonts w:ascii="Times New Roman" w:hAnsi="Times New Roman" w:cs="Times New Roman"/>
        </w:rPr>
        <w:t>(</w:t>
      </w:r>
      <w:proofErr w:type="spellStart"/>
      <w:r w:rsidR="00011C0B" w:rsidRPr="00011C0B">
        <w:rPr>
          <w:rFonts w:ascii="Times New Roman" w:hAnsi="Times New Roman" w:cs="Times New Roman"/>
        </w:rPr>
        <w:t>Avneon</w:t>
      </w:r>
      <w:proofErr w:type="spellEnd"/>
      <w:r w:rsidR="00011C0B" w:rsidRPr="00011C0B">
        <w:rPr>
          <w:rFonts w:ascii="Times New Roman" w:hAnsi="Times New Roman" w:cs="Times New Roman"/>
        </w:rPr>
        <w:t xml:space="preserve">, 2018; </w:t>
      </w:r>
      <w:proofErr w:type="spellStart"/>
      <w:r w:rsidR="00011C0B" w:rsidRPr="00011C0B">
        <w:rPr>
          <w:rFonts w:ascii="Times New Roman" w:hAnsi="Times New Roman" w:cs="Times New Roman"/>
        </w:rPr>
        <w:t>Kouider</w:t>
      </w:r>
      <w:proofErr w:type="spellEnd"/>
      <w:r w:rsidR="00011C0B" w:rsidRPr="00011C0B">
        <w:rPr>
          <w:rFonts w:ascii="Times New Roman" w:hAnsi="Times New Roman" w:cs="Times New Roman"/>
        </w:rPr>
        <w:t xml:space="preserve"> &amp; </w:t>
      </w:r>
      <w:proofErr w:type="spellStart"/>
      <w:r w:rsidR="00011C0B" w:rsidRPr="00011C0B">
        <w:rPr>
          <w:rFonts w:ascii="Times New Roman" w:hAnsi="Times New Roman" w:cs="Times New Roman"/>
        </w:rPr>
        <w:t>Dehaene</w:t>
      </w:r>
      <w:proofErr w:type="spellEnd"/>
      <w:r w:rsidR="00011C0B" w:rsidRPr="00011C0B">
        <w:rPr>
          <w:rFonts w:ascii="Times New Roman" w:hAnsi="Times New Roman" w:cs="Times New Roman"/>
        </w:rPr>
        <w:t>, 2007)</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w:t>
      </w:r>
      <w:proofErr w:type="spellStart"/>
      <w:r w:rsidR="00394A04" w:rsidRPr="00394A04">
        <w:rPr>
          <w:rFonts w:ascii="Times New Roman" w:hAnsi="Times New Roman" w:cs="Times New Roman"/>
        </w:rPr>
        <w:t>Hassin</w:t>
      </w:r>
      <w:proofErr w:type="spellEnd"/>
      <w:r w:rsidR="00394A04" w:rsidRPr="00394A04">
        <w:rPr>
          <w:rFonts w:ascii="Times New Roman" w:hAnsi="Times New Roman" w:cs="Times New Roman"/>
        </w:rPr>
        <w:t xml:space="preserve">, 2013; </w:t>
      </w:r>
      <w:proofErr w:type="spellStart"/>
      <w:r w:rsidR="00394A04" w:rsidRPr="00394A04">
        <w:rPr>
          <w:rFonts w:ascii="Times New Roman" w:hAnsi="Times New Roman" w:cs="Times New Roman"/>
        </w:rPr>
        <w:t>Hesselmann</w:t>
      </w:r>
      <w:proofErr w:type="spellEnd"/>
      <w:r w:rsidR="00394A04" w:rsidRPr="00394A04">
        <w:rPr>
          <w:rFonts w:ascii="Times New Roman" w:hAnsi="Times New Roman" w:cs="Times New Roman"/>
        </w:rPr>
        <w:t xml:space="preserve"> &amp; Moors, 2015; Peters et al., 2017)</w:t>
      </w:r>
      <w:r w:rsidR="00791E36">
        <w:fldChar w:fldCharType="end"/>
      </w:r>
      <w:r w:rsidR="00017EEB">
        <w:t>.</w:t>
      </w:r>
    </w:p>
    <w:p w14:paraId="3D51D018" w14:textId="18D3E91C" w:rsidR="00976673" w:rsidRDefault="00976673" w:rsidP="006238E0">
      <w:pPr>
        <w:pStyle w:val="Heading3"/>
      </w:pPr>
      <w:bookmarkStart w:id="25" w:name="_Toc114053518"/>
      <w:r>
        <w:t>Contradicting findings</w:t>
      </w:r>
      <w:bookmarkEnd w:id="25"/>
    </w:p>
    <w:p w14:paraId="38C885BB" w14:textId="1D1120FF" w:rsidR="00992077" w:rsidRDefault="00992077" w:rsidP="00F378E9">
      <w:pPr>
        <w:ind w:firstLine="0"/>
      </w:pPr>
      <w:r>
        <w:lastRenderedPageBreak/>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w:t>
      </w:r>
      <w:proofErr w:type="spellStart"/>
      <w:r w:rsidR="004D6A76" w:rsidRPr="004D6A76">
        <w:rPr>
          <w:rFonts w:ascii="Times New Roman" w:hAnsi="Times New Roman" w:cs="Times New Roman"/>
        </w:rPr>
        <w:t>Kouider</w:t>
      </w:r>
      <w:proofErr w:type="spellEnd"/>
      <w:r w:rsidR="004D6A76" w:rsidRPr="004D6A76">
        <w:rPr>
          <w:rFonts w:ascii="Times New Roman" w:hAnsi="Times New Roman" w:cs="Times New Roman"/>
        </w:rPr>
        <w:t xml:space="preserve"> &amp; </w:t>
      </w:r>
      <w:proofErr w:type="spellStart"/>
      <w:r w:rsidR="004D6A76" w:rsidRPr="004D6A76">
        <w:rPr>
          <w:rFonts w:ascii="Times New Roman" w:hAnsi="Times New Roman" w:cs="Times New Roman"/>
        </w:rPr>
        <w:t>Dehaene</w:t>
      </w:r>
      <w:proofErr w:type="spellEnd"/>
      <w:r w:rsidR="004D6A76" w:rsidRPr="004D6A76">
        <w:rPr>
          <w:rFonts w:ascii="Times New Roman" w:hAnsi="Times New Roman" w:cs="Times New Roman"/>
        </w:rPr>
        <w:t>,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 xml:space="preserve">Abrams et al., 2002; </w:t>
      </w:r>
      <w:proofErr w:type="spellStart"/>
      <w:r w:rsidR="00545E65" w:rsidRPr="00545E65">
        <w:rPr>
          <w:rFonts w:ascii="Times New Roman" w:hAnsi="Times New Roman" w:cs="Times New Roman"/>
        </w:rPr>
        <w:t>Finkbeiner</w:t>
      </w:r>
      <w:proofErr w:type="spellEnd"/>
      <w:r w:rsidR="00545E65" w:rsidRPr="00545E65">
        <w:rPr>
          <w:rFonts w:ascii="Times New Roman" w:hAnsi="Times New Roman" w:cs="Times New Roman"/>
        </w:rPr>
        <w:t xml:space="preserve">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w:t>
      </w:r>
      <w:proofErr w:type="spellStart"/>
      <w:r w:rsidR="00097AB5" w:rsidRPr="00097AB5">
        <w:rPr>
          <w:rFonts w:ascii="Times New Roman" w:hAnsi="Times New Roman" w:cs="Times New Roman"/>
        </w:rPr>
        <w:t>Reingold</w:t>
      </w:r>
      <w:proofErr w:type="spellEnd"/>
      <w:r w:rsidR="00097AB5" w:rsidRPr="00097AB5">
        <w:rPr>
          <w:rFonts w:ascii="Times New Roman" w:hAnsi="Times New Roman" w:cs="Times New Roman"/>
        </w:rPr>
        <w:t xml:space="preserve"> &amp; </w:t>
      </w:r>
      <w:proofErr w:type="spellStart"/>
      <w:r w:rsidR="00097AB5" w:rsidRPr="00097AB5">
        <w:rPr>
          <w:rFonts w:ascii="Times New Roman" w:hAnsi="Times New Roman" w:cs="Times New Roman"/>
        </w:rPr>
        <w:t>Merikle</w:t>
      </w:r>
      <w:proofErr w:type="spellEnd"/>
      <w:r w:rsidR="00097AB5" w:rsidRPr="00097AB5">
        <w:rPr>
          <w:rFonts w:ascii="Times New Roman" w:hAnsi="Times New Roman" w:cs="Times New Roman"/>
        </w:rPr>
        <w:t>,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on the other</w:t>
      </w:r>
      <w:r w:rsidR="00411A03">
        <w:t xml:space="preserve"> (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 xml:space="preserve">(Bowers, 1982; </w:t>
      </w:r>
      <w:proofErr w:type="spellStart"/>
      <w:r w:rsidR="00B022E4" w:rsidRPr="00B022E4">
        <w:rPr>
          <w:rFonts w:ascii="Times New Roman" w:hAnsi="Times New Roman" w:cs="Times New Roman"/>
        </w:rPr>
        <w:t>Merikle</w:t>
      </w:r>
      <w:proofErr w:type="spellEnd"/>
      <w:r w:rsidR="00B022E4" w:rsidRPr="00B022E4">
        <w:rPr>
          <w:rFonts w:ascii="Times New Roman" w:hAnsi="Times New Roman" w:cs="Times New Roman"/>
        </w:rPr>
        <w:t xml:space="preserve"> &amp; </w:t>
      </w:r>
      <w:proofErr w:type="spellStart"/>
      <w:r w:rsidR="00B022E4" w:rsidRPr="00B022E4">
        <w:rPr>
          <w:rFonts w:ascii="Times New Roman" w:hAnsi="Times New Roman" w:cs="Times New Roman"/>
        </w:rPr>
        <w:t>Reingold</w:t>
      </w:r>
      <w:proofErr w:type="spellEnd"/>
      <w:r w:rsidR="00B022E4" w:rsidRPr="00B022E4">
        <w:rPr>
          <w:rFonts w:ascii="Times New Roman" w:hAnsi="Times New Roman" w:cs="Times New Roman"/>
        </w:rPr>
        <w:t>, 1998)</w:t>
      </w:r>
      <w:r w:rsidR="00F82BCA">
        <w:fldChar w:fldCharType="end"/>
      </w:r>
      <w:r w:rsidR="00692575">
        <w:t>.</w:t>
      </w:r>
    </w:p>
    <w:p w14:paraId="15C05C5C" w14:textId="41F1FB1A" w:rsidR="00DF3E0F" w:rsidRDefault="00211536" w:rsidP="00756E3F">
      <w:r>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w:t>
      </w:r>
      <w:proofErr w:type="spellStart"/>
      <w:r w:rsidR="00267106" w:rsidRPr="00267106">
        <w:rPr>
          <w:rFonts w:ascii="Times New Roman" w:hAnsi="Times New Roman" w:cs="Times New Roman"/>
        </w:rPr>
        <w:t>Dell’Acqua</w:t>
      </w:r>
      <w:proofErr w:type="spellEnd"/>
      <w:r w:rsidR="00267106" w:rsidRPr="00267106">
        <w:rPr>
          <w:rFonts w:ascii="Times New Roman" w:hAnsi="Times New Roman" w:cs="Times New Roman"/>
        </w:rPr>
        <w:t xml:space="preserve"> &amp; Grainger, 1999; </w:t>
      </w:r>
      <w:proofErr w:type="spellStart"/>
      <w:r w:rsidR="00267106" w:rsidRPr="00267106">
        <w:rPr>
          <w:rFonts w:ascii="Times New Roman" w:hAnsi="Times New Roman" w:cs="Times New Roman"/>
        </w:rPr>
        <w:t>Naccache</w:t>
      </w:r>
      <w:proofErr w:type="spellEnd"/>
      <w:r w:rsidR="00267106" w:rsidRPr="00267106">
        <w:rPr>
          <w:rFonts w:ascii="Times New Roman" w:hAnsi="Times New Roman" w:cs="Times New Roman"/>
        </w:rPr>
        <w:t xml:space="preserve"> &amp; </w:t>
      </w:r>
      <w:proofErr w:type="spellStart"/>
      <w:r w:rsidR="00267106" w:rsidRPr="00267106">
        <w:rPr>
          <w:rFonts w:ascii="Times New Roman" w:hAnsi="Times New Roman" w:cs="Times New Roman"/>
        </w:rPr>
        <w:t>Dehaene</w:t>
      </w:r>
      <w:proofErr w:type="spellEnd"/>
      <w:r w:rsidR="00267106" w:rsidRPr="00267106">
        <w:rPr>
          <w:rFonts w:ascii="Times New Roman" w:hAnsi="Times New Roman" w:cs="Times New Roman"/>
        </w:rPr>
        <w:t>,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 xml:space="preserve">(Heyman &amp; Moors, 2014; Pratte &amp; </w:t>
      </w:r>
      <w:proofErr w:type="spellStart"/>
      <w:r w:rsidR="0033425C" w:rsidRPr="0033425C">
        <w:rPr>
          <w:rFonts w:ascii="Times New Roman" w:hAnsi="Times New Roman" w:cs="Times New Roman"/>
        </w:rPr>
        <w:t>Rouder</w:t>
      </w:r>
      <w:proofErr w:type="spellEnd"/>
      <w:r w:rsidR="0033425C" w:rsidRPr="0033425C">
        <w:rPr>
          <w:rFonts w:ascii="Times New Roman" w:hAnsi="Times New Roman" w:cs="Times New Roman"/>
        </w:rPr>
        <w:t>,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 xml:space="preserve">(Karpinski et al., 2019; </w:t>
      </w:r>
      <w:proofErr w:type="spellStart"/>
      <w:r w:rsidR="002A45A9" w:rsidRPr="002A45A9">
        <w:rPr>
          <w:rFonts w:ascii="Times New Roman" w:hAnsi="Times New Roman" w:cs="Times New Roman"/>
        </w:rPr>
        <w:t>Sklar</w:t>
      </w:r>
      <w:proofErr w:type="spellEnd"/>
      <w:r w:rsidR="002A45A9" w:rsidRPr="002A45A9">
        <w:rPr>
          <w:rFonts w:ascii="Times New Roman" w:hAnsi="Times New Roman" w:cs="Times New Roman"/>
        </w:rPr>
        <w:t xml:space="preserve">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 xml:space="preserve">(Moors &amp; </w:t>
      </w:r>
      <w:proofErr w:type="spellStart"/>
      <w:r w:rsidR="00303E44" w:rsidRPr="00303E44">
        <w:rPr>
          <w:rFonts w:ascii="Times New Roman" w:hAnsi="Times New Roman" w:cs="Times New Roman"/>
        </w:rPr>
        <w:t>Hesselmann</w:t>
      </w:r>
      <w:proofErr w:type="spellEnd"/>
      <w:r w:rsidR="00303E44" w:rsidRPr="00303E44">
        <w:rPr>
          <w:rFonts w:ascii="Times New Roman" w:hAnsi="Times New Roman" w:cs="Times New Roman"/>
        </w:rPr>
        <w:t>, 2018, 2019)</w:t>
      </w:r>
      <w:r w:rsidR="00303E44">
        <w:fldChar w:fldCharType="end"/>
      </w:r>
      <w:r w:rsidR="00EB1594">
        <w:t>, and a similar mixed picture emerged also for studies of processes like</w:t>
      </w:r>
      <w:r w:rsidR="000F6069">
        <w:t xml:space="preserve"> integration </w:t>
      </w:r>
      <w:r w:rsidR="00756E3F">
        <w:fldChar w:fldCharType="begin"/>
      </w:r>
      <w:r w:rsidR="00756E3F">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723,"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w:t>
      </w:r>
      <w:proofErr w:type="spellStart"/>
      <w:r w:rsidR="00756E3F" w:rsidRPr="00756E3F">
        <w:rPr>
          <w:rFonts w:ascii="Times New Roman" w:hAnsi="Times New Roman" w:cs="Times New Roman"/>
        </w:rPr>
        <w:t>Mudrik</w:t>
      </w:r>
      <w:proofErr w:type="spellEnd"/>
      <w:r w:rsidR="00756E3F" w:rsidRPr="00756E3F">
        <w:rPr>
          <w:rFonts w:ascii="Times New Roman" w:hAnsi="Times New Roman" w:cs="Times New Roman"/>
        </w:rPr>
        <w:t xml:space="preserve"> et al., 2014; </w:t>
      </w:r>
      <w:proofErr w:type="spellStart"/>
      <w:r w:rsidR="00756E3F" w:rsidRPr="00756E3F">
        <w:rPr>
          <w:rFonts w:ascii="Times New Roman" w:hAnsi="Times New Roman" w:cs="Times New Roman"/>
        </w:rPr>
        <w:t>Mudrik</w:t>
      </w:r>
      <w:proofErr w:type="spellEnd"/>
      <w:r w:rsidR="00756E3F" w:rsidRPr="00756E3F">
        <w:rPr>
          <w:rFonts w:ascii="Times New Roman" w:hAnsi="Times New Roman" w:cs="Times New Roman"/>
        </w:rPr>
        <w:t xml:space="preserve"> &amp; </w:t>
      </w:r>
      <w:proofErr w:type="spellStart"/>
      <w:r w:rsidR="00756E3F" w:rsidRPr="00756E3F">
        <w:rPr>
          <w:rFonts w:ascii="Times New Roman" w:hAnsi="Times New Roman" w:cs="Times New Roman"/>
        </w:rPr>
        <w:t>Biderman</w:t>
      </w:r>
      <w:proofErr w:type="spellEnd"/>
      <w:r w:rsidR="00756E3F" w:rsidRPr="00756E3F">
        <w:rPr>
          <w:rFonts w:ascii="Times New Roman" w:hAnsi="Times New Roman" w:cs="Times New Roman"/>
        </w:rPr>
        <w:t>, 2017)</w:t>
      </w:r>
      <w:r w:rsidR="00756E3F">
        <w:fldChar w:fldCharType="end"/>
      </w:r>
      <w:r w:rsidR="001F3C9B">
        <w:t>.</w:t>
      </w:r>
    </w:p>
    <w:p w14:paraId="4FD66016" w14:textId="2F986422" w:rsidR="00976673" w:rsidRDefault="00976673" w:rsidP="006238E0">
      <w:pPr>
        <w:pStyle w:val="Heading3"/>
      </w:pPr>
      <w:bookmarkStart w:id="26" w:name="_Toc114053519"/>
      <w:r>
        <w:t xml:space="preserve">Explaining The </w:t>
      </w:r>
      <w:r w:rsidR="00FC0D0A">
        <w:t>D</w:t>
      </w:r>
      <w:r>
        <w:t xml:space="preserve">iscrepancy between </w:t>
      </w:r>
      <w:r w:rsidR="00FC0D0A">
        <w:t>F</w:t>
      </w:r>
      <w:r>
        <w:t>indings</w:t>
      </w:r>
      <w:bookmarkEnd w:id="26"/>
    </w:p>
    <w:p w14:paraId="0CB98709" w14:textId="50E049F6" w:rsidR="006F73D7" w:rsidRDefault="002411D5" w:rsidP="00D25473">
      <w:pPr>
        <w:ind w:firstLine="0"/>
      </w:pPr>
      <w:r>
        <w:lastRenderedPageBreak/>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proofErr w:type="spellStart"/>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w:t>
      </w:r>
      <w:proofErr w:type="spellEnd"/>
      <w:r w:rsidR="00BD6F39" w:rsidRPr="00BD6F39">
        <w:rPr>
          <w:rFonts w:ascii="Times New Roman" w:hAnsi="Times New Roman" w:cs="Times New Roman"/>
        </w:rPr>
        <w:t>,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w:t>
      </w:r>
      <w:proofErr w:type="spellStart"/>
      <w:r w:rsidR="00215D10" w:rsidRPr="00215D10">
        <w:rPr>
          <w:rFonts w:ascii="Times New Roman" w:hAnsi="Times New Roman" w:cs="Times New Roman"/>
        </w:rPr>
        <w:t>Lagnado</w:t>
      </w:r>
      <w:proofErr w:type="spellEnd"/>
      <w:r w:rsidR="00215D10" w:rsidRPr="00215D10">
        <w:rPr>
          <w:rFonts w:ascii="Times New Roman" w:hAnsi="Times New Roman" w:cs="Times New Roman"/>
        </w:rPr>
        <w:t xml:space="preserve">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 xml:space="preserve">(Pratte &amp; </w:t>
      </w:r>
      <w:proofErr w:type="spellStart"/>
      <w:r w:rsidR="009818AF" w:rsidRPr="009818AF">
        <w:rPr>
          <w:rFonts w:ascii="Times New Roman" w:hAnsi="Times New Roman" w:cs="Times New Roman"/>
        </w:rPr>
        <w:t>Rouder</w:t>
      </w:r>
      <w:proofErr w:type="spellEnd"/>
      <w:r w:rsidR="009818AF" w:rsidRPr="009818AF">
        <w:rPr>
          <w:rFonts w:ascii="Times New Roman" w:hAnsi="Times New Roman" w:cs="Times New Roman"/>
        </w:rPr>
        <w:t>,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proofErr w:type="spellStart"/>
      <w:r w:rsidR="00C40509" w:rsidRPr="00C40509">
        <w:rPr>
          <w:rFonts w:ascii="Times New Roman" w:hAnsi="Times New Roman" w:cs="Times New Roman"/>
        </w:rPr>
        <w:t>Naccache</w:t>
      </w:r>
      <w:proofErr w:type="spellEnd"/>
      <w:r w:rsidR="00C40509" w:rsidRPr="00C40509">
        <w:rPr>
          <w:rFonts w:ascii="Times New Roman" w:hAnsi="Times New Roman" w:cs="Times New Roman"/>
        </w:rPr>
        <w:t xml:space="preserve"> et al., 2002; </w:t>
      </w:r>
      <w:proofErr w:type="spellStart"/>
      <w:r w:rsidR="00C40509" w:rsidRPr="00C40509">
        <w:rPr>
          <w:rFonts w:ascii="Times New Roman" w:hAnsi="Times New Roman" w:cs="Times New Roman"/>
        </w:rPr>
        <w:t>Naccache</w:t>
      </w:r>
      <w:proofErr w:type="spellEnd"/>
      <w:r w:rsidR="00C40509" w:rsidRPr="00C40509">
        <w:rPr>
          <w:rFonts w:ascii="Times New Roman" w:hAnsi="Times New Roman" w:cs="Times New Roman"/>
        </w:rPr>
        <w:t xml:space="preserve"> &amp; </w:t>
      </w:r>
      <w:proofErr w:type="spellStart"/>
      <w:r w:rsidR="00C40509" w:rsidRPr="00C40509">
        <w:rPr>
          <w:rFonts w:ascii="Times New Roman" w:hAnsi="Times New Roman" w:cs="Times New Roman"/>
        </w:rPr>
        <w:t>Dehaene</w:t>
      </w:r>
      <w:proofErr w:type="spellEnd"/>
      <w:r w:rsidR="00C40509" w:rsidRPr="00C40509">
        <w:rPr>
          <w:rFonts w:ascii="Times New Roman" w:hAnsi="Times New Roman" w:cs="Times New Roman"/>
        </w:rPr>
        <w:t>,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w:t>
      </w:r>
      <w:proofErr w:type="spellStart"/>
      <w:r w:rsidR="00F42EF6" w:rsidRPr="00F42EF6">
        <w:rPr>
          <w:rFonts w:ascii="Times New Roman" w:hAnsi="Times New Roman" w:cs="Times New Roman"/>
        </w:rPr>
        <w:t>Scherbaum</w:t>
      </w:r>
      <w:proofErr w:type="spellEnd"/>
      <w:r w:rsidR="00F42EF6" w:rsidRPr="00F42EF6">
        <w:rPr>
          <w:rFonts w:ascii="Times New Roman" w:hAnsi="Times New Roman" w:cs="Times New Roman"/>
        </w:rPr>
        <w:t xml:space="preserve"> et al., 2010)</w:t>
      </w:r>
      <w:r w:rsidR="00F42EF6">
        <w:fldChar w:fldCharType="end"/>
      </w:r>
      <w:r w:rsidR="002A2A03">
        <w:t>.</w:t>
      </w:r>
    </w:p>
    <w:p w14:paraId="2601E82D" w14:textId="4C4A1937" w:rsidR="002C1CE0" w:rsidRDefault="001C113F" w:rsidP="006238E0">
      <w:pPr>
        <w:pStyle w:val="Heading3"/>
      </w:pPr>
      <w:bookmarkStart w:id="27" w:name="_Toc114053520"/>
      <w:r>
        <w:t xml:space="preserve">Comparing </w:t>
      </w:r>
      <w:r w:rsidR="006E4F8B">
        <w:t xml:space="preserve">Motion </w:t>
      </w:r>
      <w:r>
        <w:t>T</w:t>
      </w:r>
      <w:r w:rsidR="006E4F8B">
        <w:t xml:space="preserve">racking </w:t>
      </w:r>
      <w:r>
        <w:t>with K</w:t>
      </w:r>
      <w:r w:rsidR="006E4F8B">
        <w:t>eyboard</w:t>
      </w:r>
      <w:r>
        <w:t xml:space="preserve"> Response</w:t>
      </w:r>
      <w:bookmarkEnd w:id="27"/>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 xml:space="preserve">words are </w:t>
      </w:r>
      <w:r w:rsidR="00861D29">
        <w:lastRenderedPageBreak/>
        <w:t>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w:t>
      </w:r>
      <w:proofErr w:type="spellStart"/>
      <w:r w:rsidR="00BC60C1" w:rsidRPr="00BC60C1">
        <w:rPr>
          <w:rFonts w:ascii="Times New Roman" w:hAnsi="Times New Roman" w:cs="Times New Roman"/>
        </w:rPr>
        <w:t>Dotan</w:t>
      </w:r>
      <w:proofErr w:type="spellEnd"/>
      <w:r w:rsidR="00BC60C1" w:rsidRPr="00BC60C1">
        <w:rPr>
          <w:rFonts w:ascii="Times New Roman" w:hAnsi="Times New Roman" w:cs="Times New Roman"/>
        </w:rPr>
        <w:t xml:space="preserve">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w:t>
      </w:r>
      <w:proofErr w:type="spellStart"/>
      <w:r w:rsidR="00FB35E9" w:rsidRPr="00FB35E9">
        <w:rPr>
          <w:rFonts w:ascii="Times New Roman" w:hAnsi="Times New Roman" w:cs="Times New Roman"/>
        </w:rPr>
        <w:t>Resulaj</w:t>
      </w:r>
      <w:proofErr w:type="spellEnd"/>
      <w:r w:rsidR="00FB35E9" w:rsidRPr="00FB35E9">
        <w:rPr>
          <w:rFonts w:ascii="Times New Roman" w:hAnsi="Times New Roman" w:cs="Times New Roman"/>
        </w:rPr>
        <w:t xml:space="preserve"> et al., 2009; Song &amp; Nakayama, 2009)</w:t>
      </w:r>
      <w:r w:rsidR="00B65CB3">
        <w:fldChar w:fldCharType="end"/>
      </w:r>
      <w:r w:rsidR="00485A14">
        <w:t>.</w:t>
      </w:r>
    </w:p>
    <w:p w14:paraId="4ADE2CAC" w14:textId="73B0CD79" w:rsidR="00976673" w:rsidRDefault="00976673" w:rsidP="006238E0">
      <w:pPr>
        <w:pStyle w:val="Heading3"/>
      </w:pPr>
      <w:bookmarkStart w:id="28" w:name="_Toc114053521"/>
      <w:r>
        <w:t>Prev</w:t>
      </w:r>
      <w:r w:rsidR="00C71547">
        <w:t>ious</w:t>
      </w:r>
      <w:r>
        <w:t xml:space="preserve"> </w:t>
      </w:r>
      <w:r w:rsidR="000438C2">
        <w:t>Priming Findings Made with Motion Tracking</w:t>
      </w:r>
      <w:bookmarkEnd w:id="28"/>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proofErr w:type="spellStart"/>
      <w:r w:rsidR="00C25B06" w:rsidRPr="00C25B06">
        <w:rPr>
          <w:rFonts w:ascii="Times New Roman" w:hAnsi="Times New Roman" w:cs="Times New Roman"/>
        </w:rPr>
        <w:t>Finkbeiner</w:t>
      </w:r>
      <w:proofErr w:type="spellEnd"/>
      <w:r w:rsidR="00C25B06" w:rsidRPr="00C25B06">
        <w:rPr>
          <w:rFonts w:ascii="Times New Roman" w:hAnsi="Times New Roman" w:cs="Times New Roman"/>
        </w:rPr>
        <w:t xml:space="preserve">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w:t>
      </w:r>
      <w:proofErr w:type="spellStart"/>
      <w:r w:rsidR="00420C79" w:rsidRPr="00420C79">
        <w:rPr>
          <w:rFonts w:ascii="Times New Roman" w:hAnsi="Times New Roman" w:cs="Times New Roman"/>
        </w:rPr>
        <w:t>Finkbeiner</w:t>
      </w:r>
      <w:proofErr w:type="spellEnd"/>
      <w:r w:rsidR="00420C79" w:rsidRPr="00420C79">
        <w:rPr>
          <w:rFonts w:ascii="Times New Roman" w:hAnsi="Times New Roman" w:cs="Times New Roman"/>
        </w:rPr>
        <w:t xml:space="preserve"> et al., 2008; Friedman &amp; </w:t>
      </w:r>
      <w:proofErr w:type="spellStart"/>
      <w:r w:rsidR="00420C79" w:rsidRPr="00420C79">
        <w:rPr>
          <w:rFonts w:ascii="Times New Roman" w:hAnsi="Times New Roman" w:cs="Times New Roman"/>
        </w:rPr>
        <w:t>Finkbeiner</w:t>
      </w:r>
      <w:proofErr w:type="spellEnd"/>
      <w:r w:rsidR="00420C79" w:rsidRPr="00420C79">
        <w:rPr>
          <w:rFonts w:ascii="Times New Roman" w:hAnsi="Times New Roman" w:cs="Times New Roman"/>
        </w:rPr>
        <w:t>,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proofErr w:type="spellStart"/>
      <w:r w:rsidR="00660F7A" w:rsidRPr="00660F7A">
        <w:rPr>
          <w:rFonts w:ascii="Times New Roman" w:hAnsi="Times New Roman" w:cs="Times New Roman"/>
        </w:rPr>
        <w:t>Finkbeiner</w:t>
      </w:r>
      <w:proofErr w:type="spellEnd"/>
      <w:r w:rsidR="00660F7A" w:rsidRPr="00660F7A">
        <w:rPr>
          <w:rFonts w:ascii="Times New Roman" w:hAnsi="Times New Roman" w:cs="Times New Roman"/>
        </w:rPr>
        <w:t xml:space="preserve">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lastRenderedPageBreak/>
        <w:t>Thus, motion tracking can be used to unravel unconscious processing as it unfolds</w:t>
      </w:r>
      <w:r w:rsidR="002F1DD5">
        <w:t xml:space="preserve"> b</w:t>
      </w:r>
      <w:r>
        <w:t xml:space="preserve">ut are these effects indeed stronger than keyboard-RT </w:t>
      </w:r>
      <w:proofErr w:type="gramStart"/>
      <w:r>
        <w:t>ones?</w:t>
      </w:r>
      <w:proofErr w:type="gramEnd"/>
      <w:r>
        <w:t xml:space="preserve">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w:t>
      </w:r>
      <w:proofErr w:type="spellStart"/>
      <w:r w:rsidR="00E7318D" w:rsidRPr="00E7318D">
        <w:rPr>
          <w:rFonts w:ascii="Times New Roman" w:hAnsi="Times New Roman" w:cs="Times New Roman"/>
        </w:rPr>
        <w:t>Cressman</w:t>
      </w:r>
      <w:proofErr w:type="spellEnd"/>
      <w:r w:rsidR="00E7318D" w:rsidRPr="00E7318D">
        <w:rPr>
          <w:rFonts w:ascii="Times New Roman" w:hAnsi="Times New Roman" w:cs="Times New Roman"/>
        </w:rPr>
        <w:t xml:space="preserve">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29" w:name="_Hlk110934244"/>
      <w:r w:rsidR="006C164D">
        <w:t xml:space="preserve">When responses were given via a keyboard, </w:t>
      </w:r>
      <w:bookmarkEnd w:id="29"/>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w:t>
      </w:r>
      <w:r w:rsidR="002244FA">
        <w:lastRenderedPageBreak/>
        <w:t xml:space="preserve">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w:t>
      </w:r>
      <w:proofErr w:type="spellStart"/>
      <w:r w:rsidR="008E682F" w:rsidRPr="008E682F">
        <w:rPr>
          <w:rFonts w:ascii="Times New Roman" w:hAnsi="Times New Roman" w:cs="Times New Roman"/>
        </w:rPr>
        <w:t>Malejka</w:t>
      </w:r>
      <w:proofErr w:type="spellEnd"/>
      <w:r w:rsidR="008E682F" w:rsidRPr="008E682F">
        <w:rPr>
          <w:rFonts w:ascii="Times New Roman" w:hAnsi="Times New Roman" w:cs="Times New Roman"/>
        </w:rPr>
        <w:t xml:space="preserve">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7B336970"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w:t>
      </w:r>
      <w:proofErr w:type="spellStart"/>
      <w:r w:rsidR="00F602A6" w:rsidRPr="00F602A6">
        <w:rPr>
          <w:rFonts w:ascii="Times New Roman" w:hAnsi="Times New Roman" w:cs="Times New Roman"/>
        </w:rPr>
        <w:t>Desmurget</w:t>
      </w:r>
      <w:proofErr w:type="spellEnd"/>
      <w:r w:rsidR="00F602A6" w:rsidRPr="00F602A6">
        <w:rPr>
          <w:rFonts w:ascii="Times New Roman" w:hAnsi="Times New Roman" w:cs="Times New Roman"/>
        </w:rPr>
        <w:t xml:space="preserve">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w:t>
      </w:r>
      <w:proofErr w:type="spellStart"/>
      <w:r w:rsidR="00F602A6" w:rsidRPr="00F602A6">
        <w:rPr>
          <w:rFonts w:ascii="Times New Roman" w:hAnsi="Times New Roman" w:cs="Times New Roman"/>
        </w:rPr>
        <w:t>Palluel</w:t>
      </w:r>
      <w:proofErr w:type="spellEnd"/>
      <w:r w:rsidR="00F602A6" w:rsidRPr="00F602A6">
        <w:rPr>
          <w:rFonts w:ascii="Times New Roman" w:hAnsi="Times New Roman" w:cs="Times New Roman"/>
        </w:rPr>
        <w:t>-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30" w:name="_Toc114053522"/>
      <w:r>
        <w:t>Current Research</w:t>
      </w:r>
      <w:bookmarkEnd w:id="30"/>
    </w:p>
    <w:p w14:paraId="1B63E398" w14:textId="22B13CBF"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in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proofErr w:type="gramStart"/>
      <w:r w:rsidR="00C77AFC">
        <w:t>as a means to</w:t>
      </w:r>
      <w:proofErr w:type="gramEnd"/>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proofErr w:type="spellStart"/>
      <w:r w:rsidR="00AA2BC2">
        <w:t>Deha</w:t>
      </w:r>
      <w:r w:rsidR="001F29A9">
        <w:t>e</w:t>
      </w:r>
      <w:r w:rsidR="00AA2BC2">
        <w:t>ne</w:t>
      </w:r>
      <w:proofErr w:type="spellEnd"/>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w:t>
      </w:r>
      <w:proofErr w:type="spellStart"/>
      <w:r w:rsidR="000D1105" w:rsidRPr="000D1105">
        <w:rPr>
          <w:rFonts w:ascii="Times New Roman" w:hAnsi="Times New Roman" w:cs="Times New Roman"/>
        </w:rPr>
        <w:t>Dehaene</w:t>
      </w:r>
      <w:proofErr w:type="spellEnd"/>
      <w:r w:rsidR="000D1105" w:rsidRPr="000D1105">
        <w:rPr>
          <w:rFonts w:ascii="Times New Roman" w:hAnsi="Times New Roman" w:cs="Times New Roman"/>
        </w:rPr>
        <w:t xml:space="preserve"> et al., 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620379">
        <w:t xml:space="preserve">In the first three </w:t>
      </w:r>
      <w:r w:rsidR="00620379">
        <w:lastRenderedPageBreak/>
        <w:t>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31" w:name="_Toc114053523"/>
      <w:r>
        <w:t>Pilot Experiment</w:t>
      </w:r>
      <w:r w:rsidR="00ED60E1">
        <w:t xml:space="preserve"> 1</w:t>
      </w:r>
      <w:bookmarkEnd w:id="31"/>
    </w:p>
    <w:p w14:paraId="4F322CBE" w14:textId="7103592D" w:rsidR="00C3013B" w:rsidRPr="00C32066" w:rsidRDefault="003F5172" w:rsidP="008F398C">
      <w:pPr>
        <w:ind w:firstLine="0"/>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32" w:name="_Toc114053524"/>
      <w:r>
        <w:t>Methods</w:t>
      </w:r>
      <w:bookmarkEnd w:id="32"/>
    </w:p>
    <w:p w14:paraId="0D1ADB73" w14:textId="0498850D" w:rsidR="002057FC" w:rsidRPr="00C0305E" w:rsidRDefault="002057FC" w:rsidP="006238E0">
      <w:pPr>
        <w:pStyle w:val="Heading4"/>
      </w:pPr>
      <w:bookmarkStart w:id="33" w:name="_Toc114053525"/>
      <w:r w:rsidRPr="00C0305E">
        <w:t>Participants</w:t>
      </w:r>
      <w:bookmarkEnd w:id="33"/>
    </w:p>
    <w:p w14:paraId="6A35019C" w14:textId="2D52762E" w:rsidR="00422E34" w:rsidRPr="00422E34" w:rsidRDefault="00853F45" w:rsidP="008F398C">
      <w:pPr>
        <w:ind w:firstLine="0"/>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r w:rsidR="00903CA4">
        <w:t xml:space="preserve">age: </w:t>
      </w:r>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r w:rsidR="00A1462D">
        <w:t>could</w:t>
      </w:r>
      <w:r w:rsidR="00A975D1">
        <w:t xml:space="preserve"> stop the experiment at </w:t>
      </w:r>
      <w:r w:rsidR="00A1462D">
        <w:t xml:space="preserve">any </w:t>
      </w:r>
      <w:r w:rsidR="00A975D1">
        <w:t xml:space="preserve">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34" w:name="_Toc114053526"/>
      <w:r>
        <w:t>Stimuli</w:t>
      </w:r>
      <w:bookmarkEnd w:id="34"/>
    </w:p>
    <w:p w14:paraId="3CEDC9CA" w14:textId="26957CCE" w:rsidR="00647384" w:rsidRDefault="00C3440C" w:rsidP="00D94A6E">
      <w:pPr>
        <w:ind w:firstLine="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t>[</w:t>
      </w:r>
      <w:commentRangeStart w:id="35"/>
      <w:commentRangeStart w:id="36"/>
      <w:r>
        <w:t>ref</w:t>
      </w:r>
      <w:commentRangeEnd w:id="35"/>
      <w:r w:rsidR="0071391D">
        <w:rPr>
          <w:rStyle w:val="CommentReference"/>
        </w:rPr>
        <w:commentReference w:id="35"/>
      </w:r>
      <w:commentRangeEnd w:id="36"/>
      <w:r w:rsidR="00D94A6E">
        <w:rPr>
          <w:rStyle w:val="CommentReference"/>
        </w:rPr>
        <w:commentReference w:id="36"/>
      </w:r>
      <w:r>
        <w:t>]</w:t>
      </w:r>
      <w:r w:rsidRPr="00C3440C">
        <w:fldChar w:fldCharType="begin"/>
      </w:r>
      <w:r w:rsidRPr="00C3440C">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00616793" w:rsidRPr="00616793">
        <w:rPr>
          <w:rFonts w:ascii="Times New Roman" w:hAnsi="Times New Roman" w:cs="Times New Roman"/>
        </w:rPr>
        <w:t xml:space="preserve">(Frost &amp; </w:t>
      </w:r>
      <w:proofErr w:type="spellStart"/>
      <w:r w:rsidR="00616793" w:rsidRPr="00616793">
        <w:rPr>
          <w:rFonts w:ascii="Times New Roman" w:hAnsi="Times New Roman" w:cs="Times New Roman"/>
        </w:rPr>
        <w:t>Plaut</w:t>
      </w:r>
      <w:proofErr w:type="spellEnd"/>
      <w:r w:rsidR="00616793" w:rsidRPr="00616793">
        <w:rPr>
          <w:rFonts w:ascii="Times New Roman" w:hAnsi="Times New Roman" w:cs="Times New Roman"/>
        </w:rPr>
        <w: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37" w:name="_Toc114053527"/>
      <w:r>
        <w:lastRenderedPageBreak/>
        <w:t>Apparatus</w:t>
      </w:r>
      <w:bookmarkEnd w:id="37"/>
    </w:p>
    <w:p w14:paraId="7405EC60" w14:textId="0BDD5C97" w:rsidR="007846C7" w:rsidRPr="007846C7" w:rsidRDefault="007846C7" w:rsidP="003B5D17">
      <w:pPr>
        <w:ind w:firstLine="0"/>
      </w:pPr>
      <w:r w:rsidRPr="007846C7">
        <w:t xml:space="preserve">The stimulus </w:t>
      </w:r>
      <w:r w:rsidR="00984883">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and </w:t>
      </w:r>
      <w:commentRangeStart w:id="38"/>
      <w:commentRangeStart w:id="39"/>
      <w:proofErr w:type="spellStart"/>
      <w:r w:rsidRPr="007846C7">
        <w:t>Psychtoolbox</w:t>
      </w:r>
      <w:proofErr w:type="spellEnd"/>
      <w:r w:rsidRPr="007846C7">
        <w:t xml:space="preserve"> 3.0.18</w:t>
      </w:r>
      <w:commentRangeEnd w:id="38"/>
      <w:r w:rsidR="00D44B6C">
        <w:rPr>
          <w:rStyle w:val="CommentReference"/>
        </w:rPr>
        <w:commentReference w:id="38"/>
      </w:r>
      <w:commentRangeEnd w:id="39"/>
      <w:r w:rsidR="003B5D17">
        <w:rPr>
          <w:rStyle w:val="CommentReference"/>
        </w:rPr>
        <w:commentReference w:id="39"/>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00D93812">
        <w:fldChar w:fldCharType="begin"/>
      </w:r>
      <w:r w:rsidR="00D93812">
        <w:instrText xml:space="preserve"> REF _Ref113902132 \h </w:instrText>
      </w:r>
      <w:r w:rsidR="00D93812">
        <w:fldChar w:fldCharType="separate"/>
      </w:r>
      <w:r w:rsidR="00D93812">
        <w:t xml:space="preserve">Figure </w:t>
      </w:r>
      <w:r w:rsidR="00D93812">
        <w:rPr>
          <w:noProof/>
        </w:rPr>
        <w:t>1</w:t>
      </w:r>
      <w:r w:rsidR="00D93812">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rsidR="001B6994">
        <w:t>ed</w:t>
      </w:r>
      <w:r w:rsidRPr="007846C7">
        <w:t xml:space="preserve"> the marker's location using Motive 2.3.0 software at a sampling rate of 120Hz. The coordinates </w:t>
      </w:r>
      <w:r w:rsidR="001B6994">
        <w:t xml:space="preserve">were </w:t>
      </w:r>
      <w:r w:rsidRPr="007846C7">
        <w:t xml:space="preserve">broadcasted online to a </w:t>
      </w:r>
      <w:proofErr w:type="spellStart"/>
      <w:r w:rsidRPr="007846C7">
        <w:t>NatNet</w:t>
      </w:r>
      <w:proofErr w:type="spellEnd"/>
      <w:r w:rsidRPr="007846C7">
        <w:t xml:space="preserve"> client and recorded with </w:t>
      </w:r>
      <w:proofErr w:type="spellStart"/>
      <w:r w:rsidRPr="007846C7">
        <w:t>Matlab</w:t>
      </w:r>
      <w:proofErr w:type="spellEnd"/>
      <w:r w:rsidRPr="007846C7">
        <w:t>.</w:t>
      </w:r>
    </w:p>
    <w:p w14:paraId="6A1EF066" w14:textId="77777777" w:rsidR="0052293C" w:rsidRDefault="00127BFA" w:rsidP="00723227">
      <w:pPr>
        <w:pStyle w:val="NoSpacing"/>
        <w:keepNext/>
        <w:bidi w:val="0"/>
        <w:jc w:val="center"/>
      </w:pPr>
      <w:r w:rsidRPr="00127BFA">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3"/>
                    <a:stretch>
                      <a:fillRect/>
                    </a:stretch>
                  </pic:blipFill>
                  <pic:spPr>
                    <a:xfrm>
                      <a:off x="0" y="0"/>
                      <a:ext cx="3025885" cy="2555713"/>
                    </a:xfrm>
                    <a:prstGeom prst="rect">
                      <a:avLst/>
                    </a:prstGeom>
                  </pic:spPr>
                </pic:pic>
              </a:graphicData>
            </a:graphic>
          </wp:inline>
        </w:drawing>
      </w:r>
    </w:p>
    <w:p w14:paraId="4E401CC1" w14:textId="36578171" w:rsidR="007846C7" w:rsidRPr="00F630C9" w:rsidRDefault="0052293C" w:rsidP="0052293C">
      <w:pPr>
        <w:pStyle w:val="Caption"/>
        <w:jc w:val="left"/>
      </w:pPr>
      <w:bookmarkStart w:id="40" w:name="_Ref113902132"/>
      <w:r>
        <w:t xml:space="preserve">Figure </w:t>
      </w:r>
      <w:r w:rsidR="00000000">
        <w:fldChar w:fldCharType="begin"/>
      </w:r>
      <w:r w:rsidR="00000000">
        <w:instrText xml:space="preserve"> SEQ Figure \* ARABIC </w:instrText>
      </w:r>
      <w:r w:rsidR="00000000">
        <w:fldChar w:fldCharType="separate"/>
      </w:r>
      <w:r w:rsidR="007E2512">
        <w:rPr>
          <w:noProof/>
        </w:rPr>
        <w:t>1</w:t>
      </w:r>
      <w:r w:rsidR="00000000">
        <w:rPr>
          <w:noProof/>
        </w:rPr>
        <w:fldChar w:fldCharType="end"/>
      </w:r>
      <w:bookmarkEnd w:id="40"/>
      <w:r>
        <w:t xml:space="preserve">. </w:t>
      </w:r>
      <w:r w:rsidR="007846C7" w:rsidRPr="00F630C9">
        <w:t xml:space="preserve">Setup. A participant placing his finger on the starting point which is located </w:t>
      </w:r>
      <w:r w:rsidR="00127BFA" w:rsidRPr="00F630C9">
        <w:t>40</w:t>
      </w:r>
      <w:r w:rsidR="007846C7"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t>and</w:t>
      </w:r>
      <w:r w:rsidR="007846C7" w:rsidRPr="00F630C9">
        <w:t xml:space="preserve"> down directions.</w:t>
      </w:r>
    </w:p>
    <w:p w14:paraId="108D0C20" w14:textId="165BF197" w:rsidR="00566B9F" w:rsidRDefault="00566B9F" w:rsidP="006238E0">
      <w:pPr>
        <w:pStyle w:val="Heading3"/>
      </w:pPr>
      <w:bookmarkStart w:id="41" w:name="_Toc114053528"/>
      <w:r>
        <w:t>Procedure</w:t>
      </w:r>
      <w:bookmarkEnd w:id="41"/>
    </w:p>
    <w:p w14:paraId="006ADC8A" w14:textId="79FFA58E" w:rsidR="00400416" w:rsidRPr="00400416" w:rsidRDefault="00400416" w:rsidP="00723227">
      <w:pPr>
        <w:ind w:firstLine="0"/>
      </w:pPr>
      <w:r w:rsidRPr="00400416">
        <w:lastRenderedPageBreak/>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097F67">
        <w:t xml:space="preserve">w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18C2B552" w:rsidR="00400416" w:rsidRDefault="00400416" w:rsidP="008D13A3">
      <w:r w:rsidRPr="00400416">
        <w:t>The procedure closely follow</w:t>
      </w:r>
      <w:r w:rsidR="00D1564D">
        <w:t>ed</w:t>
      </w:r>
      <w:r w:rsidRPr="00400416">
        <w:t xml:space="preserve"> the one used in</w:t>
      </w:r>
      <w:r w:rsidR="00CA3673">
        <w:t xml:space="preserve"> </w:t>
      </w:r>
      <w:r w:rsidR="00CA3673">
        <w:fldChar w:fldCharType="begin"/>
      </w:r>
      <w:r w:rsidR="00364024">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CA3673">
        <w:fldChar w:fldCharType="separate"/>
      </w:r>
      <w:proofErr w:type="spellStart"/>
      <w:r w:rsidR="008D13A3" w:rsidRPr="008D13A3">
        <w:rPr>
          <w:rFonts w:ascii="Times New Roman" w:hAnsi="Times New Roman" w:cs="Times New Roman"/>
        </w:rPr>
        <w:t>Dehaene</w:t>
      </w:r>
      <w:proofErr w:type="spellEnd"/>
      <w:r w:rsidR="008D13A3" w:rsidRPr="008D13A3">
        <w:rPr>
          <w:rFonts w:ascii="Times New Roman" w:hAnsi="Times New Roman" w:cs="Times New Roman"/>
        </w:rPr>
        <w:t xml:space="preserve"> et al. </w:t>
      </w:r>
      <w:r w:rsidR="008D13A3">
        <w:rPr>
          <w:rFonts w:ascii="Times New Roman" w:hAnsi="Times New Roman" w:cs="Times New Roman"/>
        </w:rPr>
        <w:t>(</w:t>
      </w:r>
      <w:r w:rsidR="008D13A3" w:rsidRPr="008D13A3">
        <w:rPr>
          <w:rFonts w:ascii="Times New Roman" w:hAnsi="Times New Roman" w:cs="Times New Roman"/>
        </w:rPr>
        <w:t>2001)</w:t>
      </w:r>
      <w:r w:rsidR="00CA3673">
        <w:fldChar w:fldCharType="end"/>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002E2682">
        <w:fldChar w:fldCharType="begin"/>
      </w:r>
      <w:r w:rsidR="002E2682">
        <w:instrText xml:space="preserve"> REF _Ref113902081 \h </w:instrText>
      </w:r>
      <w:r w:rsidR="002E2682">
        <w:fldChar w:fldCharType="separate"/>
      </w:r>
      <w:r w:rsidR="002E2682">
        <w:t xml:space="preserve">Figure </w:t>
      </w:r>
      <w:r w:rsidR="002E2682">
        <w:rPr>
          <w:noProof/>
        </w:rPr>
        <w:t>2</w:t>
      </w:r>
      <w:r w:rsidR="002E2682">
        <w:fldChar w:fldCharType="end"/>
      </w:r>
      <w:r w:rsidRPr="00400416">
        <w:fldChar w:fldCharType="begin"/>
      </w:r>
      <w:r w:rsidRPr="00400416">
        <w:instrText xml:space="preserve"> REF _Ref106198697 \h </w:instrText>
      </w:r>
      <w:r w:rsidR="006238E0">
        <w:instrText xml:space="preserve"> \* MERGEFORMAT </w:instrText>
      </w:r>
      <w:r w:rsidR="00000000">
        <w:fldChar w:fldCharType="separate"/>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proofErr w:type="gramStart"/>
      <w:r w:rsidRPr="00400416">
        <w:t>seconds</w:t>
      </w:r>
      <w:proofErr w:type="gramEnd"/>
      <w:r w:rsidRPr="00400416">
        <w:t xml:space="preserve"> response window. </w:t>
      </w:r>
      <w:r w:rsidR="00086E17">
        <w:t>Then</w:t>
      </w:r>
      <w:r w:rsidRPr="00400416">
        <w:t xml:space="preserve">,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8D13A3">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w:t>
      </w:r>
      <w:r w:rsidRPr="00400416">
        <w:lastRenderedPageBreak/>
        <w:t xml:space="preserve">clearly", 4 – "Saw the whole prime clearly"). Finally, participants </w:t>
      </w:r>
      <w:r w:rsidR="009C3535">
        <w:t xml:space="preserve">were asked </w:t>
      </w:r>
      <w:r w:rsidRPr="00400416">
        <w:t>to return their finger to the starting point.</w:t>
      </w:r>
    </w:p>
    <w:p w14:paraId="77752D02" w14:textId="77777777" w:rsidR="00652983" w:rsidRDefault="004058A7" w:rsidP="00652983">
      <w:pPr>
        <w:pStyle w:val="NoSpacing"/>
        <w:keepNext/>
        <w:bidi w:val="0"/>
      </w:pPr>
      <w:r w:rsidRPr="004058A7">
        <w:rPr>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6566026" cy="3934143"/>
                    </a:xfrm>
                    <a:prstGeom prst="rect">
                      <a:avLst/>
                    </a:prstGeom>
                  </pic:spPr>
                </pic:pic>
              </a:graphicData>
            </a:graphic>
          </wp:inline>
        </w:drawing>
      </w:r>
    </w:p>
    <w:p w14:paraId="527194B6" w14:textId="7FFB707F" w:rsidR="00400416" w:rsidRPr="00400416" w:rsidRDefault="00652983" w:rsidP="00652983">
      <w:pPr>
        <w:pStyle w:val="Caption"/>
        <w:jc w:val="left"/>
      </w:pPr>
      <w:bookmarkStart w:id="42" w:name="_Ref113902081"/>
      <w:r>
        <w:t xml:space="preserve">Figure </w:t>
      </w:r>
      <w:r w:rsidR="00000000">
        <w:fldChar w:fldCharType="begin"/>
      </w:r>
      <w:r w:rsidR="00000000">
        <w:instrText xml:space="preserve"> SEQ Figure \* ARABIC </w:instrText>
      </w:r>
      <w:r w:rsidR="00000000">
        <w:fldChar w:fldCharType="separate"/>
      </w:r>
      <w:r w:rsidR="007E2512">
        <w:rPr>
          <w:noProof/>
        </w:rPr>
        <w:t>2</w:t>
      </w:r>
      <w:r w:rsidR="00000000">
        <w:rPr>
          <w:noProof/>
        </w:rPr>
        <w:fldChar w:fldCharType="end"/>
      </w:r>
      <w:bookmarkEnd w:id="42"/>
      <w:r>
        <w:t xml:space="preserve">. </w:t>
      </w:r>
      <w:r w:rsidR="00400416" w:rsidRPr="00400416">
        <w:t>Stimuli presentation order</w:t>
      </w:r>
      <w:r w:rsidR="00AA03E9">
        <w:t xml:space="preserve"> </w:t>
      </w:r>
      <w:r w:rsidR="008C0FF6">
        <w:t xml:space="preserve">in </w:t>
      </w:r>
      <w:r w:rsidR="00AA03E9">
        <w:t xml:space="preserve">experiment </w:t>
      </w:r>
      <w:r w:rsidR="008C0FF6">
        <w:t>1</w:t>
      </w:r>
      <w:r w:rsidR="00400416" w:rsidRPr="00400416">
        <w:t xml:space="preserve">. Each trial </w:t>
      </w:r>
      <w:r w:rsidR="001A2B81">
        <w:t>was</w:t>
      </w:r>
      <w:r w:rsidR="00400416" w:rsidRPr="00400416">
        <w:t xml:space="preserve"> composed of a fixation cross (1000ms), a first mask (270ms), a second mask (30ms), a prime word (30ms), a third mask (30ms), a classification task (</w:t>
      </w:r>
      <w:r w:rsidR="006E2077">
        <w:t>0-1500</w:t>
      </w:r>
      <w:r w:rsidR="00400416" w:rsidRPr="00400416">
        <w:t xml:space="preserve">ms, out of which the target </w:t>
      </w:r>
      <w:r w:rsidR="0068691D">
        <w:t xml:space="preserve">was </w:t>
      </w:r>
      <w:r w:rsidR="00400416" w:rsidRPr="00400416">
        <w:t>displayed for 500ms), a recognition task (</w:t>
      </w:r>
      <w:r w:rsidR="001E1DCA">
        <w:t>0</w:t>
      </w:r>
      <w:r w:rsidR="00400416" w:rsidRPr="00400416">
        <w:t>-</w:t>
      </w:r>
      <w:r w:rsidR="001E1DCA">
        <w:t>5</w:t>
      </w:r>
      <w:r w:rsidR="006E2077">
        <w:t>,</w:t>
      </w:r>
      <w:r w:rsidR="00400416" w:rsidRPr="00400416">
        <w:t xml:space="preserve">000ms) and a PAS task (no time limit). The blue circles appearing on the screen are presented as markers for the </w:t>
      </w:r>
      <w:r w:rsidR="00224A4F">
        <w:t>participants</w:t>
      </w:r>
      <w:r w:rsidR="00224A4F" w:rsidRPr="00400416">
        <w:t xml:space="preserve"> </w:t>
      </w:r>
      <w:r w:rsidR="00400416" w:rsidRPr="00400416">
        <w:t xml:space="preserve">to know where they should touch </w:t>
      </w:r>
      <w:proofErr w:type="gramStart"/>
      <w:r w:rsidR="00400416" w:rsidRPr="00400416">
        <w:t>in order to</w:t>
      </w:r>
      <w:proofErr w:type="gramEnd"/>
      <w:r w:rsidR="00400416" w:rsidRPr="00400416">
        <w:t xml:space="preserve"> make their response.</w:t>
      </w:r>
    </w:p>
    <w:p w14:paraId="22934D29" w14:textId="662CC5DB" w:rsidR="00B33642" w:rsidRDefault="00A17855" w:rsidP="006238E0">
      <w:pPr>
        <w:pStyle w:val="Heading3"/>
      </w:pPr>
      <w:bookmarkStart w:id="43" w:name="_Toc114053529"/>
      <w:r>
        <w:t>Trajectory p</w:t>
      </w:r>
      <w:r w:rsidR="00B33642">
        <w:t>reprocessing</w:t>
      </w:r>
      <w:bookmarkEnd w:id="43"/>
    </w:p>
    <w:p w14:paraId="597DB305" w14:textId="148D8DF5" w:rsidR="00B33642" w:rsidRPr="00B33642" w:rsidRDefault="001E0823" w:rsidP="00723227">
      <w:pPr>
        <w:ind w:firstLine="0"/>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Gallivan &amp; Chapman, 2014)</w:t>
      </w:r>
      <w:r w:rsidR="00E46E50">
        <w:fldChar w:fldCharType="end"/>
      </w:r>
      <w:r w:rsidRPr="00C65950">
        <w:t xml:space="preserve">. </w:t>
      </w:r>
      <w:r>
        <w:t xml:space="preserve">Missing values </w:t>
      </w:r>
      <w:r w:rsidR="00492414">
        <w:t xml:space="preserve">were </w:t>
      </w:r>
      <w:r>
        <w:t xml:space="preserve">interpolated with the </w:t>
      </w:r>
      <w:proofErr w:type="spellStart"/>
      <w:r>
        <w:t>inpaint_nans</w:t>
      </w:r>
      <w:proofErr w:type="spellEnd"/>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w:t>
      </w:r>
      <w:proofErr w:type="spellStart"/>
      <w:r w:rsidRPr="0086789F">
        <w:rPr>
          <w:rFonts w:ascii="Times New Roman" w:hAnsi="Times New Roman" w:cs="Times New Roman"/>
        </w:rPr>
        <w:t>D’Errico</w:t>
      </w:r>
      <w:proofErr w:type="spellEnd"/>
      <w:r w:rsidRPr="0086789F">
        <w:rPr>
          <w:rFonts w:ascii="Times New Roman" w:hAnsi="Times New Roman" w:cs="Times New Roman"/>
        </w:rPr>
        <w:t>, 2022)</w:t>
      </w:r>
      <w:r>
        <w:fldChar w:fldCharType="end"/>
      </w:r>
      <w:r>
        <w:t xml:space="preserve"> to fill gaps in the trajectory, which </w:t>
      </w:r>
      <w:r w:rsidR="00492414">
        <w:t xml:space="preserve">was </w:t>
      </w:r>
      <w:r>
        <w:t xml:space="preserve">then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00492414" w:rsidRPr="00C95261">
        <w:t>was</w:t>
      </w:r>
      <w:r w:rsidR="00492414">
        <w:rPr>
          <w:u w:val="words"/>
        </w:rPr>
        <w:t xml:space="preserve">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 xml:space="preserve">traveled along the axis perpendicular to the screen (Z axis). To do so, a B-spline of </w:t>
      </w:r>
      <w:r>
        <w:lastRenderedPageBreak/>
        <w:t>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44" w:name="_Toc114053530"/>
      <w:r>
        <w:t>Variables extraction</w:t>
      </w:r>
      <w:bookmarkEnd w:id="44"/>
    </w:p>
    <w:p w14:paraId="3FD2B015" w14:textId="31CBADC9" w:rsidR="001E0823" w:rsidRDefault="00AA1B21" w:rsidP="00723227">
      <w:pPr>
        <w:ind w:firstLine="0"/>
      </w:pPr>
      <w:r>
        <w:t xml:space="preserve">The congruency effect was estimated </w:t>
      </w:r>
      <w:r w:rsidR="00D542A7">
        <w:t>with</w:t>
      </w:r>
      <w:r>
        <w:t xml:space="preserve"> eight </w:t>
      </w:r>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Movement offset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xml:space="preserve">; </w:t>
      </w:r>
      <w:r w:rsidR="00DA350E">
        <w:t>(</w:t>
      </w:r>
      <w:r w:rsidR="009F71F7">
        <w:t>d</w:t>
      </w:r>
      <w:r w:rsidR="00DA350E">
        <w:t>) changes of mind</w:t>
      </w:r>
      <w:r w:rsidR="001F4C86">
        <w:t xml:space="preserve"> (COM)</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w:t>
      </w:r>
      <w:r w:rsidR="009F71F7">
        <w:t>e</w:t>
      </w:r>
      <w:r w:rsidR="003B295C">
        <w:t>)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p>
    <w:p w14:paraId="2833F9BE" w14:textId="46180B2A" w:rsidR="003F77CF" w:rsidRDefault="003F77CF" w:rsidP="006238E0">
      <w:pPr>
        <w:pStyle w:val="Heading3"/>
      </w:pPr>
      <w:bookmarkStart w:id="45" w:name="_Toc114053531"/>
      <w:r>
        <w:t>Exclusion criteria</w:t>
      </w:r>
      <w:bookmarkEnd w:id="45"/>
    </w:p>
    <w:p w14:paraId="278BD072" w14:textId="67D1C8AB" w:rsidR="00823CFE" w:rsidRDefault="00F70C75" w:rsidP="00723227">
      <w:pPr>
        <w:ind w:firstLine="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w:t>
      </w:r>
      <w:r w:rsidR="0041233D">
        <w:lastRenderedPageBreak/>
        <w:t xml:space="preserve">more than 3 </w:t>
      </w:r>
      <w:r w:rsidR="00A8680A">
        <w:t xml:space="preserve">standard deviations (SD) </w:t>
      </w:r>
      <w:r w:rsidR="0041233D">
        <w:t xml:space="preserve">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46" w:name="_Toc114053532"/>
      <w:r>
        <w:t>Results</w:t>
      </w:r>
      <w:bookmarkEnd w:id="46"/>
    </w:p>
    <w:p w14:paraId="7ECA8D04" w14:textId="12A580FB" w:rsidR="00587CF1" w:rsidRDefault="00F50E45" w:rsidP="00723227">
      <w:pPr>
        <w:ind w:firstLine="0"/>
        <w:rPr>
          <w:rtl/>
        </w:rPr>
      </w:pPr>
      <w:r>
        <w:t xml:space="preserve">Prime visibility: </w:t>
      </w:r>
      <w:r w:rsidR="00587CF1">
        <w:t xml:space="preserve">overall, </w:t>
      </w:r>
      <w:r w:rsidR="00AE68FF">
        <w:t>71.</w:t>
      </w:r>
      <w:r w:rsidR="000418CC">
        <w:t>94</w:t>
      </w:r>
      <w:r w:rsidR="00587CF1">
        <w:t xml:space="preserve">% of the trials were rated as visibility 1, </w:t>
      </w:r>
      <w:r w:rsidR="00CB5E6E">
        <w:t>2</w:t>
      </w:r>
      <w:r w:rsidR="00AE68FF">
        <w:t>3</w:t>
      </w:r>
      <w:r w:rsidR="00CB5E6E">
        <w:t>.</w:t>
      </w:r>
      <w:r w:rsidR="000418CC">
        <w:t>41</w:t>
      </w:r>
      <w:r w:rsidR="00587CF1">
        <w:t xml:space="preserve">% as visibility 2, </w:t>
      </w:r>
      <w:r w:rsidR="00CB5E6E">
        <w:t>3.</w:t>
      </w:r>
      <w:r w:rsidR="00AE68FF">
        <w:t>6</w:t>
      </w:r>
      <w:r w:rsidR="000418CC">
        <w:t>9</w:t>
      </w:r>
      <w:r w:rsidR="00587CF1">
        <w:t xml:space="preserve">% as visibility 3 and </w:t>
      </w:r>
      <w:r w:rsidR="00CB5E6E">
        <w:t>0.</w:t>
      </w:r>
      <w:r w:rsidR="000418CC">
        <w:t>95</w:t>
      </w:r>
      <w:r w:rsidR="00587CF1">
        <w:t xml:space="preserve">% as visibility 4. </w:t>
      </w:r>
      <w:r w:rsidR="00723227">
        <w:t xml:space="preserve">Because using </w:t>
      </w:r>
      <w:r w:rsidR="00981BF0">
        <w:t xml:space="preserve">identical primes and target words </w:t>
      </w:r>
      <w:r>
        <w:t xml:space="preserve">in the congruent condition </w:t>
      </w:r>
      <w:r w:rsidR="00981BF0">
        <w:t xml:space="preserve">biases the </w:t>
      </w:r>
      <w:r>
        <w:t xml:space="preserve">responses towards the </w:t>
      </w:r>
      <w:r w:rsidR="00AD1964">
        <w:t>target,</w:t>
      </w:r>
      <w:r w:rsidR="00723227">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BB59C8">
        <w:t>4</w:t>
      </w:r>
      <w:r w:rsidR="00F77DA2">
        <w:t>%,</w:t>
      </w:r>
      <w:r w:rsidR="006C3D2D">
        <w:t xml:space="preserve"> </w:t>
      </w:r>
      <w:r w:rsidR="00AC73D8">
        <w:t>SD</w:t>
      </w:r>
      <w:r w:rsidR="006C3D2D">
        <w:t xml:space="preserve"> = </w:t>
      </w:r>
      <w:r w:rsidR="00F21387">
        <w:t>3.</w:t>
      </w:r>
      <w:r w:rsidR="00BB59C8">
        <w:t>41</w:t>
      </w:r>
      <w:r w:rsidR="006C3D2D">
        <w:t>,</w:t>
      </w:r>
      <w:r w:rsidR="00F77DA2">
        <w:t xml:space="preserve"> </w:t>
      </w:r>
      <w:proofErr w:type="gramStart"/>
      <w:r w:rsidR="00F77DA2">
        <w:t>t</w:t>
      </w:r>
      <w:r w:rsidR="00FE0063" w:rsidRPr="00E516F7">
        <w:t>(</w:t>
      </w:r>
      <w:proofErr w:type="gramEnd"/>
      <w:r w:rsidR="00FE0063" w:rsidRPr="00E516F7">
        <w:t>9)</w:t>
      </w:r>
      <w:r w:rsidR="00F77DA2">
        <w:t xml:space="preserve"> = 0.59, </w:t>
      </w:r>
      <w:r w:rsidR="00FE0063">
        <w:t>p = 0.56</w:t>
      </w:r>
      <w:r w:rsidR="00BB59C8">
        <w:t>0</w:t>
      </w:r>
      <w:r w:rsidR="00FE0063">
        <w:t>,</w:t>
      </w:r>
      <w:r w:rsidR="006C3D2D">
        <w:t xml:space="preserve"> 95%</w:t>
      </w:r>
      <w:r w:rsidR="00FE0063">
        <w:t xml:space="preserve"> </w:t>
      </w:r>
      <w:r w:rsidR="00F77DA2">
        <w:t>CI = [</w:t>
      </w:r>
      <w:r w:rsidR="00F21387">
        <w:t>48.2</w:t>
      </w:r>
      <w:r w:rsidR="00485394">
        <w:t>0</w:t>
      </w:r>
      <w:r w:rsidR="00F77DA2">
        <w:t xml:space="preserve">, </w:t>
      </w:r>
      <w:r w:rsidR="00F21387">
        <w:t>53</w:t>
      </w:r>
      <w:r w:rsidR="00485394">
        <w:t>.09</w:t>
      </w:r>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217D71AD" w14:textId="23508084" w:rsidR="004D5003" w:rsidRDefault="00EE27A0" w:rsidP="00F64333">
      <w:r>
        <w:t>Congruency effect</w:t>
      </w:r>
      <w:r w:rsidR="00AF0D06">
        <w:t>:</w:t>
      </w:r>
      <w:r>
        <w:t xml:space="preserve"> </w:t>
      </w:r>
      <w:ins w:id="47" w:author="Chen Heller" w:date="2022-09-14T12:03:00Z">
        <w:r w:rsidR="001A3124">
          <w:t xml:space="preserve">All the comparisons between the congruent and incongruent conditions in </w:t>
        </w:r>
      </w:ins>
      <w:ins w:id="48" w:author="Chen Heller" w:date="2022-09-14T12:04:00Z">
        <w:r w:rsidR="001A3124">
          <w:t xml:space="preserve">all four experiments were corrected for multiple comparisons </w:t>
        </w:r>
        <w:r w:rsidR="001A3124">
          <w:t xml:space="preserve">using the Tree-BH </w:t>
        </w:r>
      </w:ins>
      <w:ins w:id="49" w:author="Chen Heller" w:date="2022-09-14T12:05:00Z">
        <w:r w:rsidR="00BB4D09">
          <w:t>(</w:t>
        </w:r>
      </w:ins>
      <w:ins w:id="50" w:author="Chen Heller" w:date="2022-09-14T12:16:00Z">
        <w:r w:rsidR="00D27F4B">
          <w:fldChar w:fldCharType="begin"/>
        </w:r>
        <w:r w:rsidR="00D27F4B">
          <w:instrText xml:space="preserve"> REF _Ref114050197 \h </w:instrText>
        </w:r>
      </w:ins>
      <w:r w:rsidR="00D27F4B">
        <w:fldChar w:fldCharType="separate"/>
      </w:r>
      <w:ins w:id="51" w:author="Chen Heller" w:date="2022-09-14T12:16:00Z">
        <w:r w:rsidR="00D27F4B">
          <w:t xml:space="preserve">Supplementary Figure </w:t>
        </w:r>
        <w:r w:rsidR="00D27F4B">
          <w:rPr>
            <w:noProof/>
          </w:rPr>
          <w:t>1</w:t>
        </w:r>
        <w:r w:rsidR="00D27F4B">
          <w:fldChar w:fldCharType="end"/>
        </w:r>
      </w:ins>
      <w:ins w:id="52" w:author="Chen Heller" w:date="2022-09-14T12:15:00Z">
        <w:r w:rsidR="00D27F4B">
          <w:t xml:space="preserve">) </w:t>
        </w:r>
      </w:ins>
      <w:ins w:id="53" w:author="Chen Heller" w:date="2022-09-14T12:04:00Z">
        <w:r w:rsidR="001A3124">
          <w:t xml:space="preserve">method suggested in </w:t>
        </w:r>
        <w:r w:rsidR="001A3124">
          <w:fldChar w:fldCharType="begin"/>
        </w:r>
        <w:r w:rsidR="001A3124">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fldChar w:fldCharType="separate"/>
        </w:r>
        <w:proofErr w:type="spellStart"/>
        <w:r w:rsidR="001A3124" w:rsidRPr="00283780">
          <w:rPr>
            <w:rFonts w:ascii="Times New Roman" w:hAnsi="Times New Roman" w:cs="Times New Roman"/>
          </w:rPr>
          <w:t>Bogomolov</w:t>
        </w:r>
        <w:proofErr w:type="spellEnd"/>
        <w:r w:rsidR="001A3124" w:rsidRPr="00283780">
          <w:rPr>
            <w:rFonts w:ascii="Times New Roman" w:hAnsi="Times New Roman" w:cs="Times New Roman"/>
          </w:rPr>
          <w:t xml:space="preserve"> et al. </w:t>
        </w:r>
        <w:r w:rsidR="001A3124">
          <w:rPr>
            <w:rFonts w:ascii="Times New Roman" w:hAnsi="Times New Roman" w:cs="Times New Roman"/>
          </w:rPr>
          <w:t>(</w:t>
        </w:r>
        <w:r w:rsidR="001A3124" w:rsidRPr="00283780">
          <w:rPr>
            <w:rFonts w:ascii="Times New Roman" w:hAnsi="Times New Roman" w:cs="Times New Roman"/>
          </w:rPr>
          <w:t>2021</w:t>
        </w:r>
        <w:r w:rsidR="001A3124">
          <w:fldChar w:fldCharType="end"/>
        </w:r>
        <w:r w:rsidR="001A3124">
          <w:t>)</w:t>
        </w:r>
      </w:ins>
      <w:ins w:id="54" w:author="Chen Heller" w:date="2022-09-14T12:16:00Z">
        <w:r w:rsidR="00754A46">
          <w:t xml:space="preserve">. </w:t>
        </w:r>
      </w:ins>
      <w:ins w:id="55" w:author="Chen Heller" w:date="2022-09-14T12:17:00Z">
        <w:r w:rsidR="00754A46">
          <w:t xml:space="preserve">In addition, normality of the residuals was tested with a QQ-plot and </w:t>
        </w:r>
        <w:r w:rsidR="00145C16">
          <w:t>variables</w:t>
        </w:r>
      </w:ins>
      <w:ins w:id="56" w:author="Chen Heller" w:date="2022-09-14T12:18:00Z">
        <w:r w:rsidR="00145C16">
          <w:t xml:space="preserve"> that did not pass it were </w:t>
        </w:r>
      </w:ins>
      <w:del w:id="57" w:author="Chen Heller" w:date="2022-09-14T12:18:00Z">
        <w:r w:rsidR="008043D7" w:rsidDel="00145C16">
          <w:delText xml:space="preserve">The traveled distance variable as well as the movement duration </w:delText>
        </w:r>
      </w:del>
      <w:del w:id="58" w:author="Chen Heller" w:date="2022-09-14T10:45:00Z">
        <w:r w:rsidR="008043D7" w:rsidDel="00C85A7F">
          <w:delText xml:space="preserve">and frequency of COM </w:delText>
        </w:r>
      </w:del>
      <w:del w:id="59" w:author="Chen Heller" w:date="2022-09-14T12:18:00Z">
        <w:r w:rsidR="008043D7" w:rsidDel="00145C16">
          <w:delText xml:space="preserve">variables </w:delText>
        </w:r>
        <w:r w:rsidR="00723227" w:rsidDel="00145C16">
          <w:delText xml:space="preserve">were </w:delText>
        </w:r>
      </w:del>
      <w:r w:rsidR="008043D7">
        <w:t>tested with a permutation test</w:t>
      </w:r>
      <w:ins w:id="60" w:author="Chen Heller" w:date="2022-09-14T12:23:00Z">
        <w:r w:rsidR="00006F56">
          <w:t xml:space="preserve"> (For a </w:t>
        </w:r>
        <w:proofErr w:type="spellStart"/>
        <w:r w:rsidR="00006F56">
          <w:t>listof</w:t>
        </w:r>
        <w:proofErr w:type="spellEnd"/>
        <w:r w:rsidR="00006F56">
          <w:t xml:space="preserve"> violating variables see </w:t>
        </w:r>
        <w:commentRangeStart w:id="61"/>
        <w:r w:rsidR="0019704E">
          <w:t>ref</w:t>
        </w:r>
        <w:commentRangeEnd w:id="61"/>
        <w:r w:rsidR="0019704E">
          <w:rPr>
            <w:rStyle w:val="CommentReference"/>
          </w:rPr>
          <w:commentReference w:id="61"/>
        </w:r>
        <w:r w:rsidR="0019704E">
          <w:t>)</w:t>
        </w:r>
      </w:ins>
      <w:r w:rsidR="008043D7">
        <w:t xml:space="preserve"> [</w:t>
      </w:r>
      <w:commentRangeStart w:id="62"/>
      <w:r w:rsidR="008043D7">
        <w:t xml:space="preserve">ref to </w:t>
      </w:r>
      <w:proofErr w:type="spellStart"/>
      <w:r w:rsidR="008043D7">
        <w:t>Mattan's</w:t>
      </w:r>
      <w:proofErr w:type="spellEnd"/>
      <w:r w:rsidR="008043D7">
        <w:t xml:space="preserve"> package</w:t>
      </w:r>
      <w:commentRangeEnd w:id="62"/>
      <w:r w:rsidR="00CB58A8">
        <w:rPr>
          <w:rStyle w:val="CommentReference"/>
        </w:rPr>
        <w:commentReference w:id="62"/>
      </w:r>
      <w:r w:rsidR="008043D7">
        <w:t>]</w:t>
      </w:r>
      <w:del w:id="63" w:author="Chen Heller" w:date="2022-09-14T12:18:00Z">
        <w:r w:rsidR="008043D7" w:rsidDel="00145C16">
          <w:delText xml:space="preserve"> since they violated the normality assumption</w:delText>
        </w:r>
      </w:del>
      <w:commentRangeStart w:id="64"/>
      <w:commentRangeStart w:id="65"/>
      <w:commentRangeStart w:id="66"/>
      <w:commentRangeStart w:id="67"/>
      <w:r w:rsidR="008043D7">
        <w:t>.</w:t>
      </w:r>
      <w:commentRangeEnd w:id="64"/>
      <w:r w:rsidR="00723227">
        <w:rPr>
          <w:rStyle w:val="CommentReference"/>
        </w:rPr>
        <w:commentReference w:id="64"/>
      </w:r>
      <w:commentRangeEnd w:id="65"/>
      <w:r w:rsidR="000A6A44">
        <w:rPr>
          <w:rStyle w:val="CommentReference"/>
        </w:rPr>
        <w:commentReference w:id="65"/>
      </w:r>
      <w:commentRangeEnd w:id="66"/>
      <w:r w:rsidR="00965216">
        <w:rPr>
          <w:rStyle w:val="CommentReference"/>
        </w:rPr>
        <w:commentReference w:id="66"/>
      </w:r>
      <w:commentRangeEnd w:id="67"/>
      <w:r w:rsidR="00783C99">
        <w:rPr>
          <w:rStyle w:val="CommentReference"/>
        </w:rPr>
        <w:commentReference w:id="67"/>
      </w:r>
      <w:r w:rsidR="008043D7">
        <w:t xml:space="preserve"> </w:t>
      </w:r>
      <w:del w:id="68" w:author="Chen Heller" w:date="2022-09-14T12:19:00Z">
        <w:r w:rsidR="006F08A1" w:rsidDel="00783C99">
          <w:delText>After correcting a</w:delText>
        </w:r>
        <w:r w:rsidR="008043D7" w:rsidDel="00783C99">
          <w:delText xml:space="preserve">ll the </w:delText>
        </w:r>
        <w:r w:rsidR="00B507EA" w:rsidDel="00783C99">
          <w:delText>p-values</w:delText>
        </w:r>
        <w:r w:rsidR="0044794B" w:rsidDel="00783C99">
          <w:delText xml:space="preserve"> </w:delText>
        </w:r>
        <w:r w:rsidR="00B507EA" w:rsidDel="00783C99">
          <w:delText>for multiple comparisons</w:delText>
        </w:r>
      </w:del>
      <w:del w:id="69" w:author="Chen Heller" w:date="2022-09-14T12:04:00Z">
        <w:r w:rsidR="00B507EA" w:rsidDel="001A3124">
          <w:delText xml:space="preserve"> using the </w:delText>
        </w:r>
        <w:r w:rsidR="00256119" w:rsidDel="001A3124">
          <w:delText xml:space="preserve">Tree-BH method </w:delText>
        </w:r>
        <w:r w:rsidR="008A048D" w:rsidDel="001A3124">
          <w:delText xml:space="preserve">suggested in </w:delText>
        </w:r>
        <w:r w:rsidR="00283780" w:rsidDel="001A3124">
          <w:fldChar w:fldCharType="begin"/>
        </w:r>
        <w:r w:rsidR="008D13A3" w:rsidDel="001A3124">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283780" w:rsidDel="001A3124">
          <w:fldChar w:fldCharType="separate"/>
        </w:r>
        <w:r w:rsidR="00283780" w:rsidRPr="00283780" w:rsidDel="001A3124">
          <w:rPr>
            <w:rFonts w:ascii="Times New Roman" w:hAnsi="Times New Roman" w:cs="Times New Roman"/>
          </w:rPr>
          <w:delText xml:space="preserve">Bogomolov et al. </w:delText>
        </w:r>
        <w:r w:rsidR="00283780" w:rsidDel="001A3124">
          <w:rPr>
            <w:rFonts w:ascii="Times New Roman" w:hAnsi="Times New Roman" w:cs="Times New Roman"/>
          </w:rPr>
          <w:delText>(</w:delText>
        </w:r>
        <w:r w:rsidR="00283780" w:rsidRPr="00283780" w:rsidDel="001A3124">
          <w:rPr>
            <w:rFonts w:ascii="Times New Roman" w:hAnsi="Times New Roman" w:cs="Times New Roman"/>
          </w:rPr>
          <w:delText>2021</w:delText>
        </w:r>
        <w:r w:rsidR="00283780" w:rsidDel="001A3124">
          <w:fldChar w:fldCharType="end"/>
        </w:r>
        <w:r w:rsidR="00283780" w:rsidDel="001A3124">
          <w:delText>)</w:delText>
        </w:r>
      </w:del>
      <w:del w:id="70" w:author="Chen Heller" w:date="2022-09-14T12:19:00Z">
        <w:r w:rsidR="00723227" w:rsidDel="00783C99">
          <w:delText>,</w:delText>
        </w:r>
        <w:r w:rsidR="006F08A1" w:rsidDel="00783C99">
          <w:delText xml:space="preserve"> </w:delText>
        </w:r>
        <w:r w:rsidR="00355822" w:rsidDel="00783C99">
          <w:delText>n</w:delText>
        </w:r>
      </w:del>
      <w:ins w:id="71" w:author="Chen Heller" w:date="2022-09-14T12:19:00Z">
        <w:r w:rsidR="00783C99">
          <w:t>N</w:t>
        </w:r>
      </w:ins>
      <w:r w:rsidR="00355822">
        <w:t xml:space="preserve">o significant difference was found between the congruent and incongruent conditions </w:t>
      </w:r>
      <w:r w:rsidR="007C11A2">
        <w:t>i</w:t>
      </w:r>
      <w:r w:rsidR="00355822">
        <w:t>n any of the dependent variables</w:t>
      </w:r>
      <w:r w:rsidR="00814D48">
        <w:t xml:space="preserve"> (</w:t>
      </w:r>
      <w:r w:rsidR="00814D48">
        <w:fldChar w:fldCharType="begin"/>
      </w:r>
      <w:r w:rsidR="00814D48">
        <w:instrText xml:space="preserve"> REF _Ref113876063 \h </w:instrText>
      </w:r>
      <w:r w:rsidR="00814D48">
        <w:fldChar w:fldCharType="separate"/>
      </w:r>
      <w:r w:rsidR="00814D48">
        <w:t xml:space="preserve">Figure </w:t>
      </w:r>
      <w:r w:rsidR="00814D48">
        <w:rPr>
          <w:noProof/>
        </w:rPr>
        <w:t>3</w:t>
      </w:r>
      <w:r w:rsidR="00814D48">
        <w:fldChar w:fldCharType="end"/>
      </w:r>
      <w:r w:rsidR="00814D48">
        <w:t>)</w:t>
      </w:r>
      <w:r w:rsidR="00355822">
        <w:t>. H</w:t>
      </w:r>
      <w:r w:rsidR="001B79B5">
        <w:t>owever</w:t>
      </w:r>
      <w:r w:rsidR="00355822">
        <w:t>,</w:t>
      </w:r>
      <w:r w:rsidR="001B79B5">
        <w:t xml:space="preserve"> </w:t>
      </w:r>
      <w:r w:rsidR="00245008">
        <w:t xml:space="preserve">small trends were </w:t>
      </w:r>
      <w:r w:rsidR="000F51E1">
        <w:t>observed</w:t>
      </w:r>
      <w:r w:rsidR="0049323C">
        <w:t xml:space="preserve">, specifically </w:t>
      </w:r>
      <w:r w:rsidR="00245008">
        <w:t xml:space="preserve">in the reach area which was </w:t>
      </w:r>
      <w:r w:rsidR="00C60609">
        <w:t xml:space="preserve">numerically </w:t>
      </w:r>
      <w:r w:rsidR="000F51E1">
        <w:t>smaller in the incongruent condition</w:t>
      </w:r>
      <w:del w:id="72" w:author="Chen Heller" w:date="2022-09-14T15:40:00Z">
        <w:r w:rsidR="000F51E1" w:rsidDel="007D4EDB">
          <w:delText xml:space="preserve"> </w:delText>
        </w:r>
        <w:r w:rsidR="00245008" w:rsidDel="007D4EDB">
          <w:delText>(M</w:delText>
        </w:r>
        <w:r w:rsidR="00245008" w:rsidDel="007D4EDB">
          <w:rPr>
            <w:vertAlign w:val="subscript"/>
          </w:rPr>
          <w:delText>con</w:delText>
        </w:r>
        <w:r w:rsidR="00245008" w:rsidDel="007D4EDB">
          <w:delText xml:space="preserve"> = 2.80, SD</w:delText>
        </w:r>
        <w:r w:rsidR="00245008" w:rsidDel="007D4EDB">
          <w:rPr>
            <w:vertAlign w:val="subscript"/>
          </w:rPr>
          <w:delText>con</w:delText>
        </w:r>
        <w:r w:rsidR="00245008" w:rsidDel="007D4EDB">
          <w:delText xml:space="preserve"> = 0. 47, M</w:delText>
        </w:r>
        <w:r w:rsidR="00245008" w:rsidDel="007D4EDB">
          <w:rPr>
            <w:vertAlign w:val="subscript"/>
          </w:rPr>
          <w:delText>incon</w:delText>
        </w:r>
        <w:r w:rsidR="00245008" w:rsidDel="007D4EDB">
          <w:delText xml:space="preserve"> = 2.70, SD</w:delText>
        </w:r>
        <w:r w:rsidR="00245008" w:rsidDel="007D4EDB">
          <w:rPr>
            <w:vertAlign w:val="subscript"/>
          </w:rPr>
          <w:delText>incon</w:delText>
        </w:r>
        <w:r w:rsidR="00245008" w:rsidDel="007D4EDB">
          <w:delText xml:space="preserve"> = 0. 50, t</w:delText>
        </w:r>
        <w:r w:rsidR="00245008" w:rsidRPr="00E516F7" w:rsidDel="007D4EDB">
          <w:delText>(9)</w:delText>
        </w:r>
        <w:r w:rsidR="00245008" w:rsidDel="007D4EDB">
          <w:delText xml:space="preserve"> = 2.16, p = 0.169, 95% CI [0, 0.20])</w:delText>
        </w:r>
      </w:del>
      <w:r w:rsidR="00245008">
        <w:t xml:space="preserve"> </w:t>
      </w:r>
      <w:r w:rsidR="000F51E1">
        <w:t xml:space="preserve">and reaction time which was </w:t>
      </w:r>
      <w:r w:rsidR="00C60609">
        <w:t xml:space="preserve">numerically </w:t>
      </w:r>
      <w:r w:rsidR="000F51E1">
        <w:t>longer</w:t>
      </w:r>
      <w:r w:rsidR="00C60609">
        <w:t xml:space="preserve"> in the incongruent condition</w:t>
      </w:r>
      <w:r w:rsidR="00935BF6">
        <w:t xml:space="preserve"> (</w:t>
      </w:r>
      <w:r w:rsidR="00935BF6">
        <w:fldChar w:fldCharType="begin"/>
      </w:r>
      <w:r w:rsidR="00935BF6">
        <w:instrText xml:space="preserve"> REF _Ref114067851 \h </w:instrText>
      </w:r>
      <w:r w:rsidR="00935BF6">
        <w:fldChar w:fldCharType="separate"/>
      </w:r>
      <w:ins w:id="73" w:author="Chen Heller" w:date="2022-09-14T17:04:00Z">
        <w:r w:rsidR="00935BF6">
          <w:t xml:space="preserve">Table </w:t>
        </w:r>
      </w:ins>
      <w:ins w:id="74" w:author="Chen Heller" w:date="2022-09-14T17:06:00Z">
        <w:r w:rsidR="00935BF6">
          <w:rPr>
            <w:noProof/>
          </w:rPr>
          <w:t>1</w:t>
        </w:r>
      </w:ins>
      <w:r w:rsidR="00935BF6">
        <w:fldChar w:fldCharType="end"/>
      </w:r>
      <w:r w:rsidR="00935BF6">
        <w:t>).</w:t>
      </w:r>
      <w:del w:id="75" w:author="Chen Heller" w:date="2022-09-14T15:40:00Z">
        <w:r w:rsidR="00C60609" w:rsidDel="007D4EDB">
          <w:delText xml:space="preserve"> (M</w:delText>
        </w:r>
        <w:r w:rsidR="00C60609" w:rsidDel="007D4EDB">
          <w:rPr>
            <w:vertAlign w:val="subscript"/>
          </w:rPr>
          <w:delText>con</w:delText>
        </w:r>
        <w:r w:rsidR="00C60609" w:rsidDel="007D4EDB">
          <w:delText xml:space="preserve"> = 433.96ms, SD</w:delText>
        </w:r>
        <w:r w:rsidR="00C60609" w:rsidDel="007D4EDB">
          <w:rPr>
            <w:vertAlign w:val="subscript"/>
          </w:rPr>
          <w:delText>con</w:delText>
        </w:r>
        <w:r w:rsidR="00C60609" w:rsidDel="007D4EDB">
          <w:delText xml:space="preserve"> = 125.26, M</w:delText>
        </w:r>
        <w:r w:rsidR="00C60609" w:rsidDel="007D4EDB">
          <w:rPr>
            <w:vertAlign w:val="subscript"/>
          </w:rPr>
          <w:delText>incon</w:delText>
        </w:r>
        <w:r w:rsidR="00C60609" w:rsidDel="007D4EDB">
          <w:delText xml:space="preserve"> = 441.88ms, SD</w:delText>
        </w:r>
        <w:r w:rsidR="00C60609" w:rsidDel="007D4EDB">
          <w:rPr>
            <w:vertAlign w:val="subscript"/>
          </w:rPr>
          <w:delText>incon</w:delText>
        </w:r>
        <w:r w:rsidR="00C60609" w:rsidDel="007D4EDB">
          <w:delText xml:space="preserve"> = 125.81, t</w:delText>
        </w:r>
        <w:r w:rsidR="00C60609" w:rsidRPr="00E516F7" w:rsidDel="007D4EDB">
          <w:delText>(9)</w:delText>
        </w:r>
        <w:r w:rsidR="00C60609" w:rsidDel="007D4EDB">
          <w:delText xml:space="preserve"> = -2.07, p = 0.169, 95% CI [-16.55, 0.71</w:delText>
        </w:r>
        <w:r w:rsidR="00117697" w:rsidDel="007D4EDB">
          <w:delText>]</w:delText>
        </w:r>
        <w:r w:rsidR="00C60609" w:rsidDel="007D4EDB">
          <w:delText xml:space="preserve">). </w:delText>
        </w:r>
        <w:r w:rsidR="00800ED7" w:rsidDel="007D4EDB">
          <w:delText>T</w:delText>
        </w:r>
        <w:r w:rsidR="00037672" w:rsidDel="007D4EDB">
          <w:delText xml:space="preserve">he </w:delText>
        </w:r>
        <w:r w:rsidR="00666006" w:rsidDel="007D4EDB">
          <w:delText xml:space="preserve">distance traveled </w:delText>
        </w:r>
        <w:r w:rsidR="00640A55" w:rsidDel="007D4EDB">
          <w:delText>o</w:delText>
        </w:r>
        <w:r w:rsidR="00666006" w:rsidDel="007D4EDB">
          <w:delText xml:space="preserve">n the congruent </w:delText>
        </w:r>
        <w:r w:rsidR="001601EF" w:rsidDel="007D4EDB">
          <w:delText xml:space="preserve"> </w:delText>
        </w:r>
        <w:r w:rsidR="00666006" w:rsidDel="007D4EDB">
          <w:delText xml:space="preserve">and incongruent </w:delText>
        </w:r>
        <w:r w:rsidR="00B0099D" w:rsidDel="007D4EDB">
          <w:delText xml:space="preserve"> </w:delText>
        </w:r>
        <w:r w:rsidR="00640A55" w:rsidDel="007D4EDB">
          <w:delText xml:space="preserve">conditions </w:delText>
        </w:r>
        <w:r w:rsidR="00666006" w:rsidDel="007D4EDB">
          <w:delText>did not differ</w:delText>
        </w:r>
        <w:r w:rsidR="00562AD9" w:rsidDel="007D4EDB">
          <w:delText xml:space="preserve"> (</w:delText>
        </w:r>
        <w:r w:rsidR="000C25E6" w:rsidDel="007D4EDB">
          <w:delText>M</w:delText>
        </w:r>
        <w:r w:rsidR="000C25E6" w:rsidDel="007D4EDB">
          <w:rPr>
            <w:vertAlign w:val="subscript"/>
          </w:rPr>
          <w:delText>con</w:delText>
        </w:r>
        <w:r w:rsidR="000C25E6" w:rsidDel="007D4EDB">
          <w:delText xml:space="preserve"> = 40.88, SD</w:delText>
        </w:r>
        <w:r w:rsidR="000C25E6" w:rsidDel="007D4EDB">
          <w:rPr>
            <w:vertAlign w:val="subscript"/>
          </w:rPr>
          <w:delText>con</w:delText>
        </w:r>
        <w:r w:rsidR="000C25E6" w:rsidDel="007D4EDB">
          <w:delText xml:space="preserve"> = 1.49, M</w:delText>
        </w:r>
        <w:r w:rsidR="000C25E6" w:rsidDel="007D4EDB">
          <w:rPr>
            <w:vertAlign w:val="subscript"/>
          </w:rPr>
          <w:delText>incon</w:delText>
        </w:r>
        <w:r w:rsidR="000C25E6" w:rsidDel="007D4EDB">
          <w:delText xml:space="preserve"> = 41.06, SD</w:delText>
        </w:r>
        <w:r w:rsidR="000C25E6" w:rsidDel="007D4EDB">
          <w:rPr>
            <w:vertAlign w:val="subscript"/>
          </w:rPr>
          <w:delText>incon</w:delText>
        </w:r>
        <w:r w:rsidR="000C25E6" w:rsidDel="007D4EDB">
          <w:delText xml:space="preserve"> = 1.59</w:delText>
        </w:r>
        <w:r w:rsidR="00B0099D" w:rsidDel="007D4EDB">
          <w:delText>, p = 0.</w:delText>
        </w:r>
        <w:r w:rsidR="00BF6918" w:rsidDel="007D4EDB">
          <w:delText>694</w:delText>
        </w:r>
        <w:r w:rsidR="00B0099D" w:rsidDel="007D4EDB">
          <w:delText>, 95% CI [-</w:delText>
        </w:r>
        <w:r w:rsidR="00F52F72" w:rsidDel="007D4EDB">
          <w:delText>0.51</w:delText>
        </w:r>
        <w:r w:rsidR="00234B6D" w:rsidDel="007D4EDB">
          <w:delText>,</w:delText>
        </w:r>
        <w:r w:rsidR="00B0099D" w:rsidDel="007D4EDB">
          <w:delText xml:space="preserve"> 0.</w:delText>
        </w:r>
        <w:r w:rsidR="00C37DDB" w:rsidDel="007D4EDB">
          <w:delText xml:space="preserve"> </w:delText>
        </w:r>
        <w:r w:rsidR="00B0099D" w:rsidDel="007D4EDB">
          <w:delText>1</w:delText>
        </w:r>
        <w:r w:rsidR="00C37DDB" w:rsidDel="007D4EDB">
          <w:delText>7</w:delText>
        </w:r>
        <w:r w:rsidR="00B0099D" w:rsidDel="007D4EDB">
          <w:delText>]</w:delText>
        </w:r>
        <w:r w:rsidR="00562AD9" w:rsidDel="007D4EDB">
          <w:delText>)</w:delText>
        </w:r>
        <w:r w:rsidR="005D66C8" w:rsidDel="007D4EDB">
          <w:delText xml:space="preserve"> </w:delText>
        </w:r>
        <w:r w:rsidR="000575A4" w:rsidDel="007D4EDB">
          <w:delText>and neither did the</w:delText>
        </w:r>
        <w:r w:rsidR="009B63EB" w:rsidDel="007D4EDB">
          <w:delText xml:space="preserve"> COM</w:delText>
        </w:r>
        <w:r w:rsidR="000575A4" w:rsidDel="007D4EDB">
          <w:delText xml:space="preserve"> frequency </w:delText>
        </w:r>
        <w:r w:rsidR="00EC601F" w:rsidDel="007D4EDB">
          <w:delText>(M</w:delText>
        </w:r>
        <w:r w:rsidR="000575A4" w:rsidDel="007D4EDB">
          <w:rPr>
            <w:vertAlign w:val="subscript"/>
          </w:rPr>
          <w:delText>con</w:delText>
        </w:r>
        <w:r w:rsidR="00EC601F" w:rsidDel="007D4EDB">
          <w:delText xml:space="preserve"> = </w:delText>
        </w:r>
        <w:r w:rsidR="004E0807" w:rsidDel="007D4EDB">
          <w:delText>0.21</w:delText>
        </w:r>
        <w:r w:rsidR="00EC601F" w:rsidDel="007D4EDB">
          <w:delText xml:space="preserve">, </w:delText>
        </w:r>
        <w:r w:rsidR="00AC73D8" w:rsidDel="007D4EDB">
          <w:delText>SD</w:delText>
        </w:r>
        <w:r w:rsidR="000575A4" w:rsidDel="007D4EDB">
          <w:rPr>
            <w:vertAlign w:val="subscript"/>
          </w:rPr>
          <w:delText>con</w:delText>
        </w:r>
        <w:r w:rsidR="00EC601F" w:rsidDel="007D4EDB">
          <w:delText xml:space="preserve"> = </w:delText>
        </w:r>
        <w:r w:rsidR="004E0807" w:rsidDel="007D4EDB">
          <w:delText>0.06</w:delText>
        </w:r>
        <w:r w:rsidR="009B63EB" w:rsidDel="007D4EDB">
          <w:delText xml:space="preserve">, </w:delText>
        </w:r>
        <w:r w:rsidR="00EC601F" w:rsidDel="007D4EDB">
          <w:delText>M</w:delText>
        </w:r>
        <w:r w:rsidR="009B63EB" w:rsidDel="007D4EDB">
          <w:rPr>
            <w:vertAlign w:val="subscript"/>
          </w:rPr>
          <w:delText>incon</w:delText>
        </w:r>
        <w:r w:rsidR="00EC601F" w:rsidDel="007D4EDB">
          <w:delText xml:space="preserve"> = </w:delText>
        </w:r>
        <w:r w:rsidR="004E0807" w:rsidDel="007D4EDB">
          <w:delText>0.2</w:delText>
        </w:r>
        <w:r w:rsidR="00306903" w:rsidDel="007D4EDB">
          <w:delText>0</w:delText>
        </w:r>
        <w:r w:rsidR="00EC601F" w:rsidDel="007D4EDB">
          <w:delText xml:space="preserve">, </w:delText>
        </w:r>
        <w:r w:rsidR="00AC73D8" w:rsidDel="007D4EDB">
          <w:delText>SD</w:delText>
        </w:r>
        <w:r w:rsidR="009B63EB" w:rsidDel="007D4EDB">
          <w:rPr>
            <w:vertAlign w:val="subscript"/>
          </w:rPr>
          <w:delText>icon</w:delText>
        </w:r>
        <w:r w:rsidR="00EC601F" w:rsidDel="007D4EDB">
          <w:delText xml:space="preserve"> = </w:delText>
        </w:r>
        <w:r w:rsidR="004E0807" w:rsidDel="007D4EDB">
          <w:delText>0.08</w:delText>
        </w:r>
        <w:r w:rsidR="00EC601F" w:rsidDel="007D4EDB">
          <w:delText>, p = 0.</w:delText>
        </w:r>
        <w:r w:rsidR="00BF6918" w:rsidDel="007D4EDB">
          <w:delText>89</w:delText>
        </w:r>
        <w:r w:rsidR="00C37DDB" w:rsidDel="007D4EDB">
          <w:delText>6</w:delText>
        </w:r>
        <w:r w:rsidR="00EC601F" w:rsidDel="007D4EDB">
          <w:delText>, 95% CI [-</w:delText>
        </w:r>
      </w:del>
      <w:del w:id="76" w:author="Chen Heller" w:date="2022-09-14T10:50:00Z">
        <w:r w:rsidR="00EC601F" w:rsidDel="00EF531A">
          <w:delText>0.</w:delText>
        </w:r>
        <w:r w:rsidR="008776A8" w:rsidDel="00EF531A">
          <w:delText>02</w:delText>
        </w:r>
      </w:del>
      <w:del w:id="77" w:author="Chen Heller" w:date="2022-09-14T15:40:00Z">
        <w:r w:rsidR="00EC601F" w:rsidDel="007D4EDB">
          <w:delText>, 0.</w:delText>
        </w:r>
      </w:del>
      <w:del w:id="78" w:author="Chen Heller" w:date="2022-09-14T10:50:00Z">
        <w:r w:rsidR="008776A8" w:rsidDel="00EF531A">
          <w:delText>03</w:delText>
        </w:r>
      </w:del>
      <w:del w:id="79" w:author="Chen Heller" w:date="2022-09-14T15:40:00Z">
        <w:r w:rsidR="00EC601F" w:rsidDel="007D4EDB">
          <w:delText>]</w:delText>
        </w:r>
        <w:r w:rsidR="009B63EB" w:rsidDel="007D4EDB">
          <w:delText>)</w:delText>
        </w:r>
        <w:r w:rsidR="00727E11" w:rsidDel="007D4EDB">
          <w:delText xml:space="preserve"> or the movement duration (M</w:delText>
        </w:r>
        <w:r w:rsidR="00727E11" w:rsidDel="007D4EDB">
          <w:rPr>
            <w:vertAlign w:val="subscript"/>
          </w:rPr>
          <w:delText>con</w:delText>
        </w:r>
        <w:r w:rsidR="00727E11" w:rsidDel="007D4EDB">
          <w:delText xml:space="preserve"> = 558.15ms, SD</w:delText>
        </w:r>
        <w:r w:rsidR="00727E11" w:rsidDel="007D4EDB">
          <w:rPr>
            <w:vertAlign w:val="subscript"/>
          </w:rPr>
          <w:delText>con</w:delText>
        </w:r>
        <w:r w:rsidR="00727E11" w:rsidDel="007D4EDB">
          <w:delText xml:space="preserve"> = 80.72, M</w:delText>
        </w:r>
        <w:r w:rsidR="00727E11" w:rsidDel="007D4EDB">
          <w:rPr>
            <w:vertAlign w:val="subscript"/>
          </w:rPr>
          <w:delText>incon</w:delText>
        </w:r>
        <w:r w:rsidR="00727E11" w:rsidDel="007D4EDB">
          <w:delText xml:space="preserve"> = 557.91ms, SD</w:delText>
        </w:r>
        <w:r w:rsidR="00727E11" w:rsidDel="007D4EDB">
          <w:rPr>
            <w:vertAlign w:val="subscript"/>
          </w:rPr>
          <w:delText>incon</w:delText>
        </w:r>
        <w:r w:rsidR="00727E11" w:rsidDel="007D4EDB">
          <w:delText xml:space="preserve"> = 81.61, p = 0.896, 95% CI [-5.96, 5.60])</w:delText>
        </w:r>
        <w:r w:rsidR="008B6F3C" w:rsidDel="007D4EDB">
          <w:delText>.</w:delText>
        </w:r>
      </w:del>
    </w:p>
    <w:p w14:paraId="0A8511A4" w14:textId="77777777" w:rsidR="004545CA" w:rsidRDefault="004545CA" w:rsidP="004545CA">
      <w:pPr>
        <w:ind w:firstLine="0"/>
      </w:pPr>
    </w:p>
    <w:p w14:paraId="77E035F3" w14:textId="3012CD4B" w:rsidR="004545CA" w:rsidRDefault="004545CA" w:rsidP="004545CA">
      <w:pPr>
        <w:pStyle w:val="Caption"/>
        <w:keepNext/>
        <w:rPr>
          <w:ins w:id="80" w:author="Chen Heller" w:date="2022-09-14T17:04:00Z"/>
        </w:rPr>
        <w:pPrChange w:id="81" w:author="Chen Heller" w:date="2022-09-14T17:04:00Z">
          <w:pPr/>
        </w:pPrChange>
      </w:pPr>
      <w:bookmarkStart w:id="82" w:name="_Ref114067851"/>
      <w:ins w:id="83" w:author="Chen Heller" w:date="2022-09-14T17:04:00Z">
        <w:r>
          <w:lastRenderedPageBreak/>
          <w:t xml:space="preserve">Table </w:t>
        </w:r>
        <w:r>
          <w:fldChar w:fldCharType="begin"/>
        </w:r>
        <w:r>
          <w:instrText xml:space="preserve"> SEQ Table \* ARABIC </w:instrText>
        </w:r>
      </w:ins>
      <w:r>
        <w:fldChar w:fldCharType="separate"/>
      </w:r>
      <w:ins w:id="84" w:author="Chen Heller" w:date="2022-09-14T17:06:00Z">
        <w:r w:rsidR="002436A8">
          <w:rPr>
            <w:noProof/>
          </w:rPr>
          <w:t>1</w:t>
        </w:r>
      </w:ins>
      <w:ins w:id="85" w:author="Chen Heller" w:date="2022-09-14T17:04:00Z">
        <w:r>
          <w:fldChar w:fldCharType="end"/>
        </w:r>
        <w:bookmarkEnd w:id="82"/>
        <w:r>
          <w:t>.</w:t>
        </w:r>
        <w:r w:rsidR="00401F39">
          <w:t xml:space="preserve"> Results of Experiment 1</w:t>
        </w:r>
      </w:ins>
    </w:p>
    <w:tbl>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126"/>
        <w:gridCol w:w="1843"/>
        <w:gridCol w:w="1843"/>
        <w:gridCol w:w="709"/>
        <w:gridCol w:w="992"/>
        <w:gridCol w:w="1417"/>
        <w:gridCol w:w="709"/>
        <w:tblGridChange w:id="86">
          <w:tblGrid>
            <w:gridCol w:w="284"/>
            <w:gridCol w:w="2126"/>
            <w:gridCol w:w="1843"/>
            <w:gridCol w:w="1843"/>
            <w:gridCol w:w="709"/>
            <w:gridCol w:w="992"/>
            <w:gridCol w:w="1417"/>
            <w:gridCol w:w="709"/>
          </w:tblGrid>
        </w:tblGridChange>
      </w:tblGrid>
      <w:tr w:rsidR="00FC7077" w14:paraId="03D51347" w14:textId="77777777" w:rsidTr="00F64333">
        <w:trPr>
          <w:trHeight w:val="510"/>
        </w:trPr>
        <w:tc>
          <w:tcPr>
            <w:tcW w:w="284" w:type="dxa"/>
          </w:tcPr>
          <w:p w14:paraId="7FE8218C" w14:textId="77777777" w:rsidR="00961F77" w:rsidRDefault="00961F77" w:rsidP="00EA2CED">
            <w:pPr>
              <w:ind w:firstLine="0"/>
            </w:pPr>
            <w:commentRangeStart w:id="87"/>
          </w:p>
        </w:tc>
        <w:tc>
          <w:tcPr>
            <w:tcW w:w="2126" w:type="dxa"/>
          </w:tcPr>
          <w:p w14:paraId="075BF6DE" w14:textId="77777777" w:rsidR="00961F77" w:rsidRDefault="00961F77" w:rsidP="00EA2CED">
            <w:pPr>
              <w:ind w:firstLine="0"/>
            </w:pPr>
          </w:p>
        </w:tc>
        <w:tc>
          <w:tcPr>
            <w:tcW w:w="1843" w:type="dxa"/>
            <w:tcBorders>
              <w:bottom w:val="single" w:sz="12" w:space="0" w:color="auto"/>
            </w:tcBorders>
          </w:tcPr>
          <w:p w14:paraId="6E1A51A0" w14:textId="77777777" w:rsidR="00961F77" w:rsidRPr="00EA2CED" w:rsidRDefault="00961F77" w:rsidP="00EA2CED">
            <w:pPr>
              <w:ind w:firstLine="0"/>
              <w:jc w:val="center"/>
              <w:rPr>
                <w:b/>
                <w:bCs/>
              </w:rPr>
            </w:pPr>
            <w:r w:rsidRPr="00EA2CED">
              <w:rPr>
                <w:b/>
                <w:bCs/>
              </w:rPr>
              <w:t>Congruent</w:t>
            </w:r>
          </w:p>
        </w:tc>
        <w:tc>
          <w:tcPr>
            <w:tcW w:w="1843" w:type="dxa"/>
            <w:tcBorders>
              <w:bottom w:val="single" w:sz="12" w:space="0" w:color="auto"/>
            </w:tcBorders>
          </w:tcPr>
          <w:p w14:paraId="02BA630F" w14:textId="77777777" w:rsidR="00961F77" w:rsidRPr="00EA2CED" w:rsidRDefault="00961F77" w:rsidP="00EA2CED">
            <w:pPr>
              <w:ind w:firstLine="0"/>
              <w:rPr>
                <w:b/>
                <w:bCs/>
              </w:rPr>
            </w:pPr>
            <w:r w:rsidRPr="00EA2CED">
              <w:rPr>
                <w:b/>
                <w:bCs/>
              </w:rPr>
              <w:t>Incongruent</w:t>
            </w:r>
          </w:p>
        </w:tc>
        <w:tc>
          <w:tcPr>
            <w:tcW w:w="709" w:type="dxa"/>
          </w:tcPr>
          <w:p w14:paraId="4376FAB6" w14:textId="77777777" w:rsidR="00961F77" w:rsidRPr="00EA2CED" w:rsidRDefault="00961F77" w:rsidP="00EA2CED">
            <w:pPr>
              <w:ind w:firstLine="0"/>
              <w:jc w:val="center"/>
              <w:rPr>
                <w:b/>
                <w:bCs/>
              </w:rPr>
            </w:pPr>
          </w:p>
        </w:tc>
        <w:tc>
          <w:tcPr>
            <w:tcW w:w="992" w:type="dxa"/>
          </w:tcPr>
          <w:p w14:paraId="467CDDCE" w14:textId="77777777" w:rsidR="00961F77" w:rsidRPr="00EA2CED" w:rsidRDefault="00961F77" w:rsidP="00EA2CED">
            <w:pPr>
              <w:ind w:firstLine="0"/>
              <w:jc w:val="center"/>
              <w:rPr>
                <w:b/>
                <w:bCs/>
              </w:rPr>
            </w:pPr>
          </w:p>
        </w:tc>
        <w:tc>
          <w:tcPr>
            <w:tcW w:w="1417" w:type="dxa"/>
          </w:tcPr>
          <w:p w14:paraId="3F55EF78" w14:textId="77777777" w:rsidR="00961F77" w:rsidRDefault="00961F77" w:rsidP="00EA2CED">
            <w:pPr>
              <w:ind w:firstLine="0"/>
            </w:pPr>
          </w:p>
        </w:tc>
        <w:tc>
          <w:tcPr>
            <w:tcW w:w="709" w:type="dxa"/>
          </w:tcPr>
          <w:p w14:paraId="5ED09AF2" w14:textId="77777777" w:rsidR="00961F77" w:rsidRDefault="00961F77" w:rsidP="00EA2CED">
            <w:pPr>
              <w:ind w:firstLine="0"/>
            </w:pPr>
          </w:p>
        </w:tc>
      </w:tr>
      <w:tr w:rsidR="00FC7077" w14:paraId="1E060A84" w14:textId="77777777" w:rsidTr="00F64333">
        <w:trPr>
          <w:trHeight w:val="254"/>
        </w:trPr>
        <w:tc>
          <w:tcPr>
            <w:tcW w:w="284" w:type="dxa"/>
            <w:tcBorders>
              <w:bottom w:val="single" w:sz="12" w:space="0" w:color="auto"/>
            </w:tcBorders>
          </w:tcPr>
          <w:p w14:paraId="20514AB6" w14:textId="77777777" w:rsidR="00961F77" w:rsidRPr="00EA2CED" w:rsidRDefault="00961F77" w:rsidP="00EA2CED">
            <w:pPr>
              <w:ind w:firstLine="0"/>
              <w:rPr>
                <w:b/>
                <w:bCs/>
              </w:rPr>
            </w:pPr>
          </w:p>
        </w:tc>
        <w:tc>
          <w:tcPr>
            <w:tcW w:w="2126" w:type="dxa"/>
            <w:tcBorders>
              <w:bottom w:val="single" w:sz="12" w:space="0" w:color="auto"/>
            </w:tcBorders>
          </w:tcPr>
          <w:p w14:paraId="69ABD945" w14:textId="77777777" w:rsidR="00961F77" w:rsidRPr="00EA2CED" w:rsidRDefault="00961F77" w:rsidP="00EA2CED">
            <w:pPr>
              <w:ind w:firstLine="0"/>
              <w:rPr>
                <w:b/>
                <w:bCs/>
              </w:rPr>
            </w:pPr>
          </w:p>
        </w:tc>
        <w:tc>
          <w:tcPr>
            <w:tcW w:w="1843" w:type="dxa"/>
            <w:tcBorders>
              <w:top w:val="single" w:sz="12" w:space="0" w:color="auto"/>
              <w:bottom w:val="single" w:sz="12" w:space="0" w:color="auto"/>
            </w:tcBorders>
          </w:tcPr>
          <w:p w14:paraId="00BB0BE7" w14:textId="26DD682A" w:rsidR="00961F77" w:rsidRPr="00EA2CED" w:rsidRDefault="00961F77" w:rsidP="00EA2CED">
            <w:pPr>
              <w:ind w:firstLine="0"/>
              <w:rPr>
                <w:b/>
                <w:bCs/>
              </w:rPr>
            </w:pPr>
            <w:r>
              <w:rPr>
                <w:b/>
                <w:bCs/>
              </w:rPr>
              <w:t>M</w:t>
            </w:r>
            <w:ins w:id="88" w:author="Chen Heller" w:date="2022-09-14T17:04:00Z">
              <w:r w:rsidR="00381DDB">
                <w:rPr>
                  <w:b/>
                  <w:bCs/>
                </w:rPr>
                <w:t xml:space="preserve"> </w:t>
              </w:r>
            </w:ins>
            <w:r>
              <w:rPr>
                <w:b/>
                <w:bCs/>
              </w:rPr>
              <w:t>(SD)</w:t>
            </w:r>
          </w:p>
        </w:tc>
        <w:tc>
          <w:tcPr>
            <w:tcW w:w="1843" w:type="dxa"/>
            <w:tcBorders>
              <w:top w:val="single" w:sz="12" w:space="0" w:color="auto"/>
              <w:bottom w:val="single" w:sz="12" w:space="0" w:color="auto"/>
            </w:tcBorders>
          </w:tcPr>
          <w:p w14:paraId="22C45C9C" w14:textId="3F4443BD" w:rsidR="00961F77" w:rsidRPr="00EA2CED" w:rsidRDefault="00961F77" w:rsidP="00EA2CED">
            <w:pPr>
              <w:ind w:firstLine="0"/>
              <w:rPr>
                <w:b/>
                <w:bCs/>
              </w:rPr>
            </w:pPr>
            <w:r>
              <w:rPr>
                <w:b/>
                <w:bCs/>
              </w:rPr>
              <w:t>M</w:t>
            </w:r>
            <w:ins w:id="89" w:author="Chen Heller" w:date="2022-09-14T17:04:00Z">
              <w:r w:rsidR="00381DDB">
                <w:rPr>
                  <w:b/>
                  <w:bCs/>
                </w:rPr>
                <w:t xml:space="preserve"> </w:t>
              </w:r>
            </w:ins>
            <w:r>
              <w:rPr>
                <w:b/>
                <w:bCs/>
              </w:rPr>
              <w:t>(SD)</w:t>
            </w:r>
          </w:p>
        </w:tc>
        <w:tc>
          <w:tcPr>
            <w:tcW w:w="709" w:type="dxa"/>
            <w:tcBorders>
              <w:bottom w:val="single" w:sz="12" w:space="0" w:color="auto"/>
            </w:tcBorders>
          </w:tcPr>
          <w:p w14:paraId="62218F48" w14:textId="2617FB10" w:rsidR="00961F77" w:rsidRPr="00EA2CED" w:rsidRDefault="00961F77" w:rsidP="00EA2CED">
            <w:pPr>
              <w:ind w:firstLine="0"/>
              <w:rPr>
                <w:b/>
                <w:bCs/>
              </w:rPr>
            </w:pPr>
            <w:proofErr w:type="gramStart"/>
            <w:r>
              <w:rPr>
                <w:b/>
                <w:bCs/>
              </w:rPr>
              <w:t>t(</w:t>
            </w:r>
            <w:proofErr w:type="gramEnd"/>
            <w:r>
              <w:rPr>
                <w:b/>
                <w:bCs/>
              </w:rPr>
              <w:t>9)</w:t>
            </w:r>
          </w:p>
        </w:tc>
        <w:tc>
          <w:tcPr>
            <w:tcW w:w="992" w:type="dxa"/>
            <w:tcBorders>
              <w:bottom w:val="single" w:sz="12" w:space="0" w:color="auto"/>
            </w:tcBorders>
          </w:tcPr>
          <w:p w14:paraId="3C82B4DB" w14:textId="77777777" w:rsidR="00961F77" w:rsidRPr="00EA2CED" w:rsidRDefault="00961F77" w:rsidP="00EA2CED">
            <w:pPr>
              <w:ind w:firstLine="0"/>
              <w:rPr>
                <w:b/>
                <w:bCs/>
              </w:rPr>
            </w:pPr>
            <w:r>
              <w:rPr>
                <w:b/>
                <w:bCs/>
              </w:rPr>
              <w:t>p</w:t>
            </w:r>
          </w:p>
        </w:tc>
        <w:tc>
          <w:tcPr>
            <w:tcW w:w="1417" w:type="dxa"/>
            <w:tcBorders>
              <w:bottom w:val="single" w:sz="12" w:space="0" w:color="auto"/>
            </w:tcBorders>
          </w:tcPr>
          <w:p w14:paraId="7D6102BB" w14:textId="77777777" w:rsidR="00961F77" w:rsidRPr="00EA2CED" w:rsidRDefault="00961F77" w:rsidP="00EA2CED">
            <w:pPr>
              <w:ind w:firstLine="0"/>
              <w:rPr>
                <w:b/>
                <w:bCs/>
              </w:rPr>
            </w:pPr>
            <w:r>
              <w:rPr>
                <w:b/>
                <w:bCs/>
              </w:rPr>
              <w:t>CI</w:t>
            </w:r>
          </w:p>
        </w:tc>
        <w:tc>
          <w:tcPr>
            <w:tcW w:w="709" w:type="dxa"/>
            <w:tcBorders>
              <w:bottom w:val="single" w:sz="12" w:space="0" w:color="auto"/>
            </w:tcBorders>
          </w:tcPr>
          <w:p w14:paraId="0DB2C396" w14:textId="77777777" w:rsidR="00961F77" w:rsidRPr="00EA2CED" w:rsidRDefault="00961F77" w:rsidP="00EA2CED">
            <w:pPr>
              <w:ind w:firstLine="0"/>
              <w:rPr>
                <w:b/>
                <w:bCs/>
              </w:rPr>
            </w:pPr>
            <w:r>
              <w:rPr>
                <w:b/>
                <w:bCs/>
              </w:rPr>
              <w:t>d</w:t>
            </w:r>
          </w:p>
        </w:tc>
      </w:tr>
      <w:tr w:rsidR="00961F77" w14:paraId="479C2780" w14:textId="77777777" w:rsidTr="00EA2CED">
        <w:trPr>
          <w:trHeight w:val="313"/>
        </w:trPr>
        <w:tc>
          <w:tcPr>
            <w:tcW w:w="9923" w:type="dxa"/>
            <w:gridSpan w:val="8"/>
            <w:tcBorders>
              <w:top w:val="single" w:sz="12" w:space="0" w:color="auto"/>
            </w:tcBorders>
          </w:tcPr>
          <w:p w14:paraId="68CE2631" w14:textId="77777777" w:rsidR="00961F77" w:rsidRDefault="00961F77" w:rsidP="00EA2CED">
            <w:pPr>
              <w:ind w:firstLine="0"/>
            </w:pPr>
            <w:r>
              <w:rPr>
                <w:b/>
                <w:bCs/>
              </w:rPr>
              <w:t>Reaching</w:t>
            </w:r>
          </w:p>
        </w:tc>
      </w:tr>
      <w:tr w:rsidR="00FC7077" w14:paraId="04E474C0" w14:textId="77777777" w:rsidTr="00F64333">
        <w:trPr>
          <w:trHeight w:val="490"/>
        </w:trPr>
        <w:tc>
          <w:tcPr>
            <w:tcW w:w="284" w:type="dxa"/>
            <w:vMerge w:val="restart"/>
            <w:tcBorders>
              <w:bottom w:val="single" w:sz="12" w:space="0" w:color="auto"/>
            </w:tcBorders>
          </w:tcPr>
          <w:p w14:paraId="4CA44373" w14:textId="77777777" w:rsidR="00961F77" w:rsidRPr="00EA2CED" w:rsidRDefault="00961F77" w:rsidP="00EA2CED">
            <w:pPr>
              <w:ind w:firstLine="0"/>
              <w:rPr>
                <w:b/>
                <w:bCs/>
              </w:rPr>
            </w:pPr>
          </w:p>
        </w:tc>
        <w:tc>
          <w:tcPr>
            <w:tcW w:w="2126" w:type="dxa"/>
          </w:tcPr>
          <w:p w14:paraId="54BC6679" w14:textId="77777777" w:rsidR="00961F77" w:rsidRPr="00EA2CED" w:rsidRDefault="00961F77" w:rsidP="00EA2CED">
            <w:pPr>
              <w:ind w:firstLine="0"/>
              <w:rPr>
                <w:b/>
                <w:bCs/>
              </w:rPr>
            </w:pPr>
            <w:r w:rsidRPr="00EA2CED">
              <w:rPr>
                <w:b/>
                <w:bCs/>
              </w:rPr>
              <w:t>Reach area</w:t>
            </w:r>
          </w:p>
        </w:tc>
        <w:tc>
          <w:tcPr>
            <w:tcW w:w="1843" w:type="dxa"/>
          </w:tcPr>
          <w:p w14:paraId="5AB405AC" w14:textId="49BD634D" w:rsidR="00961F77" w:rsidRDefault="00961F77" w:rsidP="00EA2CED">
            <w:pPr>
              <w:ind w:firstLine="0"/>
            </w:pPr>
            <w:r>
              <w:t xml:space="preserve">2.80 </w:t>
            </w:r>
            <w:r w:rsidR="009A705F">
              <w:t>(</w:t>
            </w:r>
            <w:r>
              <w:t>0.47</w:t>
            </w:r>
            <w:r w:rsidR="009A705F">
              <w:t>)</w:t>
            </w:r>
          </w:p>
        </w:tc>
        <w:tc>
          <w:tcPr>
            <w:tcW w:w="1843" w:type="dxa"/>
          </w:tcPr>
          <w:p w14:paraId="474A8FE5" w14:textId="28A320DD" w:rsidR="00961F77" w:rsidRDefault="00961F77" w:rsidP="00EA2CED">
            <w:pPr>
              <w:ind w:firstLine="0"/>
            </w:pPr>
            <w:r>
              <w:t xml:space="preserve">2.70 </w:t>
            </w:r>
            <w:r w:rsidR="00F64333">
              <w:t>(</w:t>
            </w:r>
            <w:r>
              <w:t>0.50</w:t>
            </w:r>
            <w:r w:rsidR="00F64333">
              <w:t>)</w:t>
            </w:r>
          </w:p>
        </w:tc>
        <w:tc>
          <w:tcPr>
            <w:tcW w:w="709" w:type="dxa"/>
          </w:tcPr>
          <w:p w14:paraId="127F1A10" w14:textId="4ADBE110" w:rsidR="00961F77" w:rsidRDefault="00961F77" w:rsidP="00EA2CED">
            <w:pPr>
              <w:ind w:firstLine="0"/>
            </w:pPr>
            <w:r>
              <w:t>2.16</w:t>
            </w:r>
          </w:p>
        </w:tc>
        <w:tc>
          <w:tcPr>
            <w:tcW w:w="992" w:type="dxa"/>
          </w:tcPr>
          <w:p w14:paraId="3117916F" w14:textId="6E67B42D" w:rsidR="00961F77" w:rsidRDefault="00961F77" w:rsidP="00EA2CED">
            <w:pPr>
              <w:ind w:firstLine="0"/>
            </w:pPr>
            <w:r>
              <w:t>0.169</w:t>
            </w:r>
          </w:p>
        </w:tc>
        <w:tc>
          <w:tcPr>
            <w:tcW w:w="1417" w:type="dxa"/>
          </w:tcPr>
          <w:p w14:paraId="70331CF3" w14:textId="2155A85B" w:rsidR="00961F77" w:rsidRDefault="00961F77" w:rsidP="00EA2CED">
            <w:pPr>
              <w:ind w:firstLine="0"/>
            </w:pPr>
            <w:r>
              <w:t>0, 0.20</w:t>
            </w:r>
          </w:p>
        </w:tc>
        <w:tc>
          <w:tcPr>
            <w:tcW w:w="709" w:type="dxa"/>
          </w:tcPr>
          <w:p w14:paraId="73EA7702" w14:textId="5892EA49" w:rsidR="00961F77" w:rsidRDefault="00637CDC" w:rsidP="00EA2CED">
            <w:pPr>
              <w:ind w:firstLine="0"/>
            </w:pPr>
            <w:r>
              <w:t>0.69</w:t>
            </w:r>
          </w:p>
        </w:tc>
      </w:tr>
      <w:tr w:rsidR="00FC7077" w14:paraId="46B46FFB" w14:textId="77777777" w:rsidTr="00F64333">
        <w:trPr>
          <w:trHeight w:val="490"/>
        </w:trPr>
        <w:tc>
          <w:tcPr>
            <w:tcW w:w="284" w:type="dxa"/>
            <w:vMerge/>
            <w:tcBorders>
              <w:top w:val="single" w:sz="12" w:space="0" w:color="auto"/>
              <w:bottom w:val="single" w:sz="12" w:space="0" w:color="auto"/>
            </w:tcBorders>
          </w:tcPr>
          <w:p w14:paraId="4B5FA851" w14:textId="77777777" w:rsidR="00961F77" w:rsidRPr="00EA2CED" w:rsidRDefault="00961F77" w:rsidP="00EA2CED">
            <w:pPr>
              <w:ind w:firstLine="0"/>
              <w:rPr>
                <w:b/>
                <w:bCs/>
              </w:rPr>
            </w:pPr>
          </w:p>
        </w:tc>
        <w:tc>
          <w:tcPr>
            <w:tcW w:w="2126" w:type="dxa"/>
          </w:tcPr>
          <w:p w14:paraId="2FC8F89A" w14:textId="77777777" w:rsidR="00961F77" w:rsidRPr="00EA2CED" w:rsidRDefault="00961F77" w:rsidP="00EA2CED">
            <w:pPr>
              <w:ind w:firstLine="0"/>
              <w:rPr>
                <w:b/>
                <w:bCs/>
              </w:rPr>
            </w:pPr>
            <w:r w:rsidRPr="00EA2CED">
              <w:rPr>
                <w:b/>
                <w:bCs/>
              </w:rPr>
              <w:t>Traveled distance</w:t>
            </w:r>
          </w:p>
        </w:tc>
        <w:tc>
          <w:tcPr>
            <w:tcW w:w="1843" w:type="dxa"/>
          </w:tcPr>
          <w:p w14:paraId="4BF6093B" w14:textId="58B6BAB4" w:rsidR="00961F77" w:rsidRDefault="00961F77" w:rsidP="00EA2CED">
            <w:pPr>
              <w:ind w:firstLine="0"/>
            </w:pPr>
            <w:r>
              <w:t xml:space="preserve">40.88 </w:t>
            </w:r>
            <w:r w:rsidR="009A705F">
              <w:t>(</w:t>
            </w:r>
            <w:r>
              <w:t>1.49</w:t>
            </w:r>
            <w:r w:rsidR="009A705F">
              <w:t>)</w:t>
            </w:r>
          </w:p>
        </w:tc>
        <w:tc>
          <w:tcPr>
            <w:tcW w:w="1843" w:type="dxa"/>
          </w:tcPr>
          <w:p w14:paraId="38CCFBBE" w14:textId="7BF75BCD" w:rsidR="00961F77" w:rsidRDefault="00961F77" w:rsidP="00EA2CED">
            <w:pPr>
              <w:ind w:firstLine="0"/>
            </w:pPr>
            <w:r>
              <w:t xml:space="preserve">41.06 </w:t>
            </w:r>
            <w:r w:rsidR="00F64333">
              <w:t>(</w:t>
            </w:r>
            <w:r>
              <w:t>1.59</w:t>
            </w:r>
            <w:r w:rsidR="00F64333">
              <w:t>)</w:t>
            </w:r>
          </w:p>
        </w:tc>
        <w:tc>
          <w:tcPr>
            <w:tcW w:w="709" w:type="dxa"/>
          </w:tcPr>
          <w:p w14:paraId="2AE283AA" w14:textId="5694654A" w:rsidR="00961F77" w:rsidRDefault="00961F77" w:rsidP="00EA2CED">
            <w:pPr>
              <w:ind w:firstLine="0"/>
            </w:pPr>
          </w:p>
        </w:tc>
        <w:tc>
          <w:tcPr>
            <w:tcW w:w="992" w:type="dxa"/>
          </w:tcPr>
          <w:p w14:paraId="4EE1C9DA" w14:textId="3218D4BB" w:rsidR="00961F77" w:rsidRDefault="00961F77" w:rsidP="00EA2CED">
            <w:pPr>
              <w:ind w:firstLine="0"/>
            </w:pPr>
            <w:r>
              <w:t>0.694</w:t>
            </w:r>
          </w:p>
        </w:tc>
        <w:tc>
          <w:tcPr>
            <w:tcW w:w="1417" w:type="dxa"/>
          </w:tcPr>
          <w:p w14:paraId="470999C5" w14:textId="4EA348B7" w:rsidR="00961F77" w:rsidRDefault="00961F77" w:rsidP="00EA2CED">
            <w:pPr>
              <w:ind w:firstLine="0"/>
            </w:pPr>
            <w:r>
              <w:t>-0.51, 0.17</w:t>
            </w:r>
          </w:p>
        </w:tc>
        <w:tc>
          <w:tcPr>
            <w:tcW w:w="709" w:type="dxa"/>
          </w:tcPr>
          <w:p w14:paraId="565CF1C8" w14:textId="4A07F794" w:rsidR="00961F77" w:rsidRDefault="00637CDC" w:rsidP="00EA2CED">
            <w:pPr>
              <w:ind w:firstLine="0"/>
            </w:pPr>
            <w:r>
              <w:t>0.30</w:t>
            </w:r>
          </w:p>
        </w:tc>
      </w:tr>
      <w:tr w:rsidR="00FC7077" w14:paraId="115F5C90" w14:textId="77777777" w:rsidTr="00F64333">
        <w:trPr>
          <w:trHeight w:val="490"/>
        </w:trPr>
        <w:tc>
          <w:tcPr>
            <w:tcW w:w="284" w:type="dxa"/>
            <w:vMerge/>
            <w:tcBorders>
              <w:top w:val="single" w:sz="12" w:space="0" w:color="auto"/>
              <w:bottom w:val="single" w:sz="12" w:space="0" w:color="auto"/>
            </w:tcBorders>
          </w:tcPr>
          <w:p w14:paraId="1338C05C" w14:textId="77777777" w:rsidR="00961F77" w:rsidRPr="00EA2CED" w:rsidRDefault="00961F77" w:rsidP="00EA2CED">
            <w:pPr>
              <w:ind w:firstLine="0"/>
              <w:rPr>
                <w:b/>
                <w:bCs/>
              </w:rPr>
            </w:pPr>
          </w:p>
        </w:tc>
        <w:tc>
          <w:tcPr>
            <w:tcW w:w="2126" w:type="dxa"/>
          </w:tcPr>
          <w:p w14:paraId="03384A8A" w14:textId="77777777" w:rsidR="00961F77" w:rsidRPr="00EA2CED" w:rsidRDefault="00961F77" w:rsidP="00EA2CED">
            <w:pPr>
              <w:ind w:firstLine="0"/>
              <w:rPr>
                <w:b/>
                <w:bCs/>
              </w:rPr>
            </w:pPr>
            <w:r w:rsidRPr="00EA2CED">
              <w:rPr>
                <w:b/>
                <w:bCs/>
              </w:rPr>
              <w:t>Reaction time</w:t>
            </w:r>
          </w:p>
        </w:tc>
        <w:tc>
          <w:tcPr>
            <w:tcW w:w="1843" w:type="dxa"/>
          </w:tcPr>
          <w:p w14:paraId="21903DB1" w14:textId="18FF16A5" w:rsidR="00961F77" w:rsidRDefault="00961F77" w:rsidP="00EA2CED">
            <w:pPr>
              <w:ind w:firstLine="0"/>
            </w:pPr>
            <w:r>
              <w:t xml:space="preserve">433.96 </w:t>
            </w:r>
            <w:r w:rsidR="009A705F">
              <w:t>(</w:t>
            </w:r>
            <w:r>
              <w:t>125.26</w:t>
            </w:r>
            <w:r w:rsidR="009A705F">
              <w:t>)</w:t>
            </w:r>
          </w:p>
        </w:tc>
        <w:tc>
          <w:tcPr>
            <w:tcW w:w="1843" w:type="dxa"/>
          </w:tcPr>
          <w:p w14:paraId="359B7390" w14:textId="3499C913" w:rsidR="00961F77" w:rsidRDefault="00961F77" w:rsidP="00EA2CED">
            <w:pPr>
              <w:ind w:firstLine="0"/>
            </w:pPr>
            <w:r>
              <w:t xml:space="preserve">441.88 </w:t>
            </w:r>
            <w:r w:rsidR="00F64333">
              <w:t>(</w:t>
            </w:r>
            <w:r>
              <w:t>125.81</w:t>
            </w:r>
            <w:r w:rsidR="00F64333">
              <w:t>)</w:t>
            </w:r>
          </w:p>
        </w:tc>
        <w:tc>
          <w:tcPr>
            <w:tcW w:w="709" w:type="dxa"/>
          </w:tcPr>
          <w:p w14:paraId="27AD3800" w14:textId="0F92486A" w:rsidR="00961F77" w:rsidRDefault="00961F77" w:rsidP="00EA2CED">
            <w:pPr>
              <w:ind w:firstLine="0"/>
            </w:pPr>
            <w:r>
              <w:t>2.07</w:t>
            </w:r>
          </w:p>
        </w:tc>
        <w:tc>
          <w:tcPr>
            <w:tcW w:w="992" w:type="dxa"/>
          </w:tcPr>
          <w:p w14:paraId="3B4A25ED" w14:textId="286D8946" w:rsidR="00961F77" w:rsidRDefault="00961F77" w:rsidP="00EA2CED">
            <w:pPr>
              <w:ind w:firstLine="0"/>
            </w:pPr>
            <w:r>
              <w:t>0.169</w:t>
            </w:r>
          </w:p>
        </w:tc>
        <w:tc>
          <w:tcPr>
            <w:tcW w:w="1417" w:type="dxa"/>
          </w:tcPr>
          <w:p w14:paraId="269DCB58" w14:textId="767CF07C" w:rsidR="00961F77" w:rsidRDefault="00961F77" w:rsidP="00EA2CED">
            <w:pPr>
              <w:ind w:firstLine="0"/>
            </w:pPr>
            <w:r>
              <w:t>-16.55, 0.71</w:t>
            </w:r>
          </w:p>
        </w:tc>
        <w:tc>
          <w:tcPr>
            <w:tcW w:w="709" w:type="dxa"/>
          </w:tcPr>
          <w:p w14:paraId="0E8EA512" w14:textId="0B04F656" w:rsidR="00961F77" w:rsidRDefault="00637CDC" w:rsidP="00EA2CED">
            <w:pPr>
              <w:ind w:firstLine="0"/>
            </w:pPr>
            <w:r>
              <w:t>0.66</w:t>
            </w:r>
          </w:p>
        </w:tc>
      </w:tr>
      <w:tr w:rsidR="00961F77" w14:paraId="070B4CD0" w14:textId="77777777" w:rsidTr="00C035AC">
        <w:tblPrEx>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Change w:id="90" w:author="Chen Heller" w:date="2022-09-14T17:03:00Z">
            <w:tblPrEx>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
          </w:tblPrExChange>
        </w:tblPrEx>
        <w:trPr>
          <w:trHeight w:val="490"/>
          <w:trPrChange w:id="91" w:author="Chen Heller" w:date="2022-09-14T17:03:00Z">
            <w:trPr>
              <w:trHeight w:val="490"/>
            </w:trPr>
          </w:trPrChange>
        </w:trPr>
        <w:tc>
          <w:tcPr>
            <w:tcW w:w="284" w:type="dxa"/>
            <w:vMerge/>
            <w:tcBorders>
              <w:top w:val="single" w:sz="12" w:space="0" w:color="auto"/>
              <w:bottom w:val="single" w:sz="12" w:space="0" w:color="auto"/>
            </w:tcBorders>
            <w:tcPrChange w:id="92" w:author="Chen Heller" w:date="2022-09-14T17:03:00Z">
              <w:tcPr>
                <w:tcW w:w="284" w:type="dxa"/>
                <w:vMerge/>
                <w:tcBorders>
                  <w:top w:val="single" w:sz="12" w:space="0" w:color="auto"/>
                  <w:bottom w:val="single" w:sz="12" w:space="0" w:color="auto"/>
                </w:tcBorders>
              </w:tcPr>
            </w:tcPrChange>
          </w:tcPr>
          <w:p w14:paraId="126EBC8F" w14:textId="77777777" w:rsidR="00961F77" w:rsidRPr="00EA2CED" w:rsidRDefault="00961F77" w:rsidP="00EA2CED">
            <w:pPr>
              <w:ind w:firstLine="0"/>
              <w:rPr>
                <w:b/>
                <w:bCs/>
              </w:rPr>
            </w:pPr>
          </w:p>
        </w:tc>
        <w:tc>
          <w:tcPr>
            <w:tcW w:w="2126" w:type="dxa"/>
            <w:tcPrChange w:id="93" w:author="Chen Heller" w:date="2022-09-14T17:03:00Z">
              <w:tcPr>
                <w:tcW w:w="2126" w:type="dxa"/>
              </w:tcPr>
            </w:tcPrChange>
          </w:tcPr>
          <w:p w14:paraId="3D446EED" w14:textId="77777777" w:rsidR="00961F77" w:rsidRPr="00EA2CED" w:rsidRDefault="00961F77" w:rsidP="00EA2CED">
            <w:pPr>
              <w:ind w:firstLine="0"/>
              <w:rPr>
                <w:b/>
                <w:bCs/>
              </w:rPr>
            </w:pPr>
            <w:r w:rsidRPr="00EA2CED">
              <w:rPr>
                <w:b/>
                <w:bCs/>
              </w:rPr>
              <w:t>Movement time</w:t>
            </w:r>
          </w:p>
        </w:tc>
        <w:tc>
          <w:tcPr>
            <w:tcW w:w="1843" w:type="dxa"/>
            <w:tcPrChange w:id="94" w:author="Chen Heller" w:date="2022-09-14T17:03:00Z">
              <w:tcPr>
                <w:tcW w:w="1843" w:type="dxa"/>
              </w:tcPr>
            </w:tcPrChange>
          </w:tcPr>
          <w:p w14:paraId="05603DB0" w14:textId="5A97AB95" w:rsidR="00961F77" w:rsidRDefault="00961F77" w:rsidP="00EA2CED">
            <w:pPr>
              <w:ind w:firstLine="0"/>
            </w:pPr>
            <w:r>
              <w:t xml:space="preserve">558.15 </w:t>
            </w:r>
            <w:r w:rsidR="009A705F">
              <w:t>(</w:t>
            </w:r>
            <w:r>
              <w:t>80.72</w:t>
            </w:r>
            <w:r w:rsidR="009A705F">
              <w:t>)</w:t>
            </w:r>
          </w:p>
        </w:tc>
        <w:tc>
          <w:tcPr>
            <w:tcW w:w="1843" w:type="dxa"/>
            <w:tcPrChange w:id="95" w:author="Chen Heller" w:date="2022-09-14T17:03:00Z">
              <w:tcPr>
                <w:tcW w:w="1843" w:type="dxa"/>
              </w:tcPr>
            </w:tcPrChange>
          </w:tcPr>
          <w:p w14:paraId="582B3645" w14:textId="70334C65" w:rsidR="00961F77" w:rsidRDefault="00961F77" w:rsidP="00EA2CED">
            <w:pPr>
              <w:ind w:firstLine="0"/>
            </w:pPr>
            <w:r>
              <w:t xml:space="preserve">557.91 </w:t>
            </w:r>
            <w:r w:rsidR="00F64333">
              <w:t>(</w:t>
            </w:r>
            <w:r>
              <w:t>81.61</w:t>
            </w:r>
            <w:r w:rsidR="00F64333">
              <w:t>)</w:t>
            </w:r>
          </w:p>
        </w:tc>
        <w:tc>
          <w:tcPr>
            <w:tcW w:w="709" w:type="dxa"/>
            <w:tcPrChange w:id="96" w:author="Chen Heller" w:date="2022-09-14T17:03:00Z">
              <w:tcPr>
                <w:tcW w:w="709" w:type="dxa"/>
              </w:tcPr>
            </w:tcPrChange>
          </w:tcPr>
          <w:p w14:paraId="0CCDCACA" w14:textId="2DCF7FA4" w:rsidR="00961F77" w:rsidRDefault="00961F77" w:rsidP="00EA2CED">
            <w:pPr>
              <w:ind w:firstLine="0"/>
            </w:pPr>
          </w:p>
        </w:tc>
        <w:tc>
          <w:tcPr>
            <w:tcW w:w="992" w:type="dxa"/>
            <w:tcPrChange w:id="97" w:author="Chen Heller" w:date="2022-09-14T17:03:00Z">
              <w:tcPr>
                <w:tcW w:w="992" w:type="dxa"/>
              </w:tcPr>
            </w:tcPrChange>
          </w:tcPr>
          <w:p w14:paraId="4DE95311" w14:textId="51965D8A" w:rsidR="00961F77" w:rsidRDefault="00961F77" w:rsidP="00EA2CED">
            <w:pPr>
              <w:ind w:firstLine="0"/>
            </w:pPr>
            <w:r>
              <w:t>0.89</w:t>
            </w:r>
            <w:r w:rsidR="00F64333">
              <w:t>6</w:t>
            </w:r>
          </w:p>
        </w:tc>
        <w:tc>
          <w:tcPr>
            <w:tcW w:w="1417" w:type="dxa"/>
            <w:tcPrChange w:id="98" w:author="Chen Heller" w:date="2022-09-14T17:03:00Z">
              <w:tcPr>
                <w:tcW w:w="1417" w:type="dxa"/>
              </w:tcPr>
            </w:tcPrChange>
          </w:tcPr>
          <w:p w14:paraId="0B24890C" w14:textId="09048ED4" w:rsidR="00961F77" w:rsidRDefault="00961F77" w:rsidP="00EA2CED">
            <w:pPr>
              <w:ind w:firstLine="0"/>
            </w:pPr>
            <w:r>
              <w:t>-5.96, 5.60</w:t>
            </w:r>
          </w:p>
        </w:tc>
        <w:tc>
          <w:tcPr>
            <w:tcW w:w="709" w:type="dxa"/>
            <w:tcPrChange w:id="99" w:author="Chen Heller" w:date="2022-09-14T17:03:00Z">
              <w:tcPr>
                <w:tcW w:w="709" w:type="dxa"/>
              </w:tcPr>
            </w:tcPrChange>
          </w:tcPr>
          <w:p w14:paraId="13AA4AFB" w14:textId="1DC2B275" w:rsidR="00961F77" w:rsidRDefault="00637CDC" w:rsidP="00EA2CED">
            <w:pPr>
              <w:ind w:firstLine="0"/>
            </w:pPr>
            <w:r>
              <w:t>0.02</w:t>
            </w:r>
          </w:p>
        </w:tc>
      </w:tr>
      <w:tr w:rsidR="00C035AC" w14:paraId="779F7B50" w14:textId="77777777" w:rsidTr="00C035AC">
        <w:tblPrEx>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Change w:id="100" w:author="Chen Heller" w:date="2022-09-14T17:03:00Z">
            <w:tblPrEx>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
          </w:tblPrExChange>
        </w:tblPrEx>
        <w:trPr>
          <w:trHeight w:val="490"/>
          <w:trPrChange w:id="101" w:author="Chen Heller" w:date="2022-09-14T17:03:00Z">
            <w:trPr>
              <w:trHeight w:val="490"/>
            </w:trPr>
          </w:trPrChange>
        </w:trPr>
        <w:tc>
          <w:tcPr>
            <w:tcW w:w="284" w:type="dxa"/>
            <w:vMerge/>
            <w:tcBorders>
              <w:top w:val="single" w:sz="12" w:space="0" w:color="auto"/>
              <w:bottom w:val="single" w:sz="12" w:space="0" w:color="auto"/>
            </w:tcBorders>
            <w:tcPrChange w:id="102" w:author="Chen Heller" w:date="2022-09-14T17:03:00Z">
              <w:tcPr>
                <w:tcW w:w="284" w:type="dxa"/>
                <w:vMerge/>
                <w:tcBorders>
                  <w:top w:val="single" w:sz="12" w:space="0" w:color="auto"/>
                  <w:bottom w:val="single" w:sz="12" w:space="0" w:color="auto"/>
                </w:tcBorders>
              </w:tcPr>
            </w:tcPrChange>
          </w:tcPr>
          <w:p w14:paraId="578E81EE" w14:textId="77777777" w:rsidR="00961F77" w:rsidRPr="00EA2CED" w:rsidRDefault="00961F77" w:rsidP="00EA2CED">
            <w:pPr>
              <w:ind w:firstLine="0"/>
              <w:rPr>
                <w:b/>
                <w:bCs/>
              </w:rPr>
            </w:pPr>
          </w:p>
        </w:tc>
        <w:tc>
          <w:tcPr>
            <w:tcW w:w="2126" w:type="dxa"/>
            <w:tcBorders>
              <w:bottom w:val="single" w:sz="12" w:space="0" w:color="auto"/>
            </w:tcBorders>
            <w:tcPrChange w:id="103" w:author="Chen Heller" w:date="2022-09-14T17:03:00Z">
              <w:tcPr>
                <w:tcW w:w="2126" w:type="dxa"/>
              </w:tcPr>
            </w:tcPrChange>
          </w:tcPr>
          <w:p w14:paraId="111B7469" w14:textId="77777777" w:rsidR="00961F77" w:rsidRPr="00EA2CED" w:rsidRDefault="00961F77" w:rsidP="00EA2CED">
            <w:pPr>
              <w:ind w:firstLine="0"/>
              <w:rPr>
                <w:b/>
                <w:bCs/>
              </w:rPr>
            </w:pPr>
            <w:r w:rsidRPr="00EA2CED">
              <w:rPr>
                <w:b/>
                <w:bCs/>
              </w:rPr>
              <w:t>COM</w:t>
            </w:r>
          </w:p>
        </w:tc>
        <w:tc>
          <w:tcPr>
            <w:tcW w:w="1843" w:type="dxa"/>
            <w:tcBorders>
              <w:bottom w:val="single" w:sz="12" w:space="0" w:color="auto"/>
            </w:tcBorders>
            <w:tcPrChange w:id="104" w:author="Chen Heller" w:date="2022-09-14T17:03:00Z">
              <w:tcPr>
                <w:tcW w:w="1843" w:type="dxa"/>
              </w:tcPr>
            </w:tcPrChange>
          </w:tcPr>
          <w:p w14:paraId="654D97AA" w14:textId="3ACED3CC" w:rsidR="00961F77" w:rsidRDefault="00961F77" w:rsidP="00EA2CED">
            <w:pPr>
              <w:ind w:firstLine="0"/>
            </w:pPr>
            <w:r>
              <w:t xml:space="preserve">0.21 </w:t>
            </w:r>
            <w:r w:rsidR="009A705F">
              <w:t>(</w:t>
            </w:r>
            <w:r>
              <w:t>0.06</w:t>
            </w:r>
            <w:r w:rsidR="009A705F">
              <w:t>)</w:t>
            </w:r>
          </w:p>
        </w:tc>
        <w:tc>
          <w:tcPr>
            <w:tcW w:w="1843" w:type="dxa"/>
            <w:tcBorders>
              <w:bottom w:val="single" w:sz="12" w:space="0" w:color="auto"/>
            </w:tcBorders>
            <w:tcPrChange w:id="105" w:author="Chen Heller" w:date="2022-09-14T17:03:00Z">
              <w:tcPr>
                <w:tcW w:w="1843" w:type="dxa"/>
              </w:tcPr>
            </w:tcPrChange>
          </w:tcPr>
          <w:p w14:paraId="6CC04573" w14:textId="233A1FB3" w:rsidR="00961F77" w:rsidRDefault="00961F77" w:rsidP="00EA2CED">
            <w:pPr>
              <w:ind w:firstLine="0"/>
            </w:pPr>
            <w:r>
              <w:t xml:space="preserve">0.20 </w:t>
            </w:r>
            <w:r w:rsidR="00F64333">
              <w:t>(</w:t>
            </w:r>
            <w:r>
              <w:t>0.08</w:t>
            </w:r>
            <w:r w:rsidR="00F64333">
              <w:t>)</w:t>
            </w:r>
          </w:p>
        </w:tc>
        <w:tc>
          <w:tcPr>
            <w:tcW w:w="709" w:type="dxa"/>
            <w:tcBorders>
              <w:bottom w:val="single" w:sz="12" w:space="0" w:color="auto"/>
            </w:tcBorders>
            <w:tcPrChange w:id="106" w:author="Chen Heller" w:date="2022-09-14T17:03:00Z">
              <w:tcPr>
                <w:tcW w:w="709" w:type="dxa"/>
              </w:tcPr>
            </w:tcPrChange>
          </w:tcPr>
          <w:p w14:paraId="27352DD0" w14:textId="2D87A2E7" w:rsidR="00961F77" w:rsidRDefault="00961F77" w:rsidP="00EA2CED">
            <w:pPr>
              <w:ind w:firstLine="0"/>
            </w:pPr>
            <w:r>
              <w:t>0.30</w:t>
            </w:r>
          </w:p>
        </w:tc>
        <w:tc>
          <w:tcPr>
            <w:tcW w:w="992" w:type="dxa"/>
            <w:tcBorders>
              <w:bottom w:val="single" w:sz="12" w:space="0" w:color="auto"/>
            </w:tcBorders>
            <w:tcPrChange w:id="107" w:author="Chen Heller" w:date="2022-09-14T17:03:00Z">
              <w:tcPr>
                <w:tcW w:w="992" w:type="dxa"/>
              </w:tcPr>
            </w:tcPrChange>
          </w:tcPr>
          <w:p w14:paraId="3E2B40BB" w14:textId="235B2ABB" w:rsidR="00961F77" w:rsidRDefault="00961F77" w:rsidP="00EA2CED">
            <w:pPr>
              <w:ind w:firstLine="0"/>
            </w:pPr>
            <w:r>
              <w:t>0.896</w:t>
            </w:r>
          </w:p>
        </w:tc>
        <w:tc>
          <w:tcPr>
            <w:tcW w:w="1417" w:type="dxa"/>
            <w:tcBorders>
              <w:bottom w:val="single" w:sz="12" w:space="0" w:color="auto"/>
            </w:tcBorders>
            <w:tcPrChange w:id="108" w:author="Chen Heller" w:date="2022-09-14T17:03:00Z">
              <w:tcPr>
                <w:tcW w:w="1417" w:type="dxa"/>
              </w:tcPr>
            </w:tcPrChange>
          </w:tcPr>
          <w:p w14:paraId="1C5F1A4E" w14:textId="1807A59B" w:rsidR="00961F77" w:rsidRDefault="00961F77" w:rsidP="00EA2CED">
            <w:pPr>
              <w:ind w:firstLine="0"/>
            </w:pPr>
            <w:r>
              <w:t>-0.03, 0.04</w:t>
            </w:r>
          </w:p>
        </w:tc>
        <w:tc>
          <w:tcPr>
            <w:tcW w:w="709" w:type="dxa"/>
            <w:tcBorders>
              <w:bottom w:val="single" w:sz="12" w:space="0" w:color="auto"/>
            </w:tcBorders>
            <w:tcPrChange w:id="109" w:author="Chen Heller" w:date="2022-09-14T17:03:00Z">
              <w:tcPr>
                <w:tcW w:w="709" w:type="dxa"/>
              </w:tcPr>
            </w:tcPrChange>
          </w:tcPr>
          <w:p w14:paraId="0780EA0C" w14:textId="2CEF99C4" w:rsidR="00961F77" w:rsidRDefault="00637CDC" w:rsidP="00EA2CED">
            <w:pPr>
              <w:ind w:firstLine="0"/>
            </w:pPr>
            <w:r>
              <w:t>0.10</w:t>
            </w:r>
          </w:p>
        </w:tc>
      </w:tr>
      <w:tr w:rsidR="00C035AC" w14:paraId="4BE0715A" w14:textId="77777777" w:rsidTr="00A9599D">
        <w:trPr>
          <w:trHeight w:val="490"/>
          <w:ins w:id="110" w:author="Chen Heller" w:date="2022-09-14T17:03:00Z"/>
        </w:trPr>
        <w:tc>
          <w:tcPr>
            <w:tcW w:w="9923" w:type="dxa"/>
            <w:gridSpan w:val="8"/>
            <w:tcBorders>
              <w:top w:val="single" w:sz="12" w:space="0" w:color="auto"/>
            </w:tcBorders>
          </w:tcPr>
          <w:p w14:paraId="56711932" w14:textId="43820542" w:rsidR="00C035AC" w:rsidRDefault="00C035AC" w:rsidP="002F4185">
            <w:pPr>
              <w:spacing w:line="240" w:lineRule="auto"/>
              <w:ind w:firstLine="0"/>
              <w:rPr>
                <w:ins w:id="111" w:author="Chen Heller" w:date="2022-09-14T17:03:00Z"/>
              </w:rPr>
            </w:pPr>
            <w:ins w:id="112" w:author="Chen Heller" w:date="2022-09-14T17:03:00Z">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t-test score, 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commentRangeEnd w:id="87"/>
            <w:r w:rsidR="00FF2F95">
              <w:rPr>
                <w:rStyle w:val="CommentReference"/>
              </w:rPr>
              <w:commentReference w:id="87"/>
            </w:r>
          </w:p>
        </w:tc>
      </w:tr>
    </w:tbl>
    <w:p w14:paraId="604FF448" w14:textId="77777777" w:rsidR="00961F77" w:rsidRDefault="00961F77" w:rsidP="004D5003">
      <w:pPr>
        <w:ind w:firstLine="0"/>
      </w:pPr>
    </w:p>
    <w:p w14:paraId="79292204" w14:textId="77777777" w:rsidR="00961F77" w:rsidRDefault="00961F77" w:rsidP="004D5003">
      <w:pPr>
        <w:ind w:firstLine="0"/>
      </w:pPr>
    </w:p>
    <w:p w14:paraId="44BAA179" w14:textId="77777777" w:rsidR="00A63387" w:rsidRDefault="00A63387" w:rsidP="00723227">
      <w:pPr>
        <w:pStyle w:val="Caption"/>
        <w:keepNext/>
      </w:pPr>
      <w:r w:rsidRPr="00A63387">
        <w:rPr>
          <w:noProof/>
        </w:rPr>
        <w:drawing>
          <wp:inline distT="0" distB="0" distL="0" distR="0" wp14:anchorId="7E0B7032" wp14:editId="6B47513C">
            <wp:extent cx="5925312" cy="400927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047" t="2437" r="25096" b="9345"/>
                    <a:stretch/>
                  </pic:blipFill>
                  <pic:spPr bwMode="auto">
                    <a:xfrm>
                      <a:off x="0" y="0"/>
                      <a:ext cx="5931906" cy="4013738"/>
                    </a:xfrm>
                    <a:prstGeom prst="rect">
                      <a:avLst/>
                    </a:prstGeom>
                    <a:noFill/>
                    <a:ln>
                      <a:noFill/>
                    </a:ln>
                    <a:extLst>
                      <a:ext uri="{53640926-AAD7-44D8-BBD7-CCE9431645EC}">
                        <a14:shadowObscured xmlns:a14="http://schemas.microsoft.com/office/drawing/2010/main"/>
                      </a:ext>
                    </a:extLst>
                  </pic:spPr>
                </pic:pic>
              </a:graphicData>
            </a:graphic>
          </wp:inline>
        </w:drawing>
      </w:r>
    </w:p>
    <w:p w14:paraId="5E4481CF" w14:textId="07C8BDD5" w:rsidR="00106015" w:rsidRDefault="00A63387" w:rsidP="008D35B7">
      <w:pPr>
        <w:pStyle w:val="Caption"/>
      </w:pPr>
      <w:bookmarkStart w:id="113" w:name="_Ref113876063"/>
      <w:r>
        <w:t xml:space="preserve">Figure </w:t>
      </w:r>
      <w:r w:rsidR="00000000">
        <w:fldChar w:fldCharType="begin"/>
      </w:r>
      <w:r w:rsidR="00000000">
        <w:instrText xml:space="preserve"> SEQ Figure \* ARABIC </w:instrText>
      </w:r>
      <w:r w:rsidR="00000000">
        <w:fldChar w:fldCharType="separate"/>
      </w:r>
      <w:r w:rsidR="007E2512">
        <w:rPr>
          <w:noProof/>
        </w:rPr>
        <w:t>3</w:t>
      </w:r>
      <w:r w:rsidR="00000000">
        <w:rPr>
          <w:noProof/>
        </w:rPr>
        <w:fldChar w:fldCharType="end"/>
      </w:r>
      <w:bookmarkEnd w:id="113"/>
      <w:r>
        <w:t xml:space="preserve">. </w:t>
      </w:r>
      <w:bookmarkStart w:id="114" w:name="_Hlk113876516"/>
      <w:r>
        <w:t xml:space="preserve">Results of Experiment 1. </w:t>
      </w:r>
      <w:r w:rsidR="008958F6">
        <w:t>(a)</w:t>
      </w:r>
      <w:r w:rsidR="002A611B">
        <w:t xml:space="preserve"> Reaching trajectories </w:t>
      </w:r>
      <w:r w:rsidR="008D35B7">
        <w:t xml:space="preserve">in trials where a </w:t>
      </w:r>
      <w:r w:rsidR="008076A6">
        <w:t>correct</w:t>
      </w:r>
      <w:r w:rsidR="00122F84">
        <w:t xml:space="preserve"> answer </w:t>
      </w:r>
      <w:r w:rsidR="0042632C">
        <w:t xml:space="preserve">was </w:t>
      </w:r>
      <w:r w:rsidR="008D35B7">
        <w:t>given by choosing the</w:t>
      </w:r>
      <w:r w:rsidR="002A611B">
        <w:t xml:space="preserve"> left and right targets, averaged across all participants. </w:t>
      </w:r>
      <w:r w:rsidR="00A664C3">
        <w:t xml:space="preserve">(b-f) </w:t>
      </w:r>
      <w:r w:rsidR="00045F12">
        <w:t xml:space="preserve">Dots </w:t>
      </w:r>
      <w:r w:rsidR="00353BE6">
        <w:t xml:space="preserve">are </w:t>
      </w:r>
      <w:r w:rsidR="00045F12">
        <w:t xml:space="preserve">single participant </w:t>
      </w:r>
      <w:r w:rsidR="00353BE6">
        <w:lastRenderedPageBreak/>
        <w:t xml:space="preserve">averages </w:t>
      </w:r>
      <w:r w:rsidR="00045F12">
        <w:t xml:space="preserve">while the red/blue horizontal lines </w:t>
      </w:r>
      <w:r w:rsidR="00353BE6">
        <w:t xml:space="preserve">are </w:t>
      </w:r>
      <w:r w:rsidR="00045F12">
        <w:t xml:space="preserve">the </w:t>
      </w:r>
      <w:r w:rsidR="00353BE6">
        <w:t xml:space="preserve">average of all </w:t>
      </w:r>
      <w:r w:rsidR="00045F12">
        <w:t>participants.</w:t>
      </w:r>
      <w:r w:rsidR="009A4D8B">
        <w:t xml:space="preserve"> Black error bars symbol the standard error (SE).</w:t>
      </w:r>
      <w:r w:rsidR="00296FEE">
        <w:t xml:space="preserve"> Full/dashed grey line</w:t>
      </w:r>
      <w:r w:rsidR="005F2BBE">
        <w:t>s</w:t>
      </w:r>
      <w:r w:rsidR="00296FEE">
        <w:t xml:space="preserve"> represent a numerical incline/decline</w:t>
      </w:r>
      <w:r w:rsidR="00B17727">
        <w:t xml:space="preserve"> (respectively)</w:t>
      </w:r>
      <w:r w:rsidR="00281898">
        <w:t xml:space="preserve"> between the congruent and incongruent conditions.</w:t>
      </w:r>
      <w:bookmarkEnd w:id="114"/>
    </w:p>
    <w:p w14:paraId="203F08D3" w14:textId="77777777" w:rsidR="00EF2201" w:rsidRPr="00EF2201" w:rsidRDefault="00EF2201" w:rsidP="00B83C9B">
      <w:pPr>
        <w:ind w:firstLine="0"/>
      </w:pPr>
    </w:p>
    <w:p w14:paraId="5C9A9952" w14:textId="2AEC4F86" w:rsidR="002057FC" w:rsidRDefault="002057FC" w:rsidP="006238E0">
      <w:pPr>
        <w:pStyle w:val="Heading3"/>
      </w:pPr>
      <w:bookmarkStart w:id="115" w:name="_Toc114053533"/>
      <w:commentRangeStart w:id="116"/>
      <w:r>
        <w:t>Discussion</w:t>
      </w:r>
      <w:commentRangeEnd w:id="116"/>
      <w:r w:rsidR="004130C2">
        <w:rPr>
          <w:rStyle w:val="CommentReference"/>
          <w:rFonts w:asciiTheme="majorBidi" w:eastAsiaTheme="minorEastAsia" w:hAnsiTheme="majorBidi" w:cstheme="majorBidi"/>
          <w:b w:val="0"/>
          <w:bCs w:val="0"/>
          <w:kern w:val="0"/>
          <w:lang w:eastAsia="en-US" w:bidi="he-IL"/>
        </w:rPr>
        <w:commentReference w:id="116"/>
      </w:r>
      <w:bookmarkEnd w:id="115"/>
    </w:p>
    <w:p w14:paraId="4AEE0D15" w14:textId="12F2C4BA" w:rsidR="002E6192" w:rsidRDefault="00D908A0" w:rsidP="00B83C9B">
      <w:pPr>
        <w:ind w:firstLine="0"/>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r w:rsidR="00333DEB">
        <w:t>my</w:t>
      </w:r>
      <w:r w:rsidR="008F6CE0">
        <w:t xml:space="preserve"> expectations, </w:t>
      </w:r>
      <w:r w:rsidR="00D22079">
        <w:t xml:space="preserve">a </w:t>
      </w:r>
      <w:r w:rsidR="00CE2020">
        <w:t xml:space="preserve">robust </w:t>
      </w:r>
      <w:r w:rsidR="00673AEA">
        <w:t xml:space="preserve">unconscious </w:t>
      </w:r>
      <w:r w:rsidR="008F6CE0">
        <w:t xml:space="preserve">effect </w:t>
      </w:r>
      <w:r w:rsidR="00CE2020">
        <w:t xml:space="preserve">was </w:t>
      </w:r>
      <w:r w:rsidR="00D22079">
        <w:t xml:space="preserve">not </w:t>
      </w:r>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r w:rsidR="00E828D4">
        <w:t xml:space="preserve">the </w:t>
      </w:r>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005AB56C" w:rsidR="007C40F4" w:rsidRDefault="007C40F4" w:rsidP="006238E0">
      <w:pPr>
        <w:pStyle w:val="NoSpacing"/>
        <w:bidi w:val="0"/>
      </w:pPr>
    </w:p>
    <w:p w14:paraId="05C06A55" w14:textId="1609DBC3" w:rsidR="00A95B10" w:rsidRDefault="008E682E" w:rsidP="006238E0">
      <w:pPr>
        <w:pStyle w:val="Heading2"/>
      </w:pPr>
      <w:bookmarkStart w:id="117" w:name="_Toc114053534"/>
      <w:r>
        <w:t xml:space="preserve">Pilot </w:t>
      </w:r>
      <w:r w:rsidR="00ED60E1">
        <w:t>Exp</w:t>
      </w:r>
      <w:r>
        <w:t>eriment</w:t>
      </w:r>
      <w:r w:rsidR="00ED60E1">
        <w:t xml:space="preserve"> 2</w:t>
      </w:r>
      <w:bookmarkEnd w:id="117"/>
    </w:p>
    <w:p w14:paraId="43984158" w14:textId="52B2EE9C" w:rsidR="00B01E98" w:rsidRDefault="00B01E98" w:rsidP="00CA1FE8">
      <w:pPr>
        <w:ind w:firstLine="0"/>
      </w:pPr>
      <w:r>
        <w:t xml:space="preserve">A possible </w:t>
      </w:r>
      <w:r w:rsidR="001D6512">
        <w:t xml:space="preserve">explanation </w:t>
      </w:r>
      <w:r>
        <w:t>for the null result</w:t>
      </w:r>
      <w:r w:rsidR="00CA1FE8">
        <w:t>s found in Experiment 1</w:t>
      </w:r>
      <w:r w:rsidR="000610E4">
        <w:t xml:space="preserve"> might pertain to the relatively </w:t>
      </w:r>
      <w:proofErr w:type="gramStart"/>
      <w:r w:rsidR="000610E4">
        <w:t>long time</w:t>
      </w:r>
      <w:proofErr w:type="gramEnd"/>
      <w:r w:rsidR="000610E4">
        <w:t xml:space="preserve"> window given for </w:t>
      </w:r>
      <w:del w:id="118" w:author="Chen Heller" w:date="2022-09-13T12:47:00Z">
        <w:r w:rsidR="000610E4" w:rsidDel="001D1446">
          <w:delText>a</w:delText>
        </w:r>
      </w:del>
      <w:r w:rsidR="000610E4">
        <w:t xml:space="preserve"> response. Under </w:t>
      </w:r>
      <w:del w:id="119" w:author="Chen Heller" w:date="2022-09-13T12:47:00Z">
        <w:r w:rsidR="000610E4" w:rsidDel="001D1446">
          <w:delText xml:space="preserve">these </w:delText>
        </w:r>
      </w:del>
      <w:ins w:id="120" w:author="Chen Heller" w:date="2022-09-13T12:47:00Z">
        <w:r w:rsidR="001D1446">
          <w:t>that</w:t>
        </w:r>
        <w:r w:rsidR="001D1446">
          <w:t xml:space="preserve"> </w:t>
        </w:r>
      </w:ins>
      <w:r w:rsidR="000610E4">
        <w:t>condition</w:t>
      </w:r>
      <w:del w:id="121" w:author="Chen Heller" w:date="2022-09-13T12:47:00Z">
        <w:r w:rsidR="000610E4" w:rsidDel="001D1446">
          <w:delText>s</w:delText>
        </w:r>
      </w:del>
      <w:r w:rsidR="00EA32EB">
        <w:t>,</w:t>
      </w:r>
      <w:r w:rsidR="000610E4">
        <w:t xml:space="preserve"> participants could have reached a decision even before initiating their movements. To illustrate, let us assume that decision was made using some form of </w:t>
      </w:r>
      <w:r w:rsidR="001D6512">
        <w:t xml:space="preserve">evidence accumulation </w:t>
      </w:r>
      <w:r w:rsidR="00EA32EB">
        <w:t>(</w:t>
      </w:r>
      <w:proofErr w:type="spellStart"/>
      <w:r w:rsidR="00EA32EB">
        <w:fldChar w:fldCharType="begin"/>
      </w:r>
      <w:r w:rsidR="00EA32EB">
        <w: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EA32EB">
        <w:fldChar w:fldCharType="separate"/>
      </w:r>
      <w:r w:rsidR="00EA32EB" w:rsidRPr="00DF420B">
        <w:rPr>
          <w:rFonts w:ascii="Times New Roman" w:hAnsi="Times New Roman" w:cs="Times New Roman"/>
        </w:rPr>
        <w:t>Mattler</w:t>
      </w:r>
      <w:proofErr w:type="spellEnd"/>
      <w:r w:rsidR="00EA32EB" w:rsidRPr="00DF420B">
        <w:rPr>
          <w:rFonts w:ascii="Times New Roman" w:hAnsi="Times New Roman" w:cs="Times New Roman"/>
        </w:rPr>
        <w:t xml:space="preserve"> &amp; Palmer</w:t>
      </w:r>
      <w:r w:rsidR="00EA32EB">
        <w:rPr>
          <w:rFonts w:ascii="Times New Roman" w:hAnsi="Times New Roman" w:cs="Times New Roman"/>
        </w:rPr>
        <w:t xml:space="preserve">, </w:t>
      </w:r>
      <w:r w:rsidR="00EA32EB" w:rsidRPr="00DF420B">
        <w:rPr>
          <w:rFonts w:ascii="Times New Roman" w:hAnsi="Times New Roman" w:cs="Times New Roman"/>
        </w:rPr>
        <w:t>2012)</w:t>
      </w:r>
      <w:r w:rsidR="00EA32EB">
        <w:fldChar w:fldCharType="end"/>
      </w:r>
      <w:r w:rsidR="00EA32EB">
        <w:t xml:space="preserve">. </w:t>
      </w:r>
      <w:r w:rsidR="00DC5E6B">
        <w:t>In evidence accumulation models</w:t>
      </w:r>
      <w:r w:rsidR="0047776D">
        <w:t>, the presentation of a stimul</w:t>
      </w:r>
      <w:r w:rsidR="002D19AE">
        <w:t>us</w:t>
      </w:r>
      <w:r w:rsidR="0047776D">
        <w:t xml:space="preserve"> </w:t>
      </w:r>
      <w:r w:rsidR="00184E5C">
        <w:t xml:space="preserve">is held to </w:t>
      </w:r>
      <w:r w:rsidR="00CA1FE8">
        <w:t xml:space="preserve">prompt </w:t>
      </w:r>
      <w:r w:rsidR="00C90608">
        <w:t xml:space="preserve">an </w:t>
      </w:r>
      <w:r w:rsidR="001D6512">
        <w:t>evidence accumulat</w:t>
      </w:r>
      <w:r w:rsidR="00F34BA1">
        <w:t>ion process</w:t>
      </w:r>
      <w:r w:rsidR="001D6512">
        <w:t xml:space="preserve"> </w:t>
      </w:r>
      <w:r w:rsidR="00CA1FE8">
        <w:t xml:space="preserve">until a </w:t>
      </w:r>
      <w:r w:rsidR="001D6512">
        <w:t xml:space="preserve">response </w:t>
      </w:r>
      <w:r w:rsidR="00F34BA1">
        <w:t xml:space="preserve">that </w:t>
      </w:r>
      <w:r w:rsidR="002D19AE">
        <w:t>correspond</w:t>
      </w:r>
      <w:r w:rsidR="00F34BA1">
        <w:t>s</w:t>
      </w:r>
      <w:r w:rsidR="002D19AE">
        <w:t xml:space="preserve"> to the </w:t>
      </w:r>
      <w:r w:rsidR="001D6512">
        <w:t>stimulus</w:t>
      </w:r>
      <w:r w:rsidR="00CA1FE8">
        <w:t xml:space="preserve"> is chosen</w:t>
      </w:r>
      <w:r w:rsidR="001D6512">
        <w:t xml:space="preserve">. </w:t>
      </w:r>
      <w:r w:rsidR="00956CA8">
        <w:t>E</w:t>
      </w:r>
      <w:r w:rsidR="001D6512">
        <w:t xml:space="preserve">vidence </w:t>
      </w:r>
      <w:r w:rsidR="00956CA8">
        <w:t xml:space="preserve">builds up </w:t>
      </w:r>
      <w:r w:rsidR="007F0E1E">
        <w:t>to</w:t>
      </w:r>
      <w:r w:rsidR="00956CA8">
        <w:t xml:space="preserve"> a</w:t>
      </w:r>
      <w:r w:rsidR="001D6512">
        <w:t xml:space="preserve"> threshold</w:t>
      </w:r>
      <w:r w:rsidR="00956CA8">
        <w:t xml:space="preserve">, </w:t>
      </w:r>
      <w:r w:rsidR="00EF0DD5">
        <w:t>and once it is reached</w:t>
      </w:r>
      <w:r w:rsidR="008F2801">
        <w:t>,</w:t>
      </w:r>
      <w:r w:rsidR="00EF0DD5">
        <w:t xml:space="preserve"> </w:t>
      </w:r>
      <w:r w:rsidR="00C43686">
        <w:t xml:space="preserve">a </w:t>
      </w:r>
      <w:r w:rsidR="001D6512">
        <w:t xml:space="preserve">decision is made. </w:t>
      </w:r>
      <w:r w:rsidR="00941782">
        <w:t xml:space="preserve">If an opposing stimulus is presented </w:t>
      </w:r>
      <w:r w:rsidR="00A51F1D">
        <w:t xml:space="preserve">before the threshold is reached, </w:t>
      </w:r>
      <w:r w:rsidR="001D6512">
        <w:t xml:space="preserve">evidence </w:t>
      </w:r>
      <w:r w:rsidR="00A51F1D">
        <w:t>starts to accumulate in the opposite direction</w:t>
      </w:r>
      <w:r w:rsidR="00927717">
        <w:t>, and the decision is delayed</w:t>
      </w:r>
      <w:r w:rsidR="001D6512">
        <w:t xml:space="preserve">. </w:t>
      </w:r>
      <w:r w:rsidR="001B542B">
        <w:t xml:space="preserve">Applied to Experiment 1, and to </w:t>
      </w:r>
      <w:r w:rsidR="00941782">
        <w:t>priming paradigm</w:t>
      </w:r>
      <w:r w:rsidR="00572C24">
        <w:t>s</w:t>
      </w:r>
      <w:r w:rsidR="001B542B">
        <w:t xml:space="preserve"> in general</w:t>
      </w:r>
      <w:r w:rsidR="00941782">
        <w:t xml:space="preserve">, </w:t>
      </w:r>
      <w:r w:rsidR="001B542B">
        <w:t xml:space="preserve">in incongruent trials </w:t>
      </w:r>
      <w:r w:rsidR="00941782">
        <w:t xml:space="preserve">the prime </w:t>
      </w:r>
      <w:r w:rsidR="00927717">
        <w:t xml:space="preserve">and </w:t>
      </w:r>
      <w:r w:rsidR="004B004B">
        <w:t xml:space="preserve">the </w:t>
      </w:r>
      <w:r w:rsidR="00927717">
        <w:t xml:space="preserve">target </w:t>
      </w:r>
      <w:r w:rsidR="00572C24">
        <w:t xml:space="preserve">provide </w:t>
      </w:r>
      <w:r w:rsidR="00941782">
        <w:t xml:space="preserve">contradictory </w:t>
      </w:r>
      <w:r w:rsidR="00927717">
        <w:t>evidence</w:t>
      </w:r>
      <w:r w:rsidR="00D93BCE">
        <w:t>, which delays the</w:t>
      </w:r>
      <w:r w:rsidR="004B004B">
        <w:t xml:space="preserve"> crossing of the threshold</w:t>
      </w:r>
      <w:r w:rsidR="00D93BCE">
        <w:t xml:space="preserve">, and gives rise to longer </w:t>
      </w:r>
      <w:r w:rsidR="00283362">
        <w:t>response</w:t>
      </w:r>
      <w:r w:rsidR="00D93BCE">
        <w:t xml:space="preserve"> times in</w:t>
      </w:r>
      <w:r w:rsidR="001D6512">
        <w:t xml:space="preserve"> incongruent trials </w:t>
      </w:r>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w:t>
      </w:r>
      <w:proofErr w:type="spellStart"/>
      <w:r w:rsidR="002761FE" w:rsidRPr="002761FE">
        <w:rPr>
          <w:rFonts w:ascii="Times New Roman" w:hAnsi="Times New Roman" w:cs="Times New Roman"/>
        </w:rPr>
        <w:t>Dehaene</w:t>
      </w:r>
      <w:proofErr w:type="spellEnd"/>
      <w:r w:rsidR="002761FE" w:rsidRPr="002761FE">
        <w:rPr>
          <w:rFonts w:ascii="Times New Roman" w:hAnsi="Times New Roman" w:cs="Times New Roman"/>
        </w:rPr>
        <w:t xml:space="preserve"> et al., 1998, 2001; </w:t>
      </w:r>
      <w:proofErr w:type="spellStart"/>
      <w:r w:rsidR="002761FE" w:rsidRPr="002761FE">
        <w:rPr>
          <w:rFonts w:ascii="Times New Roman" w:hAnsi="Times New Roman" w:cs="Times New Roman"/>
        </w:rPr>
        <w:t>Dell’Acqua</w:t>
      </w:r>
      <w:proofErr w:type="spellEnd"/>
      <w:r w:rsidR="002761FE" w:rsidRPr="002761FE">
        <w:rPr>
          <w:rFonts w:ascii="Times New Roman" w:hAnsi="Times New Roman" w:cs="Times New Roman"/>
        </w:rPr>
        <w:t xml:space="preserve"> &amp; Grainger, 1999)</w:t>
      </w:r>
      <w:r w:rsidR="006F7C4F">
        <w:fldChar w:fldCharType="end"/>
      </w:r>
      <w:r w:rsidR="001D6512">
        <w:t xml:space="preserve">. </w:t>
      </w:r>
      <w:r w:rsidR="002D23B9">
        <w:t>However</w:t>
      </w:r>
      <w:r w:rsidR="00DD4ECB">
        <w:t>,</w:t>
      </w:r>
      <w:r w:rsidR="002D23B9">
        <w:t xml:space="preserve"> </w:t>
      </w:r>
      <w:r w:rsidR="002B3D75">
        <w:t xml:space="preserve">in my experiment </w:t>
      </w:r>
      <w:r w:rsidR="00C07B4A">
        <w:t xml:space="preserve">the </w:t>
      </w:r>
      <w:r w:rsidR="001D6512">
        <w:t xml:space="preserve">movement duration </w:t>
      </w:r>
      <w:r w:rsidR="002B3D75">
        <w:t xml:space="preserve">was identical for both conditions. </w:t>
      </w:r>
      <w:r w:rsidR="00374F2B">
        <w:t xml:space="preserve">On the other hand, </w:t>
      </w:r>
      <w:r w:rsidR="0079471B">
        <w:t>reaction</w:t>
      </w:r>
      <w:r w:rsidR="00374F2B">
        <w:t xml:space="preserve"> times (i.e., time it takes to initiate the movement to begin with)</w:t>
      </w:r>
      <w:r w:rsidR="00F96A55">
        <w:t xml:space="preserve"> showed a trend towards longer responses in incongruent trials. This raises the possibility </w:t>
      </w:r>
      <w:r w:rsidR="00C07B4A">
        <w:t xml:space="preserve">that </w:t>
      </w:r>
      <w:r w:rsidR="001D6512">
        <w:t xml:space="preserve">the </w:t>
      </w:r>
      <w:r w:rsidR="006F51CB">
        <w:t xml:space="preserve">decision </w:t>
      </w:r>
      <w:r w:rsidR="00E06273">
        <w:t xml:space="preserve">was </w:t>
      </w:r>
      <w:proofErr w:type="gramStart"/>
      <w:r w:rsidR="00E06273">
        <w:t xml:space="preserve">actually </w:t>
      </w:r>
      <w:r w:rsidR="006F51CB">
        <w:t>made</w:t>
      </w:r>
      <w:proofErr w:type="gramEnd"/>
      <w:r w:rsidR="006F51CB">
        <w:t xml:space="preserve"> </w:t>
      </w:r>
      <w:r w:rsidR="001D6512">
        <w:t xml:space="preserve">before the movement </w:t>
      </w:r>
      <w:r w:rsidR="006F51CB">
        <w:t xml:space="preserve">has </w:t>
      </w:r>
      <w:r w:rsidR="001D6512">
        <w:t xml:space="preserve">started. </w:t>
      </w:r>
      <w:proofErr w:type="gramStart"/>
      <w:ins w:id="122" w:author="Chen Heller" w:date="2022-09-13T12:50:00Z">
        <w:r w:rsidR="00202F84">
          <w:t>Thus</w:t>
        </w:r>
        <w:proofErr w:type="gramEnd"/>
        <w:r w:rsidR="00202F84">
          <w:t xml:space="preserve"> participants </w:t>
        </w:r>
        <w:r w:rsidR="00202F84">
          <w:lastRenderedPageBreak/>
          <w:t xml:space="preserve">reached directly to their final answer without </w:t>
        </w:r>
      </w:ins>
      <w:ins w:id="123" w:author="Chen Heller" w:date="2022-09-13T12:51:00Z">
        <w:r w:rsidR="006F2914">
          <w:t xml:space="preserve">revealing any of the processes that lead to choosing it. </w:t>
        </w:r>
      </w:ins>
      <w:r w:rsidR="000402D6">
        <w:t>As a result</w:t>
      </w:r>
      <w:r w:rsidR="00EF0DD5">
        <w:t>,</w:t>
      </w:r>
      <w:r w:rsidR="000402D6">
        <w:t xml:space="preserve"> </w:t>
      </w:r>
      <w:r w:rsidR="001D6512">
        <w:t xml:space="preserve">the congruency effect </w:t>
      </w:r>
      <w:r w:rsidR="000402D6">
        <w:t xml:space="preserve">was not </w:t>
      </w:r>
      <w:r w:rsidR="001D6512">
        <w:t>expressed in the movement itself.</w:t>
      </w:r>
    </w:p>
    <w:p w14:paraId="45EC229A" w14:textId="1946F80C" w:rsidR="002B4328" w:rsidRDefault="002945D9" w:rsidP="00137C62">
      <w:r>
        <w:t>Therefor</w:t>
      </w:r>
      <w:r w:rsidR="00A86475">
        <w:t>e,</w:t>
      </w:r>
      <w:r w:rsidR="0066358C">
        <w:t xml:space="preserve"> in experiment </w:t>
      </w:r>
      <w:r w:rsidR="001406C6">
        <w:t>2</w:t>
      </w:r>
      <w:r w:rsidR="004D25AA">
        <w:t>,</w:t>
      </w:r>
      <w:r w:rsidR="0066358C">
        <w:t xml:space="preserve"> </w:t>
      </w:r>
      <w:r w:rsidR="003050A1">
        <w:t xml:space="preserve">the </w:t>
      </w:r>
      <w:r w:rsidR="00C02897">
        <w:t>time</w:t>
      </w:r>
      <w:r w:rsidR="00FA3257">
        <w:t xml:space="preserve"> </w:t>
      </w:r>
      <w:r w:rsidR="003050A1">
        <w:t xml:space="preserve">window for response </w:t>
      </w:r>
      <w:r w:rsidR="00FA3257">
        <w:t>was restricted</w:t>
      </w:r>
      <w:r w:rsidR="00D0268C">
        <w:t>,</w:t>
      </w:r>
      <w:r w:rsidR="000150E7">
        <w:rPr>
          <w:rFonts w:hint="cs"/>
          <w:rtl/>
        </w:rPr>
        <w:t xml:space="preserve"> </w:t>
      </w:r>
      <w:r w:rsidR="00FA3257">
        <w:t xml:space="preserve">and </w:t>
      </w:r>
      <w:r w:rsidR="004D25AA">
        <w:t xml:space="preserve">movement duration was </w:t>
      </w:r>
      <w:r w:rsidR="00336D27">
        <w:t>decreased.</w:t>
      </w:r>
      <w:r w:rsidR="00137C62">
        <w:t xml:space="preserve"> </w:t>
      </w:r>
      <w:r w:rsidR="002B4328">
        <w:t xml:space="preserve">Since </w:t>
      </w:r>
      <w:r w:rsidR="000150E7">
        <w:t>quicker responses were required</w:t>
      </w:r>
      <w:r w:rsidR="00D0268C">
        <w:t>,</w:t>
      </w:r>
      <w:r w:rsidR="000150E7">
        <w:t xml:space="preserve"> </w:t>
      </w:r>
      <w:r w:rsidR="002B4328">
        <w:t>a second training block</w:t>
      </w:r>
      <w:r w:rsidR="000150E7">
        <w:t xml:space="preserve"> was added</w:t>
      </w:r>
      <w:r w:rsidR="00B01E98">
        <w:t xml:space="preserve"> to make sure </w:t>
      </w:r>
      <w:r w:rsidR="001C003C">
        <w:t xml:space="preserve">participants </w:t>
      </w:r>
      <w:r w:rsidR="00B01E98">
        <w:t>learn to respond within the required time window</w:t>
      </w:r>
      <w:r w:rsidR="000150E7">
        <w:t xml:space="preserve">. </w:t>
      </w:r>
      <w:r w:rsidR="00B1489D">
        <w:t xml:space="preserve">I expected the </w:t>
      </w:r>
      <w:r w:rsidR="0036328E">
        <w:t xml:space="preserve">movements </w:t>
      </w:r>
      <w:r w:rsidR="004B6630">
        <w:t xml:space="preserve">to reflect a greater unconscious effect </w:t>
      </w:r>
      <w:r w:rsidR="0018258F">
        <w:t xml:space="preserve">than </w:t>
      </w:r>
      <w:r w:rsidR="00A86475">
        <w:t xml:space="preserve">in Experiment </w:t>
      </w:r>
      <w:r w:rsidR="005A45EF">
        <w:t xml:space="preserve">1 </w:t>
      </w:r>
      <w:r w:rsidR="0036328E">
        <w:t xml:space="preserve">considering that participants will not </w:t>
      </w:r>
      <w:r w:rsidR="002745C1">
        <w:t xml:space="preserve">have enough time </w:t>
      </w:r>
      <w:r w:rsidR="0036328E">
        <w:t xml:space="preserve">to </w:t>
      </w:r>
      <w:proofErr w:type="gramStart"/>
      <w:r w:rsidR="0036328E">
        <w:t xml:space="preserve">make </w:t>
      </w:r>
      <w:r w:rsidR="002745C1">
        <w:t xml:space="preserve">a </w:t>
      </w:r>
      <w:r w:rsidR="0036328E">
        <w:t>decision</w:t>
      </w:r>
      <w:proofErr w:type="gramEnd"/>
      <w:r w:rsidR="0036328E">
        <w:t xml:space="preserve"> before starting their movement.</w:t>
      </w:r>
    </w:p>
    <w:p w14:paraId="19BBC9B1" w14:textId="38FFCBE9" w:rsidR="007429C1" w:rsidRPr="00BA41CF" w:rsidRDefault="007429C1" w:rsidP="006238E0">
      <w:pPr>
        <w:pStyle w:val="Heading3"/>
      </w:pPr>
      <w:bookmarkStart w:id="124" w:name="_Toc114053535"/>
      <w:r>
        <w:t>Methods</w:t>
      </w:r>
      <w:bookmarkEnd w:id="124"/>
    </w:p>
    <w:p w14:paraId="54353DE0" w14:textId="77777777" w:rsidR="007429C1" w:rsidRDefault="007429C1" w:rsidP="006238E0">
      <w:pPr>
        <w:pStyle w:val="Heading4"/>
      </w:pPr>
      <w:bookmarkStart w:id="125" w:name="_Toc114053536"/>
      <w:r>
        <w:t>Participants</w:t>
      </w:r>
      <w:bookmarkEnd w:id="125"/>
    </w:p>
    <w:p w14:paraId="1993AB85" w14:textId="5219E5D7" w:rsidR="007429C1" w:rsidRPr="00422E34" w:rsidRDefault="00974448" w:rsidP="00974448">
      <w:pPr>
        <w:ind w:firstLine="0"/>
      </w:pPr>
      <w:r>
        <w:t>Nine</w:t>
      </w:r>
      <w:r w:rsidR="00566B31">
        <w:t xml:space="preserve"> </w:t>
      </w:r>
      <w:r w:rsidR="007429C1">
        <w:t>participants (</w:t>
      </w:r>
      <w:r w:rsidR="00425C33">
        <w:t xml:space="preserve">7 </w:t>
      </w:r>
      <w:r w:rsidR="007429C1">
        <w:t>females) were recruited for the stud</w:t>
      </w:r>
      <w:r w:rsidR="006378BF">
        <w:t>y</w:t>
      </w:r>
      <w:r w:rsidR="007429C1">
        <w:t xml:space="preserve"> (</w:t>
      </w:r>
      <w:r w:rsidR="00690952">
        <w:t xml:space="preserve">age: </w:t>
      </w:r>
      <w:r w:rsidR="007429C1">
        <w:t>M=</w:t>
      </w:r>
      <w:r w:rsidR="00D46145">
        <w:t>23.66</w:t>
      </w:r>
      <w:r w:rsidR="007429C1">
        <w:t>, SD=</w:t>
      </w:r>
      <w:r w:rsidR="008476D5">
        <w:t>2.44</w:t>
      </w:r>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r w:rsidR="0092550B">
        <w:t xml:space="preserve"> </w:t>
      </w:r>
      <w:r w:rsidR="008476D5">
        <w:t xml:space="preserve">additional </w:t>
      </w:r>
      <w:r w:rsidR="00E674BB">
        <w:t>participants</w:t>
      </w:r>
      <w:r w:rsidR="0092550B">
        <w:t xml:space="preserve"> were disqualified from</w:t>
      </w:r>
      <w:r w:rsidR="00097ED6">
        <w:t xml:space="preserve"> the</w:t>
      </w:r>
      <w:r w:rsidR="0092550B">
        <w:t xml:space="preserve"> analysis</w:t>
      </w:r>
      <w:r w:rsidR="00690952">
        <w:t>, as they met two of the following predefined excluded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r w:rsidR="00690952">
        <w:t>An</w:t>
      </w:r>
      <w:r w:rsidR="00026CD9">
        <w:t>other</w:t>
      </w:r>
      <w:r w:rsidR="00341933">
        <w:t xml:space="preserve"> participant was excluded because the experiment crashed during her session.</w:t>
      </w:r>
    </w:p>
    <w:p w14:paraId="1B9FB235" w14:textId="0D1FC686" w:rsidR="007429C1" w:rsidRDefault="007429C1" w:rsidP="006238E0">
      <w:pPr>
        <w:pStyle w:val="Heading3"/>
      </w:pPr>
      <w:bookmarkStart w:id="126" w:name="_Toc114053537"/>
      <w:r>
        <w:t>Stimuli</w:t>
      </w:r>
      <w:r w:rsidR="00CA2666">
        <w:t xml:space="preserve">, </w:t>
      </w:r>
      <w:r>
        <w:t>Apparatus</w:t>
      </w:r>
      <w:r w:rsidR="00CA2666">
        <w:t xml:space="preserve"> and </w:t>
      </w:r>
      <w:r>
        <w:t>Procedure</w:t>
      </w:r>
      <w:bookmarkEnd w:id="126"/>
    </w:p>
    <w:p w14:paraId="48EF074D" w14:textId="2CA241B0" w:rsidR="001A054F" w:rsidRDefault="00CA2666" w:rsidP="00212789">
      <w:pPr>
        <w:ind w:firstLine="0"/>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676EA161" w14:textId="334032C8" w:rsidR="00D826D9" w:rsidRDefault="00D826D9" w:rsidP="006238E0">
      <w:pPr>
        <w:pStyle w:val="Heading3"/>
      </w:pPr>
      <w:bookmarkStart w:id="127" w:name="_Toc114053538"/>
      <w:r>
        <w:t>Exclusion criteria</w:t>
      </w:r>
      <w:bookmarkEnd w:id="127"/>
    </w:p>
    <w:p w14:paraId="1A31F715" w14:textId="7A916C08" w:rsidR="006B13AE" w:rsidRDefault="00D826D9" w:rsidP="00974448">
      <w:pPr>
        <w:ind w:firstLine="0"/>
      </w:pPr>
      <w:r>
        <w:lastRenderedPageBreak/>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37EA6538" w14:textId="77777777" w:rsidR="006B13AE" w:rsidRDefault="006B13AE">
      <w:pPr>
        <w:spacing w:line="480" w:lineRule="auto"/>
        <w:jc w:val="left"/>
      </w:pPr>
      <w:r>
        <w:br w:type="page"/>
      </w:r>
    </w:p>
    <w:p w14:paraId="09E0A93D" w14:textId="11EFE9F6" w:rsidR="00D826D9" w:rsidRDefault="00D826D9" w:rsidP="006238E0">
      <w:pPr>
        <w:pStyle w:val="Heading3"/>
      </w:pPr>
      <w:bookmarkStart w:id="128" w:name="_Toc114053539"/>
      <w:r>
        <w:lastRenderedPageBreak/>
        <w:t>Results</w:t>
      </w:r>
      <w:bookmarkEnd w:id="128"/>
    </w:p>
    <w:p w14:paraId="437897F0" w14:textId="56285217" w:rsidR="000E54E1" w:rsidRDefault="00BA4221" w:rsidP="00974448">
      <w:pPr>
        <w:ind w:firstLine="0"/>
      </w:pPr>
      <w:r>
        <w:t xml:space="preserve">Prime visibility: </w:t>
      </w:r>
      <w:del w:id="129" w:author="Chen Heller" w:date="2022-09-14T13:39:00Z">
        <w:r w:rsidDel="0053128B">
          <w:delText>overall</w:delText>
        </w:r>
      </w:del>
      <w:ins w:id="130" w:author="Chen Heller" w:date="2022-09-14T13:44:00Z">
        <w:r w:rsidR="001F7E99">
          <w:t>i</w:t>
        </w:r>
      </w:ins>
      <w:ins w:id="131" w:author="Chen Heller" w:date="2022-09-14T13:39:00Z">
        <w:r w:rsidR="0053128B">
          <w:t>n total</w:t>
        </w:r>
      </w:ins>
      <w:r>
        <w:t xml:space="preserve">, </w:t>
      </w:r>
      <w:ins w:id="132" w:author="Chen Heller" w:date="2022-09-14T13:42:00Z">
        <w:r w:rsidR="00402BB2">
          <w:t xml:space="preserve">visibility </w:t>
        </w:r>
        <w:r w:rsidR="00402BB2">
          <w:t xml:space="preserve">rating of </w:t>
        </w:r>
        <w:r w:rsidR="00402BB2">
          <w:t>1</w:t>
        </w:r>
        <w:r w:rsidR="00402BB2">
          <w:t xml:space="preserve"> was given in </w:t>
        </w:r>
      </w:ins>
      <w:r w:rsidR="003F2C2D">
        <w:t>81.63</w:t>
      </w:r>
      <w:r>
        <w:t>% of the trials</w:t>
      </w:r>
      <w:del w:id="133" w:author="Chen Heller" w:date="2022-09-14T13:42:00Z">
        <w:r w:rsidDel="002E11F6">
          <w:delText xml:space="preserve"> were rated as</w:delText>
        </w:r>
        <w:r w:rsidDel="00402BB2">
          <w:delText xml:space="preserve"> visibility 1</w:delText>
        </w:r>
      </w:del>
      <w:r>
        <w:t>,</w:t>
      </w:r>
      <w:ins w:id="134" w:author="Chen Heller" w:date="2022-09-14T13:42:00Z">
        <w:r w:rsidR="002E11F6">
          <w:t xml:space="preserve"> visibility rating of 2 in</w:t>
        </w:r>
      </w:ins>
      <w:r>
        <w:t xml:space="preserve"> </w:t>
      </w:r>
      <w:r w:rsidR="003F2C2D">
        <w:t>16.07</w:t>
      </w:r>
      <w:r>
        <w:t xml:space="preserve">% </w:t>
      </w:r>
      <w:del w:id="135" w:author="Chen Heller" w:date="2022-09-14T13:42:00Z">
        <w:r w:rsidDel="002E11F6">
          <w:delText>as visibility 2</w:delText>
        </w:r>
      </w:del>
      <w:ins w:id="136" w:author="Chen Heller" w:date="2022-09-14T13:42:00Z">
        <w:r w:rsidR="002E11F6">
          <w:t>of the trials</w:t>
        </w:r>
      </w:ins>
      <w:r>
        <w:t>,</w:t>
      </w:r>
      <w:ins w:id="137" w:author="Chen Heller" w:date="2022-09-14T13:42:00Z">
        <w:r w:rsidR="002E11F6">
          <w:t xml:space="preserve"> visibility rating of 3 in</w:t>
        </w:r>
      </w:ins>
      <w:r>
        <w:t xml:space="preserve"> </w:t>
      </w:r>
      <w:r w:rsidR="003F2C2D">
        <w:t>1.83</w:t>
      </w:r>
      <w:r>
        <w:t xml:space="preserve">% </w:t>
      </w:r>
      <w:del w:id="138" w:author="Chen Heller" w:date="2022-09-14T13:43:00Z">
        <w:r w:rsidDel="002E11F6">
          <w:delText>as visibility 3</w:delText>
        </w:r>
      </w:del>
      <w:ins w:id="139" w:author="Chen Heller" w:date="2022-09-14T13:43:00Z">
        <w:r w:rsidR="002E11F6">
          <w:t>of the trials</w:t>
        </w:r>
      </w:ins>
      <w:r>
        <w:t xml:space="preserve"> and</w:t>
      </w:r>
      <w:ins w:id="140" w:author="Chen Heller" w:date="2022-09-14T13:43:00Z">
        <w:r w:rsidR="002E11F6">
          <w:t xml:space="preserve"> visibility rating of 4 in</w:t>
        </w:r>
      </w:ins>
      <w:r>
        <w:t xml:space="preserve"> </w:t>
      </w:r>
      <w:r w:rsidR="00E65DB2">
        <w:t>0.</w:t>
      </w:r>
      <w:r w:rsidR="003F2C2D">
        <w:t>46</w:t>
      </w:r>
      <w:r>
        <w:t xml:space="preserve">% </w:t>
      </w:r>
      <w:del w:id="141" w:author="Chen Heller" w:date="2022-09-14T13:43:00Z">
        <w:r w:rsidDel="002E11F6">
          <w:delText>as visibility 4</w:delText>
        </w:r>
      </w:del>
      <w:ins w:id="142" w:author="Chen Heller" w:date="2022-09-14T13:43:00Z">
        <w:r w:rsidR="002E11F6">
          <w:t>of the trials</w:t>
        </w:r>
      </w:ins>
      <w:r>
        <w:t xml:space="preserve">. </w:t>
      </w:r>
      <w:ins w:id="143" w:author="Chen Heller" w:date="2022-09-14T13:31:00Z">
        <w:r w:rsidR="000561B8">
          <w:t xml:space="preserve">Subjectively invisible stimulus was recognized </w:t>
        </w:r>
        <w:r w:rsidR="000561B8">
          <w:t>at chance level</w:t>
        </w:r>
        <w:r w:rsidR="000561B8">
          <w:t>,</w:t>
        </w:r>
        <w:r w:rsidR="000561B8">
          <w:t xml:space="preserve"> </w:t>
        </w:r>
      </w:ins>
      <w:r w:rsidR="00D826D9">
        <w:t>M = 50.2</w:t>
      </w:r>
      <w:r w:rsidR="00D23156">
        <w:t>6</w:t>
      </w:r>
      <w:r w:rsidR="00D826D9">
        <w:t xml:space="preserve">%, SD = 2.57, </w:t>
      </w:r>
      <w:proofErr w:type="gramStart"/>
      <w:r w:rsidR="00D826D9">
        <w:t>t</w:t>
      </w:r>
      <w:r w:rsidR="00D826D9" w:rsidRPr="00974448">
        <w:t>(</w:t>
      </w:r>
      <w:proofErr w:type="gramEnd"/>
      <w:r w:rsidR="00D826D9" w:rsidRPr="00974448">
        <w:t>8)</w:t>
      </w:r>
      <w:r w:rsidR="00D826D9">
        <w:t xml:space="preserve"> = 0.30, p = 0.77</w:t>
      </w:r>
      <w:r w:rsidR="00D23156">
        <w:t>0</w:t>
      </w:r>
      <w:r w:rsidR="00D826D9">
        <w:t>, 95% CI = [48.27, 52.24].</w:t>
      </w:r>
      <w:r w:rsidR="008116EA" w:rsidRPr="008116EA">
        <w:t xml:space="preserve"> </w:t>
      </w:r>
      <w:del w:id="144" w:author="Chen Heller" w:date="2022-09-14T13:31:00Z">
        <w:r w:rsidR="008116EA" w:rsidDel="000561B8">
          <w:delText>Thus</w:delText>
        </w:r>
      </w:del>
      <w:ins w:id="145" w:author="Chen Heller" w:date="2022-09-14T13:31:00Z">
        <w:r w:rsidR="005534BA">
          <w:t xml:space="preserve">To conclude, </w:t>
        </w:r>
      </w:ins>
      <w:ins w:id="146" w:author="Chen Heller" w:date="2022-09-14T13:33:00Z">
        <w:r w:rsidR="0077608B">
          <w:t xml:space="preserve">it appears that </w:t>
        </w:r>
      </w:ins>
      <w:ins w:id="147" w:author="Chen Heller" w:date="2022-09-14T13:31:00Z">
        <w:r w:rsidR="005534BA">
          <w:t xml:space="preserve">the </w:t>
        </w:r>
      </w:ins>
      <w:ins w:id="148" w:author="Chen Heller" w:date="2022-09-14T13:32:00Z">
        <w:r w:rsidR="005534BA">
          <w:t xml:space="preserve">masking </w:t>
        </w:r>
      </w:ins>
      <w:ins w:id="149" w:author="Chen Heller" w:date="2022-09-14T13:33:00Z">
        <w:r w:rsidR="00D11242">
          <w:t>successfully</w:t>
        </w:r>
      </w:ins>
      <w:ins w:id="150" w:author="Chen Heller" w:date="2022-09-14T13:32:00Z">
        <w:r w:rsidR="005534BA">
          <w:t xml:space="preserve"> rendered the stimuli </w:t>
        </w:r>
      </w:ins>
      <w:ins w:id="151" w:author="Chen Heller" w:date="2022-09-14T13:33:00Z">
        <w:r w:rsidR="005534BA">
          <w:t>invisible.</w:t>
        </w:r>
      </w:ins>
      <w:del w:id="152" w:author="Chen Heller" w:date="2022-09-14T13:32:00Z">
        <w:r w:rsidR="008116EA" w:rsidDel="005534BA">
          <w:delText xml:space="preserve">, both the subjective and the objective measures </w:delText>
        </w:r>
        <w:r w:rsidR="008979D8" w:rsidDel="005534BA">
          <w:delText>suggest</w:delText>
        </w:r>
        <w:r w:rsidR="008116EA" w:rsidDel="005534BA">
          <w:delText xml:space="preserve"> that masking was effective in rendering the stimuli invisible.</w:delText>
        </w:r>
      </w:del>
    </w:p>
    <w:p w14:paraId="35416620" w14:textId="7C6B6B54" w:rsidR="00F71D0B" w:rsidRDefault="000E54E1" w:rsidP="00063B24">
      <w:r>
        <w:t xml:space="preserve">Congruency effect: </w:t>
      </w:r>
      <w:del w:id="153" w:author="Chen Heller" w:date="2022-09-14T12:22:00Z">
        <w:r w:rsidR="008979D8" w:rsidDel="00006F56">
          <w:delText xml:space="preserve">Multiple comparisons correction was </w:delText>
        </w:r>
        <w:r w:rsidR="00F97E82" w:rsidDel="00006F56">
          <w:delText>similar to Exp 1.</w:delText>
        </w:r>
        <w:r w:rsidR="00F63B44" w:rsidDel="00006F56">
          <w:delText>,</w:delText>
        </w:r>
        <w:r w:rsidR="00F97E82" w:rsidDel="00006F56">
          <w:delText xml:space="preserve"> except for the tree </w:delText>
        </w:r>
        <w:r w:rsidR="005E3BE0" w:rsidDel="00006F56">
          <w:delText>hierarchy</w:delText>
        </w:r>
        <w:r w:rsidR="009352B8" w:rsidDel="00006F56">
          <w:delText xml:space="preserve">, which in </w:delText>
        </w:r>
        <w:r w:rsidR="00BB6FB1" w:rsidDel="00006F56">
          <w:delText>the current experiment</w:delText>
        </w:r>
        <w:r w:rsidR="009352B8" w:rsidDel="00006F56">
          <w:delText xml:space="preserve"> </w:delText>
        </w:r>
        <w:r w:rsidR="00F97E82" w:rsidDel="00006F56">
          <w:delText>separated the confirmatory reach area analysis from the rest of the exploratory variables</w:delText>
        </w:r>
        <w:r w:rsidR="008979D8" w:rsidDel="00006F56">
          <w:delText>.</w:delText>
        </w:r>
        <w:r w:rsidDel="00006F56">
          <w:delText xml:space="preserve"> </w:delText>
        </w:r>
      </w:del>
      <w:del w:id="154" w:author="Chen Heller" w:date="2022-09-14T12:24:00Z">
        <w:r w:rsidR="0038592D" w:rsidDel="0019704E">
          <w:delText>A permutation test was used t</w:delText>
        </w:r>
        <w:r w:rsidR="006F18CB" w:rsidDel="0019704E">
          <w:delText xml:space="preserve">o correct for a violation of normality in </w:delText>
        </w:r>
      </w:del>
      <w:del w:id="155" w:author="Chen Heller" w:date="2022-09-14T10:56:00Z">
        <w:r w:rsidR="006F18CB" w:rsidDel="002426A6">
          <w:delText xml:space="preserve">traveled distance, </w:delText>
        </w:r>
      </w:del>
      <w:del w:id="156" w:author="Chen Heller" w:date="2022-09-14T12:24:00Z">
        <w:r w:rsidR="006F18CB" w:rsidDel="0019704E">
          <w:delText>frequency of COM, reaction time, movement duration and reach area</w:delText>
        </w:r>
        <w:r w:rsidR="0038592D" w:rsidDel="0019704E">
          <w:delText>.</w:delText>
        </w:r>
      </w:del>
      <w:r w:rsidR="006F18CB">
        <w:t xml:space="preserve"> </w:t>
      </w:r>
      <w:r w:rsidR="00D826D9">
        <w:t xml:space="preserve">Similarly to </w:t>
      </w:r>
      <w:del w:id="157" w:author="Chen Heller" w:date="2022-09-14T13:08:00Z">
        <w:r w:rsidR="00520C6C" w:rsidDel="00035FA8">
          <w:delText>Exp 1</w:delText>
        </w:r>
      </w:del>
      <w:ins w:id="158" w:author="Chen Heller" w:date="2022-09-14T13:08:00Z">
        <w:r w:rsidR="00035FA8">
          <w:t>Experiment 1</w:t>
        </w:r>
      </w:ins>
      <w:r w:rsidR="00C7418C">
        <w:t>,</w:t>
      </w:r>
      <w:r w:rsidR="00520C6C">
        <w:t xml:space="preserve"> </w:t>
      </w:r>
      <w:r w:rsidR="00D826D9">
        <w:t>a congruency effect was not reflected in</w:t>
      </w:r>
      <w:r w:rsidR="00AE66BB">
        <w:t xml:space="preserve"> any of the dependent variables</w:t>
      </w:r>
      <w:r w:rsidR="00681778">
        <w:t xml:space="preserve"> </w:t>
      </w:r>
      <w:r w:rsidR="00520C6C">
        <w:t>(</w:t>
      </w:r>
      <w:r w:rsidR="00520C6C">
        <w:fldChar w:fldCharType="begin"/>
      </w:r>
      <w:r w:rsidR="00520C6C">
        <w:instrText xml:space="preserve"> REF _Ref113877160 \h </w:instrText>
      </w:r>
      <w:r w:rsidR="00520C6C">
        <w:fldChar w:fldCharType="separate"/>
      </w:r>
      <w:r w:rsidR="00520C6C">
        <w:t xml:space="preserve">Figure </w:t>
      </w:r>
      <w:r w:rsidR="00520C6C">
        <w:rPr>
          <w:noProof/>
        </w:rPr>
        <w:t>4</w:t>
      </w:r>
      <w:r w:rsidR="00520C6C">
        <w:fldChar w:fldCharType="end"/>
      </w:r>
      <w:ins w:id="159" w:author="Chen Heller" w:date="2022-09-14T17:11:00Z">
        <w:r w:rsidR="00F55B59">
          <w:t xml:space="preserve">; </w:t>
        </w:r>
        <w:r w:rsidR="00F55B59">
          <w:fldChar w:fldCharType="begin"/>
        </w:r>
        <w:r w:rsidR="00F55B59">
          <w:instrText xml:space="preserve"> REF _Ref114067886 \h </w:instrText>
        </w:r>
      </w:ins>
      <w:r w:rsidR="00F55B59">
        <w:fldChar w:fldCharType="separate"/>
      </w:r>
      <w:ins w:id="160" w:author="Chen Heller" w:date="2022-09-14T17:11:00Z">
        <w:r w:rsidR="00F55B59">
          <w:t xml:space="preserve">Table </w:t>
        </w:r>
        <w:r w:rsidR="00F55B59">
          <w:rPr>
            <w:noProof/>
          </w:rPr>
          <w:t>2</w:t>
        </w:r>
        <w:r w:rsidR="00F55B59">
          <w:fldChar w:fldCharType="end"/>
        </w:r>
      </w:ins>
      <w:r w:rsidR="00520C6C">
        <w:t>)</w:t>
      </w:r>
      <w:del w:id="161" w:author="Chen Heller" w:date="2022-09-14T15:50:00Z">
        <w:r w:rsidR="00C7418C" w:rsidDel="00650AE3">
          <w:delText xml:space="preserve">: </w:delText>
        </w:r>
        <w:r w:rsidR="00D826D9" w:rsidDel="00650AE3">
          <w:delText>traveled distance (</w:delText>
        </w:r>
        <w:r w:rsidR="00A92D4E" w:rsidDel="00650AE3">
          <w:delText>M</w:delText>
        </w:r>
        <w:r w:rsidR="00A92D4E" w:rsidDel="00650AE3">
          <w:rPr>
            <w:vertAlign w:val="subscript"/>
          </w:rPr>
          <w:delText>con</w:delText>
        </w:r>
        <w:r w:rsidR="00A92D4E" w:rsidDel="00650AE3">
          <w:delText xml:space="preserve"> = </w:delText>
        </w:r>
        <w:r w:rsidR="00461724" w:rsidDel="00650AE3">
          <w:delText>37.20</w:delText>
        </w:r>
        <w:r w:rsidR="00A92D4E" w:rsidDel="00650AE3">
          <w:delText>, SD</w:delText>
        </w:r>
        <w:r w:rsidR="00A92D4E" w:rsidDel="00650AE3">
          <w:rPr>
            <w:vertAlign w:val="subscript"/>
          </w:rPr>
          <w:delText>con</w:delText>
        </w:r>
        <w:r w:rsidR="00A92D4E" w:rsidDel="00650AE3">
          <w:delText xml:space="preserve"> = </w:delText>
        </w:r>
        <w:r w:rsidR="00461724" w:rsidDel="00650AE3">
          <w:delText>1.09</w:delText>
        </w:r>
        <w:r w:rsidR="00A92D4E" w:rsidDel="00650AE3">
          <w:delText>, M</w:delText>
        </w:r>
        <w:r w:rsidR="00A92D4E" w:rsidDel="00650AE3">
          <w:softHyphen/>
        </w:r>
        <w:r w:rsidR="00A92D4E" w:rsidDel="00650AE3">
          <w:softHyphen/>
        </w:r>
        <w:r w:rsidR="00A92D4E" w:rsidDel="00650AE3">
          <w:rPr>
            <w:vertAlign w:val="subscript"/>
          </w:rPr>
          <w:delText>incon</w:delText>
        </w:r>
        <w:r w:rsidR="00A92D4E" w:rsidDel="00650AE3">
          <w:delText xml:space="preserve"> = </w:delText>
        </w:r>
        <w:r w:rsidR="00461724" w:rsidDel="00650AE3">
          <w:delText>37.67</w:delText>
        </w:r>
        <w:r w:rsidR="00A92D4E" w:rsidDel="00650AE3">
          <w:delText>, SD</w:delText>
        </w:r>
        <w:r w:rsidR="00A92D4E" w:rsidDel="00650AE3">
          <w:rPr>
            <w:vertAlign w:val="subscript"/>
          </w:rPr>
          <w:delText>incon</w:delText>
        </w:r>
        <w:r w:rsidR="00A92D4E" w:rsidDel="00650AE3">
          <w:delText xml:space="preserve"> = </w:delText>
        </w:r>
        <w:r w:rsidR="00461724" w:rsidDel="00650AE3">
          <w:delText>1.17</w:delText>
        </w:r>
        <w:r w:rsidR="00A92D4E" w:rsidDel="00650AE3">
          <w:delText xml:space="preserve">, </w:delText>
        </w:r>
        <w:r w:rsidR="00D826D9" w:rsidDel="00650AE3">
          <w:delText xml:space="preserve">p = </w:delText>
        </w:r>
      </w:del>
      <w:del w:id="162" w:author="Chen Heller" w:date="2022-09-14T11:29:00Z">
        <w:r w:rsidR="00D826D9" w:rsidDel="00010729">
          <w:delText>0.</w:delText>
        </w:r>
        <w:r w:rsidR="009120F3" w:rsidDel="00010729">
          <w:delText>536</w:delText>
        </w:r>
      </w:del>
      <w:del w:id="163" w:author="Chen Heller" w:date="2022-09-14T15:50:00Z">
        <w:r w:rsidR="00D826D9" w:rsidDel="00650AE3">
          <w:delText>, 95% CI [</w:delText>
        </w:r>
      </w:del>
      <w:del w:id="164" w:author="Chen Heller" w:date="2022-09-14T10:58:00Z">
        <w:r w:rsidR="00D826D9" w:rsidDel="00236E07">
          <w:delText>-</w:delText>
        </w:r>
        <w:r w:rsidR="00EA3A38" w:rsidDel="00236E07">
          <w:delText>1.17</w:delText>
        </w:r>
        <w:r w:rsidR="00D826D9" w:rsidDel="00236E07">
          <w:delText>, 0.</w:delText>
        </w:r>
        <w:r w:rsidR="00EA3A38" w:rsidDel="00236E07">
          <w:delText>23</w:delText>
        </w:r>
      </w:del>
      <w:del w:id="165" w:author="Chen Heller" w:date="2022-09-14T15:50:00Z">
        <w:r w:rsidR="00D826D9" w:rsidDel="00650AE3">
          <w:delText>]), frequency of COM (</w:delText>
        </w:r>
        <w:r w:rsidR="006E42FF" w:rsidDel="00650AE3">
          <w:delText>M</w:delText>
        </w:r>
        <w:r w:rsidR="006E42FF" w:rsidDel="00650AE3">
          <w:rPr>
            <w:vertAlign w:val="subscript"/>
          </w:rPr>
          <w:delText>con</w:delText>
        </w:r>
        <w:r w:rsidR="006E42FF" w:rsidDel="00650AE3">
          <w:delText xml:space="preserve"> = 0.26, SD</w:delText>
        </w:r>
        <w:r w:rsidR="006E42FF" w:rsidDel="00650AE3">
          <w:rPr>
            <w:vertAlign w:val="subscript"/>
          </w:rPr>
          <w:delText>con</w:delText>
        </w:r>
        <w:r w:rsidR="006E42FF" w:rsidDel="00650AE3">
          <w:delText xml:space="preserve"> = 0.08, M</w:delText>
        </w:r>
        <w:r w:rsidR="006E42FF" w:rsidDel="00650AE3">
          <w:softHyphen/>
        </w:r>
        <w:r w:rsidR="006E42FF" w:rsidDel="00650AE3">
          <w:softHyphen/>
        </w:r>
        <w:r w:rsidR="006E42FF" w:rsidDel="00650AE3">
          <w:rPr>
            <w:vertAlign w:val="subscript"/>
          </w:rPr>
          <w:delText>incon</w:delText>
        </w:r>
        <w:r w:rsidR="006E42FF" w:rsidDel="00650AE3">
          <w:delText xml:space="preserve"> = 0.27, SD</w:delText>
        </w:r>
        <w:r w:rsidR="006E42FF" w:rsidDel="00650AE3">
          <w:rPr>
            <w:vertAlign w:val="subscript"/>
          </w:rPr>
          <w:delText>incon</w:delText>
        </w:r>
        <w:r w:rsidR="006E42FF" w:rsidDel="00650AE3">
          <w:delText xml:space="preserve"> = 0.12</w:delText>
        </w:r>
        <w:r w:rsidR="00D826D9" w:rsidDel="00650AE3">
          <w:delText>, p = 0.</w:delText>
        </w:r>
        <w:r w:rsidR="00EF6FDF" w:rsidDel="00650AE3">
          <w:delText>781</w:delText>
        </w:r>
        <w:r w:rsidR="00D826D9" w:rsidDel="00650AE3">
          <w:delText>, 95% CI [-0.</w:delText>
        </w:r>
        <w:r w:rsidR="007810DC" w:rsidDel="00650AE3">
          <w:delText>08</w:delText>
        </w:r>
        <w:r w:rsidR="00D826D9" w:rsidDel="00650AE3">
          <w:delText>, 0.</w:delText>
        </w:r>
        <w:r w:rsidR="007810DC" w:rsidDel="00650AE3">
          <w:delText>05</w:delText>
        </w:r>
        <w:r w:rsidR="00D826D9" w:rsidDel="00650AE3">
          <w:delText>]), reaction time (</w:delText>
        </w:r>
        <w:r w:rsidR="006E42FF" w:rsidDel="00650AE3">
          <w:delText>M</w:delText>
        </w:r>
        <w:r w:rsidR="006E42FF" w:rsidDel="00650AE3">
          <w:rPr>
            <w:vertAlign w:val="subscript"/>
          </w:rPr>
          <w:delText>con</w:delText>
        </w:r>
        <w:r w:rsidR="006E42FF" w:rsidDel="00650AE3">
          <w:delText xml:space="preserve"> = 140.4</w:delText>
        </w:r>
        <w:r w:rsidR="00A330B5" w:rsidDel="00650AE3">
          <w:delText>4</w:delText>
        </w:r>
        <w:r w:rsidR="006E42FF" w:rsidDel="00650AE3">
          <w:delText>ms, SD</w:delText>
        </w:r>
        <w:r w:rsidR="006E42FF" w:rsidDel="00650AE3">
          <w:rPr>
            <w:vertAlign w:val="subscript"/>
          </w:rPr>
          <w:delText>con</w:delText>
        </w:r>
        <w:r w:rsidR="006E42FF" w:rsidDel="00650AE3">
          <w:delText xml:space="preserve"> = 34.2</w:delText>
        </w:r>
        <w:r w:rsidR="00A330B5" w:rsidDel="00650AE3">
          <w:delText>3</w:delText>
        </w:r>
        <w:r w:rsidR="006E42FF" w:rsidDel="00650AE3">
          <w:delText>, M</w:delText>
        </w:r>
        <w:r w:rsidR="006E42FF" w:rsidDel="00650AE3">
          <w:softHyphen/>
        </w:r>
        <w:r w:rsidR="006E42FF" w:rsidDel="00650AE3">
          <w:softHyphen/>
        </w:r>
        <w:r w:rsidR="006E42FF" w:rsidDel="00650AE3">
          <w:rPr>
            <w:vertAlign w:val="subscript"/>
          </w:rPr>
          <w:delText>incon</w:delText>
        </w:r>
        <w:r w:rsidR="006E42FF" w:rsidDel="00650AE3">
          <w:delText xml:space="preserve"> = </w:delText>
        </w:r>
        <w:r w:rsidR="002443DB" w:rsidDel="00650AE3">
          <w:delText>144.2</w:delText>
        </w:r>
        <w:r w:rsidR="00A330B5" w:rsidDel="00650AE3">
          <w:delText>7</w:delText>
        </w:r>
        <w:r w:rsidR="002443DB" w:rsidDel="00650AE3">
          <w:delText>ms</w:delText>
        </w:r>
        <w:r w:rsidR="006E42FF" w:rsidDel="00650AE3">
          <w:delText>, SD</w:delText>
        </w:r>
        <w:r w:rsidR="006E42FF" w:rsidDel="00650AE3">
          <w:rPr>
            <w:vertAlign w:val="subscript"/>
          </w:rPr>
          <w:delText>incon</w:delText>
        </w:r>
        <w:r w:rsidR="006E42FF" w:rsidDel="00650AE3">
          <w:delText xml:space="preserve"> = </w:delText>
        </w:r>
        <w:r w:rsidR="002443DB" w:rsidDel="00650AE3">
          <w:delText>33.2</w:delText>
        </w:r>
        <w:r w:rsidR="00A330B5" w:rsidDel="00650AE3">
          <w:delText>1</w:delText>
        </w:r>
        <w:r w:rsidR="006E42FF" w:rsidDel="00650AE3">
          <w:delText>,</w:delText>
        </w:r>
        <w:r w:rsidR="00D826D9" w:rsidDel="00650AE3">
          <w:delText xml:space="preserve"> p = </w:delText>
        </w:r>
      </w:del>
      <w:del w:id="166" w:author="Chen Heller" w:date="2022-09-14T11:30:00Z">
        <w:r w:rsidR="00D826D9" w:rsidDel="00010729">
          <w:delText>0.</w:delText>
        </w:r>
        <w:r w:rsidR="00F51554" w:rsidDel="00010729">
          <w:delText>536</w:delText>
        </w:r>
      </w:del>
      <w:del w:id="167" w:author="Chen Heller" w:date="2022-09-14T15:50:00Z">
        <w:r w:rsidR="00D826D9" w:rsidDel="00650AE3">
          <w:delText>, 95% CI [-</w:delText>
        </w:r>
        <w:r w:rsidR="007810DC" w:rsidDel="00650AE3">
          <w:delText>9.62</w:delText>
        </w:r>
        <w:r w:rsidR="00D826D9" w:rsidDel="00650AE3">
          <w:delText xml:space="preserve">, </w:delText>
        </w:r>
        <w:r w:rsidR="007810DC" w:rsidDel="00650AE3">
          <w:delText>1.93</w:delText>
        </w:r>
        <w:r w:rsidR="00D826D9" w:rsidDel="00650AE3">
          <w:delText>])</w:delText>
        </w:r>
        <w:r w:rsidR="004C6B61" w:rsidDel="00650AE3">
          <w:delText>,</w:delText>
        </w:r>
        <w:r w:rsidR="00D826D9" w:rsidDel="00650AE3">
          <w:delText xml:space="preserve"> movement duration (</w:delText>
        </w:r>
        <w:r w:rsidR="00B274FE" w:rsidDel="00650AE3">
          <w:delText>M</w:delText>
        </w:r>
        <w:r w:rsidR="00B274FE" w:rsidDel="00650AE3">
          <w:rPr>
            <w:vertAlign w:val="subscript"/>
          </w:rPr>
          <w:delText>con</w:delText>
        </w:r>
        <w:r w:rsidR="00B274FE" w:rsidDel="00650AE3">
          <w:delText xml:space="preserve"> = 416.5</w:delText>
        </w:r>
        <w:r w:rsidR="001428B9" w:rsidDel="00650AE3">
          <w:delText>6</w:delText>
        </w:r>
        <w:r w:rsidR="00B274FE" w:rsidDel="00650AE3">
          <w:delText>ms, SD</w:delText>
        </w:r>
        <w:r w:rsidR="00B274FE" w:rsidDel="00650AE3">
          <w:rPr>
            <w:vertAlign w:val="subscript"/>
          </w:rPr>
          <w:delText>con</w:delText>
        </w:r>
        <w:r w:rsidR="00B274FE" w:rsidDel="00650AE3">
          <w:delText xml:space="preserve"> = 60.5</w:delText>
        </w:r>
        <w:r w:rsidR="001428B9" w:rsidDel="00650AE3">
          <w:delText>7</w:delText>
        </w:r>
        <w:r w:rsidR="00B274FE" w:rsidDel="00650AE3">
          <w:delText>, M</w:delText>
        </w:r>
        <w:r w:rsidR="00B274FE" w:rsidDel="00650AE3">
          <w:softHyphen/>
        </w:r>
        <w:r w:rsidR="00B274FE" w:rsidDel="00650AE3">
          <w:softHyphen/>
        </w:r>
        <w:r w:rsidR="00B274FE" w:rsidDel="00650AE3">
          <w:rPr>
            <w:vertAlign w:val="subscript"/>
          </w:rPr>
          <w:delText>incon</w:delText>
        </w:r>
        <w:r w:rsidR="00B274FE" w:rsidDel="00650AE3">
          <w:delText xml:space="preserve"> = 423.9</w:delText>
        </w:r>
        <w:r w:rsidR="001428B9" w:rsidDel="00650AE3">
          <w:delText>6</w:delText>
        </w:r>
        <w:r w:rsidR="00B274FE" w:rsidDel="00650AE3">
          <w:delText>, SD</w:delText>
        </w:r>
        <w:r w:rsidR="00B274FE" w:rsidDel="00650AE3">
          <w:rPr>
            <w:vertAlign w:val="subscript"/>
          </w:rPr>
          <w:delText>incon</w:delText>
        </w:r>
        <w:r w:rsidR="00B274FE" w:rsidDel="00650AE3">
          <w:delText xml:space="preserve"> = </w:delText>
        </w:r>
        <w:r w:rsidR="005E0F70" w:rsidDel="00650AE3">
          <w:delText>45.4</w:delText>
        </w:r>
        <w:r w:rsidR="003850CA" w:rsidDel="00650AE3">
          <w:delText>0</w:delText>
        </w:r>
        <w:r w:rsidR="00B274FE" w:rsidDel="00650AE3">
          <w:delText>,</w:delText>
        </w:r>
        <w:r w:rsidR="00D826D9" w:rsidDel="00650AE3">
          <w:delText xml:space="preserve"> p = </w:delText>
        </w:r>
      </w:del>
      <w:del w:id="168" w:author="Chen Heller" w:date="2022-09-14T11:30:00Z">
        <w:r w:rsidR="00D826D9" w:rsidDel="00010729">
          <w:delText>0.</w:delText>
        </w:r>
        <w:r w:rsidR="00F51554" w:rsidDel="00010729">
          <w:delText>536</w:delText>
        </w:r>
      </w:del>
      <w:del w:id="169" w:author="Chen Heller" w:date="2022-09-14T15:50:00Z">
        <w:r w:rsidR="00D826D9" w:rsidDel="00650AE3">
          <w:delText>, 95% CI [-</w:delText>
        </w:r>
        <w:r w:rsidR="009759B7" w:rsidDel="00650AE3">
          <w:delText>17.63</w:delText>
        </w:r>
        <w:r w:rsidR="00D826D9" w:rsidDel="00650AE3">
          <w:delText xml:space="preserve">, </w:delText>
        </w:r>
        <w:r w:rsidR="009759B7" w:rsidDel="00650AE3">
          <w:delText>2.74</w:delText>
        </w:r>
        <w:r w:rsidR="00D826D9" w:rsidDel="00650AE3">
          <w:delText>])</w:delText>
        </w:r>
        <w:r w:rsidR="005D712D" w:rsidDel="00650AE3">
          <w:delText xml:space="preserve"> </w:delText>
        </w:r>
        <w:r w:rsidR="004C6B61" w:rsidDel="00650AE3">
          <w:delText>and</w:delText>
        </w:r>
        <w:r w:rsidR="00D826D9" w:rsidDel="00650AE3">
          <w:delText xml:space="preserve"> reach area </w:delText>
        </w:r>
        <w:r w:rsidR="004C6B61" w:rsidDel="00650AE3">
          <w:delText>(</w:delText>
        </w:r>
        <w:r w:rsidR="00266304" w:rsidDel="00650AE3">
          <w:delText>M</w:delText>
        </w:r>
        <w:r w:rsidR="00266304" w:rsidDel="00650AE3">
          <w:rPr>
            <w:vertAlign w:val="subscript"/>
          </w:rPr>
          <w:delText>con</w:delText>
        </w:r>
        <w:r w:rsidR="00266304" w:rsidDel="00650AE3">
          <w:delText xml:space="preserve"> = </w:delText>
        </w:r>
        <w:r w:rsidR="000B4BF7" w:rsidDel="00650AE3">
          <w:delText>1.50</w:delText>
        </w:r>
        <w:r w:rsidR="00266304" w:rsidDel="00650AE3">
          <w:delText>, SD</w:delText>
        </w:r>
        <w:r w:rsidR="00266304" w:rsidDel="00650AE3">
          <w:rPr>
            <w:vertAlign w:val="subscript"/>
          </w:rPr>
          <w:delText>con</w:delText>
        </w:r>
        <w:r w:rsidR="00266304" w:rsidDel="00650AE3">
          <w:delText xml:space="preserve"> = 0. 28, M</w:delText>
        </w:r>
        <w:r w:rsidR="00266304" w:rsidDel="00650AE3">
          <w:rPr>
            <w:vertAlign w:val="subscript"/>
          </w:rPr>
          <w:delText>incon</w:delText>
        </w:r>
        <w:r w:rsidR="00266304" w:rsidDel="00650AE3">
          <w:delText xml:space="preserve"> = </w:delText>
        </w:r>
        <w:r w:rsidR="00937753" w:rsidDel="00650AE3">
          <w:delText>1.39</w:delText>
        </w:r>
        <w:r w:rsidR="00266304" w:rsidDel="00650AE3">
          <w:delText>, SD</w:delText>
        </w:r>
        <w:r w:rsidR="00266304" w:rsidDel="00650AE3">
          <w:rPr>
            <w:vertAlign w:val="subscript"/>
          </w:rPr>
          <w:delText>incon</w:delText>
        </w:r>
        <w:r w:rsidR="00266304" w:rsidDel="00650AE3">
          <w:delText xml:space="preserve"> = 0. 64,</w:delText>
        </w:r>
        <w:r w:rsidR="00D826D9" w:rsidDel="00650AE3">
          <w:delText xml:space="preserve"> p = 0.</w:delText>
        </w:r>
        <w:r w:rsidR="00045AE5" w:rsidDel="00650AE3">
          <w:delText>69</w:delText>
        </w:r>
        <w:r w:rsidR="00937753" w:rsidDel="00650AE3">
          <w:delText>9</w:delText>
        </w:r>
        <w:r w:rsidR="00D826D9" w:rsidDel="00650AE3">
          <w:delText>, 95% CI [-</w:delText>
        </w:r>
        <w:r w:rsidR="00D33A97" w:rsidDel="00650AE3">
          <w:delText>0.1</w:delText>
        </w:r>
        <w:r w:rsidR="00C87267" w:rsidDel="00650AE3">
          <w:delText>4</w:delText>
        </w:r>
        <w:r w:rsidR="00D826D9" w:rsidDel="00650AE3">
          <w:delText xml:space="preserve">, </w:delText>
        </w:r>
        <w:r w:rsidR="00D33A97" w:rsidDel="00650AE3">
          <w:delText>0.3</w:delText>
        </w:r>
        <w:r w:rsidR="00C87267" w:rsidDel="00650AE3">
          <w:delText>6</w:delText>
        </w:r>
        <w:r w:rsidR="00D826D9" w:rsidDel="00650AE3">
          <w:delText>]</w:delText>
        </w:r>
        <w:r w:rsidR="004C6B61" w:rsidDel="00650AE3">
          <w:delText>)</w:delText>
        </w:r>
        <w:r w:rsidR="00C7418C" w:rsidDel="00650AE3">
          <w:delText>.</w:delText>
        </w:r>
      </w:del>
      <w:ins w:id="170" w:author="Chen Heller" w:date="2022-09-14T15:50:00Z">
        <w:r w:rsidR="00650AE3">
          <w:t>.</w:t>
        </w:r>
      </w:ins>
    </w:p>
    <w:p w14:paraId="1BB611DA" w14:textId="77777777" w:rsidR="003B10E1" w:rsidRDefault="003B10E1" w:rsidP="003B10E1">
      <w:pPr>
        <w:ind w:firstLine="0"/>
      </w:pPr>
    </w:p>
    <w:p w14:paraId="4043F815" w14:textId="5CFCD788" w:rsidR="003B10E1" w:rsidRDefault="003B10E1" w:rsidP="003B10E1">
      <w:pPr>
        <w:pStyle w:val="Caption"/>
        <w:keepNext/>
        <w:rPr>
          <w:ins w:id="171" w:author="Chen Heller" w:date="2022-09-14T17:02:00Z"/>
        </w:rPr>
        <w:pPrChange w:id="172" w:author="Chen Heller" w:date="2022-09-14T17:02:00Z">
          <w:pPr/>
        </w:pPrChange>
      </w:pPr>
      <w:bookmarkStart w:id="173" w:name="_Ref114067886"/>
      <w:ins w:id="174" w:author="Chen Heller" w:date="2022-09-14T17:02:00Z">
        <w:r>
          <w:t xml:space="preserve">Table </w:t>
        </w:r>
        <w:r>
          <w:fldChar w:fldCharType="begin"/>
        </w:r>
        <w:r>
          <w:instrText xml:space="preserve"> SEQ Table \* ARABIC </w:instrText>
        </w:r>
      </w:ins>
      <w:r>
        <w:fldChar w:fldCharType="separate"/>
      </w:r>
      <w:ins w:id="175" w:author="Chen Heller" w:date="2022-09-14T17:06:00Z">
        <w:r w:rsidR="002436A8">
          <w:rPr>
            <w:noProof/>
          </w:rPr>
          <w:t>2</w:t>
        </w:r>
      </w:ins>
      <w:ins w:id="176" w:author="Chen Heller" w:date="2022-09-14T17:02:00Z">
        <w:r>
          <w:fldChar w:fldCharType="end"/>
        </w:r>
        <w:bookmarkEnd w:id="173"/>
        <w:r>
          <w:t>.</w:t>
        </w:r>
        <w:r>
          <w:t xml:space="preserve"> Results of Experiment 2</w:t>
        </w:r>
      </w:ins>
    </w:p>
    <w:tbl>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126"/>
        <w:gridCol w:w="1701"/>
        <w:gridCol w:w="1701"/>
        <w:gridCol w:w="709"/>
        <w:gridCol w:w="992"/>
        <w:gridCol w:w="1701"/>
        <w:gridCol w:w="709"/>
        <w:tblGridChange w:id="177">
          <w:tblGrid>
            <w:gridCol w:w="284"/>
            <w:gridCol w:w="2126"/>
            <w:gridCol w:w="1701"/>
            <w:gridCol w:w="1701"/>
            <w:gridCol w:w="709"/>
            <w:gridCol w:w="992"/>
            <w:gridCol w:w="1701"/>
            <w:gridCol w:w="709"/>
          </w:tblGrid>
        </w:tblGridChange>
      </w:tblGrid>
      <w:tr w:rsidR="006B61DC" w14:paraId="7D74FD90" w14:textId="77777777" w:rsidTr="00EA2CED">
        <w:trPr>
          <w:trHeight w:val="510"/>
        </w:trPr>
        <w:tc>
          <w:tcPr>
            <w:tcW w:w="284" w:type="dxa"/>
          </w:tcPr>
          <w:p w14:paraId="1A79FFCC" w14:textId="77777777" w:rsidR="006B61DC" w:rsidRDefault="006B61DC" w:rsidP="00EA2CED">
            <w:pPr>
              <w:ind w:firstLine="0"/>
            </w:pPr>
            <w:commentRangeStart w:id="178"/>
          </w:p>
        </w:tc>
        <w:tc>
          <w:tcPr>
            <w:tcW w:w="2126" w:type="dxa"/>
          </w:tcPr>
          <w:p w14:paraId="55570309" w14:textId="77777777" w:rsidR="006B61DC" w:rsidRDefault="006B61DC" w:rsidP="00EA2CED">
            <w:pPr>
              <w:ind w:firstLine="0"/>
            </w:pPr>
          </w:p>
        </w:tc>
        <w:tc>
          <w:tcPr>
            <w:tcW w:w="1701" w:type="dxa"/>
            <w:tcBorders>
              <w:bottom w:val="single" w:sz="12" w:space="0" w:color="auto"/>
            </w:tcBorders>
          </w:tcPr>
          <w:p w14:paraId="061C4684" w14:textId="77777777" w:rsidR="006B61DC" w:rsidRPr="00EA2CED" w:rsidRDefault="006B61DC" w:rsidP="00EA2CED">
            <w:pPr>
              <w:ind w:firstLine="0"/>
              <w:jc w:val="center"/>
              <w:rPr>
                <w:b/>
                <w:bCs/>
              </w:rPr>
            </w:pPr>
            <w:r w:rsidRPr="00EA2CED">
              <w:rPr>
                <w:b/>
                <w:bCs/>
              </w:rPr>
              <w:t>Congruent</w:t>
            </w:r>
          </w:p>
        </w:tc>
        <w:tc>
          <w:tcPr>
            <w:tcW w:w="1701" w:type="dxa"/>
            <w:tcBorders>
              <w:bottom w:val="single" w:sz="12" w:space="0" w:color="auto"/>
            </w:tcBorders>
          </w:tcPr>
          <w:p w14:paraId="05C9EC0E" w14:textId="77777777" w:rsidR="006B61DC" w:rsidRPr="00EA2CED" w:rsidRDefault="006B61DC" w:rsidP="00EA2CED">
            <w:pPr>
              <w:ind w:firstLine="0"/>
              <w:rPr>
                <w:b/>
                <w:bCs/>
              </w:rPr>
            </w:pPr>
            <w:r w:rsidRPr="00EA2CED">
              <w:rPr>
                <w:b/>
                <w:bCs/>
              </w:rPr>
              <w:t>Incongruent</w:t>
            </w:r>
          </w:p>
        </w:tc>
        <w:tc>
          <w:tcPr>
            <w:tcW w:w="709" w:type="dxa"/>
          </w:tcPr>
          <w:p w14:paraId="2E718E1C" w14:textId="77777777" w:rsidR="006B61DC" w:rsidRPr="00EA2CED" w:rsidRDefault="006B61DC" w:rsidP="00EA2CED">
            <w:pPr>
              <w:ind w:firstLine="0"/>
              <w:jc w:val="center"/>
              <w:rPr>
                <w:b/>
                <w:bCs/>
              </w:rPr>
            </w:pPr>
          </w:p>
        </w:tc>
        <w:tc>
          <w:tcPr>
            <w:tcW w:w="992" w:type="dxa"/>
          </w:tcPr>
          <w:p w14:paraId="5565846A" w14:textId="77777777" w:rsidR="006B61DC" w:rsidRPr="00EA2CED" w:rsidRDefault="006B61DC" w:rsidP="00EA2CED">
            <w:pPr>
              <w:ind w:firstLine="0"/>
              <w:jc w:val="center"/>
              <w:rPr>
                <w:b/>
                <w:bCs/>
              </w:rPr>
            </w:pPr>
          </w:p>
        </w:tc>
        <w:tc>
          <w:tcPr>
            <w:tcW w:w="1701" w:type="dxa"/>
          </w:tcPr>
          <w:p w14:paraId="3295B1D9" w14:textId="77777777" w:rsidR="006B61DC" w:rsidRDefault="006B61DC" w:rsidP="00EA2CED">
            <w:pPr>
              <w:ind w:firstLine="0"/>
            </w:pPr>
          </w:p>
        </w:tc>
        <w:tc>
          <w:tcPr>
            <w:tcW w:w="709" w:type="dxa"/>
          </w:tcPr>
          <w:p w14:paraId="33D4956B" w14:textId="77777777" w:rsidR="006B61DC" w:rsidRDefault="006B61DC" w:rsidP="00EA2CED">
            <w:pPr>
              <w:ind w:firstLine="0"/>
            </w:pPr>
          </w:p>
        </w:tc>
      </w:tr>
      <w:tr w:rsidR="006B61DC" w14:paraId="53A61F73" w14:textId="77777777" w:rsidTr="00EA2CED">
        <w:trPr>
          <w:trHeight w:val="254"/>
        </w:trPr>
        <w:tc>
          <w:tcPr>
            <w:tcW w:w="284" w:type="dxa"/>
            <w:tcBorders>
              <w:bottom w:val="single" w:sz="12" w:space="0" w:color="auto"/>
            </w:tcBorders>
          </w:tcPr>
          <w:p w14:paraId="0C307966" w14:textId="77777777" w:rsidR="006B61DC" w:rsidRPr="00EA2CED" w:rsidRDefault="006B61DC" w:rsidP="00EA2CED">
            <w:pPr>
              <w:ind w:firstLine="0"/>
              <w:rPr>
                <w:b/>
                <w:bCs/>
              </w:rPr>
            </w:pPr>
          </w:p>
        </w:tc>
        <w:tc>
          <w:tcPr>
            <w:tcW w:w="2126" w:type="dxa"/>
            <w:tcBorders>
              <w:bottom w:val="single" w:sz="12" w:space="0" w:color="auto"/>
            </w:tcBorders>
          </w:tcPr>
          <w:p w14:paraId="3AADE9BD" w14:textId="77777777" w:rsidR="006B61DC" w:rsidRPr="00EA2CED" w:rsidRDefault="006B61DC" w:rsidP="00EA2CED">
            <w:pPr>
              <w:ind w:firstLine="0"/>
              <w:rPr>
                <w:b/>
                <w:bCs/>
              </w:rPr>
            </w:pPr>
          </w:p>
        </w:tc>
        <w:tc>
          <w:tcPr>
            <w:tcW w:w="1701" w:type="dxa"/>
            <w:tcBorders>
              <w:top w:val="single" w:sz="12" w:space="0" w:color="auto"/>
              <w:bottom w:val="single" w:sz="12" w:space="0" w:color="auto"/>
            </w:tcBorders>
          </w:tcPr>
          <w:p w14:paraId="3CECCD87" w14:textId="3F149A51" w:rsidR="006B61DC" w:rsidRPr="00EA2CED" w:rsidRDefault="006B61DC" w:rsidP="00EA2CED">
            <w:pPr>
              <w:ind w:firstLine="0"/>
              <w:rPr>
                <w:b/>
                <w:bCs/>
              </w:rPr>
            </w:pPr>
            <w:r>
              <w:rPr>
                <w:b/>
                <w:bCs/>
              </w:rPr>
              <w:t>M</w:t>
            </w:r>
            <w:ins w:id="179" w:author="Chen Heller" w:date="2022-09-14T17:04:00Z">
              <w:r w:rsidR="00D91221">
                <w:rPr>
                  <w:b/>
                  <w:bCs/>
                </w:rPr>
                <w:t xml:space="preserve"> </w:t>
              </w:r>
            </w:ins>
            <w:r>
              <w:rPr>
                <w:b/>
                <w:bCs/>
              </w:rPr>
              <w:t>(SD)</w:t>
            </w:r>
          </w:p>
        </w:tc>
        <w:tc>
          <w:tcPr>
            <w:tcW w:w="1701" w:type="dxa"/>
            <w:tcBorders>
              <w:top w:val="single" w:sz="12" w:space="0" w:color="auto"/>
              <w:bottom w:val="single" w:sz="12" w:space="0" w:color="auto"/>
            </w:tcBorders>
          </w:tcPr>
          <w:p w14:paraId="63959406" w14:textId="323E79C7" w:rsidR="006B61DC" w:rsidRPr="00EA2CED" w:rsidRDefault="006B61DC" w:rsidP="00EA2CED">
            <w:pPr>
              <w:ind w:firstLine="0"/>
              <w:rPr>
                <w:b/>
                <w:bCs/>
              </w:rPr>
            </w:pPr>
            <w:r>
              <w:rPr>
                <w:b/>
                <w:bCs/>
              </w:rPr>
              <w:t>M</w:t>
            </w:r>
            <w:ins w:id="180" w:author="Chen Heller" w:date="2022-09-14T17:04:00Z">
              <w:r w:rsidR="00D91221">
                <w:rPr>
                  <w:b/>
                  <w:bCs/>
                </w:rPr>
                <w:t xml:space="preserve"> </w:t>
              </w:r>
            </w:ins>
            <w:r>
              <w:rPr>
                <w:b/>
                <w:bCs/>
              </w:rPr>
              <w:t>(SD)</w:t>
            </w:r>
          </w:p>
        </w:tc>
        <w:tc>
          <w:tcPr>
            <w:tcW w:w="709" w:type="dxa"/>
            <w:tcBorders>
              <w:bottom w:val="single" w:sz="12" w:space="0" w:color="auto"/>
            </w:tcBorders>
          </w:tcPr>
          <w:p w14:paraId="7C5C9E2A" w14:textId="615EEE1A" w:rsidR="006B61DC" w:rsidRPr="00EA2CED" w:rsidRDefault="006B61DC" w:rsidP="00EA2CED">
            <w:pPr>
              <w:ind w:firstLine="0"/>
              <w:rPr>
                <w:b/>
                <w:bCs/>
              </w:rPr>
            </w:pPr>
            <w:proofErr w:type="gramStart"/>
            <w:r>
              <w:rPr>
                <w:b/>
                <w:bCs/>
              </w:rPr>
              <w:t>t(</w:t>
            </w:r>
            <w:proofErr w:type="gramEnd"/>
            <w:r w:rsidR="00826438">
              <w:rPr>
                <w:b/>
                <w:bCs/>
              </w:rPr>
              <w:t>8</w:t>
            </w:r>
            <w:r>
              <w:rPr>
                <w:b/>
                <w:bCs/>
              </w:rPr>
              <w:t>)</w:t>
            </w:r>
          </w:p>
        </w:tc>
        <w:tc>
          <w:tcPr>
            <w:tcW w:w="992" w:type="dxa"/>
            <w:tcBorders>
              <w:bottom w:val="single" w:sz="12" w:space="0" w:color="auto"/>
            </w:tcBorders>
          </w:tcPr>
          <w:p w14:paraId="082CB85B" w14:textId="77777777" w:rsidR="006B61DC" w:rsidRPr="00EA2CED" w:rsidRDefault="006B61DC" w:rsidP="00EA2CED">
            <w:pPr>
              <w:ind w:firstLine="0"/>
              <w:rPr>
                <w:b/>
                <w:bCs/>
              </w:rPr>
            </w:pPr>
            <w:r>
              <w:rPr>
                <w:b/>
                <w:bCs/>
              </w:rPr>
              <w:t>p</w:t>
            </w:r>
          </w:p>
        </w:tc>
        <w:tc>
          <w:tcPr>
            <w:tcW w:w="1701" w:type="dxa"/>
            <w:tcBorders>
              <w:bottom w:val="single" w:sz="12" w:space="0" w:color="auto"/>
            </w:tcBorders>
          </w:tcPr>
          <w:p w14:paraId="36A941B8" w14:textId="77777777" w:rsidR="006B61DC" w:rsidRPr="00EA2CED" w:rsidRDefault="006B61DC" w:rsidP="00EA2CED">
            <w:pPr>
              <w:ind w:firstLine="0"/>
              <w:rPr>
                <w:b/>
                <w:bCs/>
              </w:rPr>
            </w:pPr>
            <w:r>
              <w:rPr>
                <w:b/>
                <w:bCs/>
              </w:rPr>
              <w:t>CI</w:t>
            </w:r>
          </w:p>
        </w:tc>
        <w:tc>
          <w:tcPr>
            <w:tcW w:w="709" w:type="dxa"/>
            <w:tcBorders>
              <w:bottom w:val="single" w:sz="12" w:space="0" w:color="auto"/>
            </w:tcBorders>
          </w:tcPr>
          <w:p w14:paraId="164AEE56" w14:textId="77777777" w:rsidR="006B61DC" w:rsidRPr="00EA2CED" w:rsidRDefault="006B61DC" w:rsidP="00EA2CED">
            <w:pPr>
              <w:ind w:firstLine="0"/>
              <w:rPr>
                <w:b/>
                <w:bCs/>
              </w:rPr>
            </w:pPr>
            <w:r>
              <w:rPr>
                <w:b/>
                <w:bCs/>
              </w:rPr>
              <w:t>d</w:t>
            </w:r>
          </w:p>
        </w:tc>
      </w:tr>
      <w:tr w:rsidR="006B61DC" w14:paraId="60A3CA02" w14:textId="77777777" w:rsidTr="00EA2CED">
        <w:trPr>
          <w:trHeight w:val="313"/>
        </w:trPr>
        <w:tc>
          <w:tcPr>
            <w:tcW w:w="9923" w:type="dxa"/>
            <w:gridSpan w:val="8"/>
            <w:tcBorders>
              <w:top w:val="single" w:sz="12" w:space="0" w:color="auto"/>
            </w:tcBorders>
          </w:tcPr>
          <w:p w14:paraId="27116030" w14:textId="77777777" w:rsidR="006B61DC" w:rsidRDefault="006B61DC" w:rsidP="00EA2CED">
            <w:pPr>
              <w:ind w:firstLine="0"/>
            </w:pPr>
            <w:r>
              <w:rPr>
                <w:b/>
                <w:bCs/>
              </w:rPr>
              <w:t>Reaching</w:t>
            </w:r>
          </w:p>
        </w:tc>
      </w:tr>
      <w:tr w:rsidR="006B61DC" w14:paraId="60F0BB43" w14:textId="77777777" w:rsidTr="00EA2CED">
        <w:trPr>
          <w:trHeight w:val="490"/>
        </w:trPr>
        <w:tc>
          <w:tcPr>
            <w:tcW w:w="284" w:type="dxa"/>
            <w:vMerge w:val="restart"/>
            <w:tcBorders>
              <w:bottom w:val="single" w:sz="12" w:space="0" w:color="auto"/>
            </w:tcBorders>
          </w:tcPr>
          <w:p w14:paraId="06898DE4" w14:textId="77777777" w:rsidR="006B61DC" w:rsidRPr="00EA2CED" w:rsidRDefault="006B61DC" w:rsidP="00EA2CED">
            <w:pPr>
              <w:ind w:firstLine="0"/>
              <w:rPr>
                <w:b/>
                <w:bCs/>
              </w:rPr>
            </w:pPr>
          </w:p>
        </w:tc>
        <w:tc>
          <w:tcPr>
            <w:tcW w:w="2126" w:type="dxa"/>
          </w:tcPr>
          <w:p w14:paraId="66150B2A" w14:textId="77777777" w:rsidR="006B61DC" w:rsidRPr="00EA2CED" w:rsidRDefault="006B61DC" w:rsidP="00EA2CED">
            <w:pPr>
              <w:ind w:firstLine="0"/>
              <w:rPr>
                <w:b/>
                <w:bCs/>
              </w:rPr>
            </w:pPr>
            <w:r w:rsidRPr="00EA2CED">
              <w:rPr>
                <w:b/>
                <w:bCs/>
              </w:rPr>
              <w:t>Reach area</w:t>
            </w:r>
          </w:p>
        </w:tc>
        <w:tc>
          <w:tcPr>
            <w:tcW w:w="1701" w:type="dxa"/>
          </w:tcPr>
          <w:p w14:paraId="505A31F5" w14:textId="1E5E939C" w:rsidR="006B61DC" w:rsidRDefault="006B61DC" w:rsidP="00EA2CED">
            <w:pPr>
              <w:ind w:firstLine="0"/>
            </w:pPr>
            <w:r>
              <w:t>1.5</w:t>
            </w:r>
            <w:r w:rsidR="00163F52">
              <w:t>0</w:t>
            </w:r>
            <w:r>
              <w:t xml:space="preserve"> </w:t>
            </w:r>
            <w:r w:rsidR="00353725">
              <w:t>(</w:t>
            </w:r>
            <w:r>
              <w:t>0.28</w:t>
            </w:r>
            <w:r w:rsidR="00353725">
              <w:t>)</w:t>
            </w:r>
          </w:p>
        </w:tc>
        <w:tc>
          <w:tcPr>
            <w:tcW w:w="1701" w:type="dxa"/>
          </w:tcPr>
          <w:p w14:paraId="2F3B6CD4" w14:textId="7FC17077" w:rsidR="006B61DC" w:rsidRDefault="006B61DC" w:rsidP="00EA2CED">
            <w:pPr>
              <w:ind w:firstLine="0"/>
            </w:pPr>
            <w:r>
              <w:t xml:space="preserve">1.39 </w:t>
            </w:r>
            <w:r w:rsidR="00353725">
              <w:t>(</w:t>
            </w:r>
            <w:r>
              <w:t>0.64</w:t>
            </w:r>
            <w:r w:rsidR="00353725">
              <w:t>)</w:t>
            </w:r>
          </w:p>
        </w:tc>
        <w:tc>
          <w:tcPr>
            <w:tcW w:w="709" w:type="dxa"/>
          </w:tcPr>
          <w:p w14:paraId="15CADF47" w14:textId="4C573F92" w:rsidR="006B61DC" w:rsidRDefault="006B61DC" w:rsidP="00EA2CED">
            <w:pPr>
              <w:ind w:firstLine="0"/>
            </w:pPr>
          </w:p>
        </w:tc>
        <w:tc>
          <w:tcPr>
            <w:tcW w:w="992" w:type="dxa"/>
          </w:tcPr>
          <w:p w14:paraId="22E46D9A" w14:textId="61A03FCE" w:rsidR="006B61DC" w:rsidRDefault="006B61DC" w:rsidP="00EA2CED">
            <w:pPr>
              <w:ind w:firstLine="0"/>
            </w:pPr>
            <w:r>
              <w:t>0.699</w:t>
            </w:r>
          </w:p>
        </w:tc>
        <w:tc>
          <w:tcPr>
            <w:tcW w:w="1701" w:type="dxa"/>
          </w:tcPr>
          <w:p w14:paraId="304D7960" w14:textId="432C859E" w:rsidR="006B61DC" w:rsidRDefault="006B61DC" w:rsidP="00EA2CED">
            <w:pPr>
              <w:ind w:firstLine="0"/>
            </w:pPr>
            <w:r>
              <w:t>-0.14, 0.36</w:t>
            </w:r>
          </w:p>
        </w:tc>
        <w:tc>
          <w:tcPr>
            <w:tcW w:w="709" w:type="dxa"/>
          </w:tcPr>
          <w:p w14:paraId="273615D8" w14:textId="23C4AEE3" w:rsidR="006B61DC" w:rsidRDefault="00D67693" w:rsidP="00EA2CED">
            <w:pPr>
              <w:ind w:firstLine="0"/>
            </w:pPr>
            <w:r>
              <w:t>0.23</w:t>
            </w:r>
          </w:p>
        </w:tc>
      </w:tr>
      <w:tr w:rsidR="006B61DC" w14:paraId="42190D9C" w14:textId="77777777" w:rsidTr="00EA2CED">
        <w:trPr>
          <w:trHeight w:val="490"/>
        </w:trPr>
        <w:tc>
          <w:tcPr>
            <w:tcW w:w="284" w:type="dxa"/>
            <w:vMerge/>
            <w:tcBorders>
              <w:top w:val="single" w:sz="12" w:space="0" w:color="auto"/>
              <w:bottom w:val="single" w:sz="12" w:space="0" w:color="auto"/>
            </w:tcBorders>
          </w:tcPr>
          <w:p w14:paraId="0E4CD13C" w14:textId="77777777" w:rsidR="006B61DC" w:rsidRPr="00EA2CED" w:rsidRDefault="006B61DC" w:rsidP="00EA2CED">
            <w:pPr>
              <w:ind w:firstLine="0"/>
              <w:rPr>
                <w:b/>
                <w:bCs/>
              </w:rPr>
            </w:pPr>
          </w:p>
        </w:tc>
        <w:tc>
          <w:tcPr>
            <w:tcW w:w="2126" w:type="dxa"/>
          </w:tcPr>
          <w:p w14:paraId="3403A0BF" w14:textId="77777777" w:rsidR="006B61DC" w:rsidRPr="00EA2CED" w:rsidRDefault="006B61DC" w:rsidP="00EA2CED">
            <w:pPr>
              <w:ind w:firstLine="0"/>
              <w:rPr>
                <w:b/>
                <w:bCs/>
              </w:rPr>
            </w:pPr>
            <w:r w:rsidRPr="00EA2CED">
              <w:rPr>
                <w:b/>
                <w:bCs/>
              </w:rPr>
              <w:t>Traveled distance</w:t>
            </w:r>
          </w:p>
        </w:tc>
        <w:tc>
          <w:tcPr>
            <w:tcW w:w="1701" w:type="dxa"/>
          </w:tcPr>
          <w:p w14:paraId="0A3A90D6" w14:textId="72A4C76C" w:rsidR="006B61DC" w:rsidRDefault="006B61DC" w:rsidP="00EA2CED">
            <w:pPr>
              <w:ind w:firstLine="0"/>
            </w:pPr>
            <w:r>
              <w:t xml:space="preserve">37.20 </w:t>
            </w:r>
            <w:r w:rsidR="00353725">
              <w:t>(</w:t>
            </w:r>
            <w:r>
              <w:t>1.</w:t>
            </w:r>
            <w:r w:rsidR="00163F52">
              <w:t>0</w:t>
            </w:r>
            <w:r>
              <w:t>9</w:t>
            </w:r>
            <w:r w:rsidR="00353725">
              <w:t>)</w:t>
            </w:r>
          </w:p>
        </w:tc>
        <w:tc>
          <w:tcPr>
            <w:tcW w:w="1701" w:type="dxa"/>
          </w:tcPr>
          <w:p w14:paraId="03D3263B" w14:textId="55A4BF2A" w:rsidR="006B61DC" w:rsidRDefault="006B61DC" w:rsidP="00EA2CED">
            <w:pPr>
              <w:ind w:firstLine="0"/>
            </w:pPr>
            <w:r>
              <w:t xml:space="preserve">37.67 </w:t>
            </w:r>
            <w:r w:rsidR="00353725">
              <w:t>(</w:t>
            </w:r>
            <w:r>
              <w:t>1.17</w:t>
            </w:r>
            <w:r w:rsidR="00353725">
              <w:t>)</w:t>
            </w:r>
          </w:p>
        </w:tc>
        <w:tc>
          <w:tcPr>
            <w:tcW w:w="709" w:type="dxa"/>
          </w:tcPr>
          <w:p w14:paraId="566E59A8" w14:textId="603C319C" w:rsidR="006B61DC" w:rsidRDefault="006B61DC" w:rsidP="00EA2CED">
            <w:pPr>
              <w:ind w:firstLine="0"/>
            </w:pPr>
            <w:r>
              <w:t>1</w:t>
            </w:r>
          </w:p>
        </w:tc>
        <w:tc>
          <w:tcPr>
            <w:tcW w:w="992" w:type="dxa"/>
          </w:tcPr>
          <w:p w14:paraId="62727305" w14:textId="5E318B82" w:rsidR="006B61DC" w:rsidRDefault="006B61DC" w:rsidP="00EA2CED">
            <w:pPr>
              <w:ind w:firstLine="0"/>
            </w:pPr>
            <w:r>
              <w:t>0.342</w:t>
            </w:r>
          </w:p>
        </w:tc>
        <w:tc>
          <w:tcPr>
            <w:tcW w:w="1701" w:type="dxa"/>
          </w:tcPr>
          <w:p w14:paraId="5BB383B8" w14:textId="69D3FEBC" w:rsidR="006B61DC" w:rsidRDefault="006B61DC" w:rsidP="00EA2CED">
            <w:pPr>
              <w:ind w:firstLine="0"/>
            </w:pPr>
            <w:r>
              <w:t>-1.54, 0.60</w:t>
            </w:r>
          </w:p>
        </w:tc>
        <w:tc>
          <w:tcPr>
            <w:tcW w:w="709" w:type="dxa"/>
          </w:tcPr>
          <w:p w14:paraId="10D1222F" w14:textId="1EF074CE" w:rsidR="006B61DC" w:rsidRDefault="00D67693" w:rsidP="00EA2CED">
            <w:pPr>
              <w:ind w:firstLine="0"/>
            </w:pPr>
            <w:r>
              <w:t>0.34</w:t>
            </w:r>
          </w:p>
        </w:tc>
      </w:tr>
      <w:tr w:rsidR="006B61DC" w14:paraId="5BCC9255" w14:textId="77777777" w:rsidTr="00EA2CED">
        <w:trPr>
          <w:trHeight w:val="490"/>
        </w:trPr>
        <w:tc>
          <w:tcPr>
            <w:tcW w:w="284" w:type="dxa"/>
            <w:vMerge/>
            <w:tcBorders>
              <w:top w:val="single" w:sz="12" w:space="0" w:color="auto"/>
              <w:bottom w:val="single" w:sz="12" w:space="0" w:color="auto"/>
            </w:tcBorders>
          </w:tcPr>
          <w:p w14:paraId="562BFDC6" w14:textId="77777777" w:rsidR="006B61DC" w:rsidRPr="00EA2CED" w:rsidRDefault="006B61DC" w:rsidP="00EA2CED">
            <w:pPr>
              <w:ind w:firstLine="0"/>
              <w:rPr>
                <w:b/>
                <w:bCs/>
              </w:rPr>
            </w:pPr>
          </w:p>
        </w:tc>
        <w:tc>
          <w:tcPr>
            <w:tcW w:w="2126" w:type="dxa"/>
          </w:tcPr>
          <w:p w14:paraId="70B3888B" w14:textId="77777777" w:rsidR="006B61DC" w:rsidRPr="00EA2CED" w:rsidRDefault="006B61DC" w:rsidP="00EA2CED">
            <w:pPr>
              <w:ind w:firstLine="0"/>
              <w:rPr>
                <w:b/>
                <w:bCs/>
              </w:rPr>
            </w:pPr>
            <w:r w:rsidRPr="00EA2CED">
              <w:rPr>
                <w:b/>
                <w:bCs/>
              </w:rPr>
              <w:t>Reaction time</w:t>
            </w:r>
          </w:p>
        </w:tc>
        <w:tc>
          <w:tcPr>
            <w:tcW w:w="1701" w:type="dxa"/>
          </w:tcPr>
          <w:p w14:paraId="328A20C0" w14:textId="1103294B" w:rsidR="006B61DC" w:rsidRDefault="006B61DC" w:rsidP="00EA2CED">
            <w:pPr>
              <w:ind w:firstLine="0"/>
            </w:pPr>
            <w:r>
              <w:t xml:space="preserve">140.44 </w:t>
            </w:r>
            <w:r w:rsidR="00353725">
              <w:t>(</w:t>
            </w:r>
            <w:r>
              <w:t>34.23</w:t>
            </w:r>
            <w:r w:rsidR="00353725">
              <w:t>)</w:t>
            </w:r>
          </w:p>
        </w:tc>
        <w:tc>
          <w:tcPr>
            <w:tcW w:w="1701" w:type="dxa"/>
          </w:tcPr>
          <w:p w14:paraId="78174116" w14:textId="2E6210A3" w:rsidR="006B61DC" w:rsidRDefault="006B61DC" w:rsidP="00EA2CED">
            <w:pPr>
              <w:ind w:firstLine="0"/>
            </w:pPr>
            <w:r>
              <w:t xml:space="preserve">144.27 </w:t>
            </w:r>
            <w:r w:rsidR="00353725">
              <w:t>(</w:t>
            </w:r>
            <w:r>
              <w:t>33.21</w:t>
            </w:r>
            <w:r w:rsidR="00353725">
              <w:t>)</w:t>
            </w:r>
          </w:p>
        </w:tc>
        <w:tc>
          <w:tcPr>
            <w:tcW w:w="709" w:type="dxa"/>
          </w:tcPr>
          <w:p w14:paraId="2F28D2F1" w14:textId="3964805A" w:rsidR="006B61DC" w:rsidRDefault="006B61DC" w:rsidP="00EA2CED">
            <w:pPr>
              <w:ind w:firstLine="0"/>
            </w:pPr>
          </w:p>
        </w:tc>
        <w:tc>
          <w:tcPr>
            <w:tcW w:w="992" w:type="dxa"/>
          </w:tcPr>
          <w:p w14:paraId="4C313B65" w14:textId="02F6143B" w:rsidR="006B61DC" w:rsidRDefault="006B61DC" w:rsidP="00EA2CED">
            <w:pPr>
              <w:ind w:firstLine="0"/>
            </w:pPr>
            <w:r>
              <w:t>0.273</w:t>
            </w:r>
          </w:p>
        </w:tc>
        <w:tc>
          <w:tcPr>
            <w:tcW w:w="1701" w:type="dxa"/>
          </w:tcPr>
          <w:p w14:paraId="17C07559" w14:textId="1DAE1580" w:rsidR="006B61DC" w:rsidRDefault="006B61DC" w:rsidP="00EA2CED">
            <w:pPr>
              <w:ind w:firstLine="0"/>
            </w:pPr>
            <w:r>
              <w:t>-9.62, 1.93</w:t>
            </w:r>
          </w:p>
        </w:tc>
        <w:tc>
          <w:tcPr>
            <w:tcW w:w="709" w:type="dxa"/>
          </w:tcPr>
          <w:p w14:paraId="4D62A123" w14:textId="46E94B50" w:rsidR="006B61DC" w:rsidRDefault="00D67693" w:rsidP="00EA2CED">
            <w:pPr>
              <w:ind w:firstLine="0"/>
            </w:pPr>
            <w:r>
              <w:t>0.40</w:t>
            </w:r>
          </w:p>
        </w:tc>
      </w:tr>
      <w:tr w:rsidR="006B61DC" w14:paraId="297E5292" w14:textId="77777777" w:rsidTr="003B10E1">
        <w:tblPrEx>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Change w:id="181" w:author="Chen Heller" w:date="2022-09-14T17:01:00Z">
            <w:tblPrEx>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
          </w:tblPrExChange>
        </w:tblPrEx>
        <w:trPr>
          <w:trHeight w:val="490"/>
          <w:trPrChange w:id="182" w:author="Chen Heller" w:date="2022-09-14T17:01:00Z">
            <w:trPr>
              <w:trHeight w:val="490"/>
            </w:trPr>
          </w:trPrChange>
        </w:trPr>
        <w:tc>
          <w:tcPr>
            <w:tcW w:w="284" w:type="dxa"/>
            <w:vMerge/>
            <w:tcBorders>
              <w:top w:val="single" w:sz="12" w:space="0" w:color="auto"/>
              <w:bottom w:val="single" w:sz="12" w:space="0" w:color="auto"/>
            </w:tcBorders>
            <w:tcPrChange w:id="183" w:author="Chen Heller" w:date="2022-09-14T17:01:00Z">
              <w:tcPr>
                <w:tcW w:w="284" w:type="dxa"/>
                <w:vMerge/>
                <w:tcBorders>
                  <w:top w:val="single" w:sz="12" w:space="0" w:color="auto"/>
                  <w:bottom w:val="single" w:sz="12" w:space="0" w:color="auto"/>
                </w:tcBorders>
              </w:tcPr>
            </w:tcPrChange>
          </w:tcPr>
          <w:p w14:paraId="52169FD1" w14:textId="77777777" w:rsidR="006B61DC" w:rsidRPr="00EA2CED" w:rsidRDefault="006B61DC" w:rsidP="00EA2CED">
            <w:pPr>
              <w:ind w:firstLine="0"/>
              <w:rPr>
                <w:b/>
                <w:bCs/>
              </w:rPr>
            </w:pPr>
          </w:p>
        </w:tc>
        <w:tc>
          <w:tcPr>
            <w:tcW w:w="2126" w:type="dxa"/>
            <w:tcPrChange w:id="184" w:author="Chen Heller" w:date="2022-09-14T17:01:00Z">
              <w:tcPr>
                <w:tcW w:w="2126" w:type="dxa"/>
              </w:tcPr>
            </w:tcPrChange>
          </w:tcPr>
          <w:p w14:paraId="48FE0611" w14:textId="77777777" w:rsidR="006B61DC" w:rsidRPr="00EA2CED" w:rsidRDefault="006B61DC" w:rsidP="00EA2CED">
            <w:pPr>
              <w:ind w:firstLine="0"/>
              <w:rPr>
                <w:b/>
                <w:bCs/>
              </w:rPr>
            </w:pPr>
            <w:r w:rsidRPr="00EA2CED">
              <w:rPr>
                <w:b/>
                <w:bCs/>
              </w:rPr>
              <w:t>Movement time</w:t>
            </w:r>
          </w:p>
        </w:tc>
        <w:tc>
          <w:tcPr>
            <w:tcW w:w="1701" w:type="dxa"/>
            <w:tcPrChange w:id="185" w:author="Chen Heller" w:date="2022-09-14T17:01:00Z">
              <w:tcPr>
                <w:tcW w:w="1701" w:type="dxa"/>
              </w:tcPr>
            </w:tcPrChange>
          </w:tcPr>
          <w:p w14:paraId="543B9EA7" w14:textId="2155E3A3" w:rsidR="006B61DC" w:rsidRDefault="00353725" w:rsidP="00EA2CED">
            <w:pPr>
              <w:ind w:firstLine="0"/>
            </w:pPr>
            <w:r>
              <w:t>416.56 (60.57)</w:t>
            </w:r>
          </w:p>
        </w:tc>
        <w:tc>
          <w:tcPr>
            <w:tcW w:w="1701" w:type="dxa"/>
            <w:tcPrChange w:id="186" w:author="Chen Heller" w:date="2022-09-14T17:01:00Z">
              <w:tcPr>
                <w:tcW w:w="1701" w:type="dxa"/>
              </w:tcPr>
            </w:tcPrChange>
          </w:tcPr>
          <w:p w14:paraId="0E425CC4" w14:textId="06F11BD0" w:rsidR="006B61DC" w:rsidRDefault="00353725" w:rsidP="00EA2CED">
            <w:pPr>
              <w:ind w:firstLine="0"/>
            </w:pPr>
            <w:r>
              <w:t>423.96 (45.40)</w:t>
            </w:r>
          </w:p>
        </w:tc>
        <w:tc>
          <w:tcPr>
            <w:tcW w:w="709" w:type="dxa"/>
            <w:tcPrChange w:id="187" w:author="Chen Heller" w:date="2022-09-14T17:01:00Z">
              <w:tcPr>
                <w:tcW w:w="709" w:type="dxa"/>
              </w:tcPr>
            </w:tcPrChange>
          </w:tcPr>
          <w:p w14:paraId="22ED747E" w14:textId="372C9E87" w:rsidR="006B61DC" w:rsidRDefault="006B61DC" w:rsidP="00EA2CED">
            <w:pPr>
              <w:ind w:firstLine="0"/>
            </w:pPr>
          </w:p>
        </w:tc>
        <w:tc>
          <w:tcPr>
            <w:tcW w:w="992" w:type="dxa"/>
            <w:tcPrChange w:id="188" w:author="Chen Heller" w:date="2022-09-14T17:01:00Z">
              <w:tcPr>
                <w:tcW w:w="992" w:type="dxa"/>
              </w:tcPr>
            </w:tcPrChange>
          </w:tcPr>
          <w:p w14:paraId="0A9ABC7A" w14:textId="3E578B04" w:rsidR="006B61DC" w:rsidRDefault="00353725" w:rsidP="00EA2CED">
            <w:pPr>
              <w:ind w:firstLine="0"/>
            </w:pPr>
            <w:r>
              <w:t>0.316</w:t>
            </w:r>
          </w:p>
        </w:tc>
        <w:tc>
          <w:tcPr>
            <w:tcW w:w="1701" w:type="dxa"/>
            <w:tcPrChange w:id="189" w:author="Chen Heller" w:date="2022-09-14T17:01:00Z">
              <w:tcPr>
                <w:tcW w:w="1701" w:type="dxa"/>
              </w:tcPr>
            </w:tcPrChange>
          </w:tcPr>
          <w:p w14:paraId="6D3D385C" w14:textId="18124763" w:rsidR="006B61DC" w:rsidRDefault="00353725" w:rsidP="00EA2CED">
            <w:pPr>
              <w:ind w:firstLine="0"/>
            </w:pPr>
            <w:r>
              <w:t>-17.63, 2.74</w:t>
            </w:r>
          </w:p>
        </w:tc>
        <w:tc>
          <w:tcPr>
            <w:tcW w:w="709" w:type="dxa"/>
            <w:tcPrChange w:id="190" w:author="Chen Heller" w:date="2022-09-14T17:01:00Z">
              <w:tcPr>
                <w:tcW w:w="709" w:type="dxa"/>
              </w:tcPr>
            </w:tcPrChange>
          </w:tcPr>
          <w:p w14:paraId="60A8096C" w14:textId="67D677F3" w:rsidR="006B61DC" w:rsidRDefault="00D67693" w:rsidP="00EA2CED">
            <w:pPr>
              <w:ind w:firstLine="0"/>
            </w:pPr>
            <w:r>
              <w:t>0.40</w:t>
            </w:r>
          </w:p>
        </w:tc>
      </w:tr>
      <w:tr w:rsidR="006B61DC" w14:paraId="791BB8E8" w14:textId="77777777" w:rsidTr="003B10E1">
        <w:tblPrEx>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Change w:id="191" w:author="Chen Heller" w:date="2022-09-14T17:01:00Z">
            <w:tblPrEx>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
          </w:tblPrExChange>
        </w:tblPrEx>
        <w:trPr>
          <w:trHeight w:val="490"/>
          <w:trPrChange w:id="192" w:author="Chen Heller" w:date="2022-09-14T17:01:00Z">
            <w:trPr>
              <w:trHeight w:val="490"/>
            </w:trPr>
          </w:trPrChange>
        </w:trPr>
        <w:tc>
          <w:tcPr>
            <w:tcW w:w="284" w:type="dxa"/>
            <w:vMerge/>
            <w:tcBorders>
              <w:top w:val="single" w:sz="12" w:space="0" w:color="auto"/>
              <w:bottom w:val="single" w:sz="12" w:space="0" w:color="auto"/>
            </w:tcBorders>
            <w:tcPrChange w:id="193" w:author="Chen Heller" w:date="2022-09-14T17:01:00Z">
              <w:tcPr>
                <w:tcW w:w="284" w:type="dxa"/>
                <w:vMerge/>
                <w:tcBorders>
                  <w:top w:val="single" w:sz="12" w:space="0" w:color="auto"/>
                  <w:bottom w:val="single" w:sz="12" w:space="0" w:color="auto"/>
                </w:tcBorders>
              </w:tcPr>
            </w:tcPrChange>
          </w:tcPr>
          <w:p w14:paraId="6E3278D0" w14:textId="77777777" w:rsidR="006B61DC" w:rsidRPr="00EA2CED" w:rsidRDefault="006B61DC" w:rsidP="00EA2CED">
            <w:pPr>
              <w:ind w:firstLine="0"/>
              <w:rPr>
                <w:b/>
                <w:bCs/>
              </w:rPr>
            </w:pPr>
          </w:p>
        </w:tc>
        <w:tc>
          <w:tcPr>
            <w:tcW w:w="2126" w:type="dxa"/>
            <w:tcBorders>
              <w:bottom w:val="single" w:sz="12" w:space="0" w:color="auto"/>
            </w:tcBorders>
            <w:tcPrChange w:id="194" w:author="Chen Heller" w:date="2022-09-14T17:01:00Z">
              <w:tcPr>
                <w:tcW w:w="2126" w:type="dxa"/>
                <w:tcBorders>
                  <w:bottom w:val="single" w:sz="12" w:space="0" w:color="auto"/>
                </w:tcBorders>
              </w:tcPr>
            </w:tcPrChange>
          </w:tcPr>
          <w:p w14:paraId="2151B23C" w14:textId="77777777" w:rsidR="006B61DC" w:rsidRPr="00EA2CED" w:rsidRDefault="006B61DC" w:rsidP="00EA2CED">
            <w:pPr>
              <w:ind w:firstLine="0"/>
              <w:rPr>
                <w:b/>
                <w:bCs/>
              </w:rPr>
            </w:pPr>
            <w:r w:rsidRPr="00EA2CED">
              <w:rPr>
                <w:b/>
                <w:bCs/>
              </w:rPr>
              <w:t>COM</w:t>
            </w:r>
          </w:p>
        </w:tc>
        <w:tc>
          <w:tcPr>
            <w:tcW w:w="1701" w:type="dxa"/>
            <w:tcBorders>
              <w:bottom w:val="single" w:sz="12" w:space="0" w:color="auto"/>
            </w:tcBorders>
            <w:tcPrChange w:id="195" w:author="Chen Heller" w:date="2022-09-14T17:01:00Z">
              <w:tcPr>
                <w:tcW w:w="1701" w:type="dxa"/>
                <w:tcBorders>
                  <w:bottom w:val="single" w:sz="12" w:space="0" w:color="auto"/>
                </w:tcBorders>
              </w:tcPr>
            </w:tcPrChange>
          </w:tcPr>
          <w:p w14:paraId="562F6636" w14:textId="1334E84B" w:rsidR="006B61DC" w:rsidRDefault="00353725" w:rsidP="00EA2CED">
            <w:pPr>
              <w:ind w:firstLine="0"/>
            </w:pPr>
            <w:r>
              <w:t>0.26 (0.08)</w:t>
            </w:r>
          </w:p>
        </w:tc>
        <w:tc>
          <w:tcPr>
            <w:tcW w:w="1701" w:type="dxa"/>
            <w:tcBorders>
              <w:bottom w:val="single" w:sz="12" w:space="0" w:color="auto"/>
            </w:tcBorders>
            <w:tcPrChange w:id="196" w:author="Chen Heller" w:date="2022-09-14T17:01:00Z">
              <w:tcPr>
                <w:tcW w:w="1701" w:type="dxa"/>
                <w:tcBorders>
                  <w:bottom w:val="single" w:sz="12" w:space="0" w:color="auto"/>
                </w:tcBorders>
              </w:tcPr>
            </w:tcPrChange>
          </w:tcPr>
          <w:p w14:paraId="73710B38" w14:textId="5CFC2717" w:rsidR="006B61DC" w:rsidRDefault="00353725" w:rsidP="00EA2CED">
            <w:pPr>
              <w:ind w:firstLine="0"/>
            </w:pPr>
            <w:r>
              <w:t>0.27 (0.12)</w:t>
            </w:r>
          </w:p>
        </w:tc>
        <w:tc>
          <w:tcPr>
            <w:tcW w:w="709" w:type="dxa"/>
            <w:tcBorders>
              <w:bottom w:val="single" w:sz="12" w:space="0" w:color="auto"/>
            </w:tcBorders>
            <w:tcPrChange w:id="197" w:author="Chen Heller" w:date="2022-09-14T17:01:00Z">
              <w:tcPr>
                <w:tcW w:w="709" w:type="dxa"/>
                <w:tcBorders>
                  <w:bottom w:val="single" w:sz="12" w:space="0" w:color="auto"/>
                </w:tcBorders>
              </w:tcPr>
            </w:tcPrChange>
          </w:tcPr>
          <w:p w14:paraId="52C848DF" w14:textId="61AB58E8" w:rsidR="006B61DC" w:rsidRDefault="006B61DC" w:rsidP="00EA2CED">
            <w:pPr>
              <w:ind w:firstLine="0"/>
            </w:pPr>
          </w:p>
        </w:tc>
        <w:tc>
          <w:tcPr>
            <w:tcW w:w="992" w:type="dxa"/>
            <w:tcBorders>
              <w:bottom w:val="single" w:sz="12" w:space="0" w:color="auto"/>
            </w:tcBorders>
            <w:tcPrChange w:id="198" w:author="Chen Heller" w:date="2022-09-14T17:01:00Z">
              <w:tcPr>
                <w:tcW w:w="992" w:type="dxa"/>
                <w:tcBorders>
                  <w:bottom w:val="single" w:sz="12" w:space="0" w:color="auto"/>
                </w:tcBorders>
              </w:tcPr>
            </w:tcPrChange>
          </w:tcPr>
          <w:p w14:paraId="68A071A5" w14:textId="49E34B43" w:rsidR="006B61DC" w:rsidRDefault="00353725" w:rsidP="00EA2CED">
            <w:pPr>
              <w:ind w:firstLine="0"/>
            </w:pPr>
            <w:r>
              <w:t>0.781</w:t>
            </w:r>
          </w:p>
        </w:tc>
        <w:tc>
          <w:tcPr>
            <w:tcW w:w="1701" w:type="dxa"/>
            <w:tcBorders>
              <w:bottom w:val="single" w:sz="12" w:space="0" w:color="auto"/>
            </w:tcBorders>
            <w:tcPrChange w:id="199" w:author="Chen Heller" w:date="2022-09-14T17:01:00Z">
              <w:tcPr>
                <w:tcW w:w="1701" w:type="dxa"/>
                <w:tcBorders>
                  <w:bottom w:val="single" w:sz="12" w:space="0" w:color="auto"/>
                </w:tcBorders>
              </w:tcPr>
            </w:tcPrChange>
          </w:tcPr>
          <w:p w14:paraId="6E34B096" w14:textId="0C246BAA" w:rsidR="006B61DC" w:rsidRDefault="00353725" w:rsidP="00EA2CED">
            <w:pPr>
              <w:ind w:firstLine="0"/>
            </w:pPr>
            <w:r>
              <w:t>-0.08, 0.05</w:t>
            </w:r>
          </w:p>
        </w:tc>
        <w:tc>
          <w:tcPr>
            <w:tcW w:w="709" w:type="dxa"/>
            <w:tcBorders>
              <w:bottom w:val="single" w:sz="12" w:space="0" w:color="auto"/>
            </w:tcBorders>
            <w:tcPrChange w:id="200" w:author="Chen Heller" w:date="2022-09-14T17:01:00Z">
              <w:tcPr>
                <w:tcW w:w="709" w:type="dxa"/>
                <w:tcBorders>
                  <w:bottom w:val="single" w:sz="12" w:space="0" w:color="auto"/>
                </w:tcBorders>
              </w:tcPr>
            </w:tcPrChange>
          </w:tcPr>
          <w:p w14:paraId="76676F0A" w14:textId="09AEB931" w:rsidR="006B61DC" w:rsidRDefault="00D67693" w:rsidP="00EA2CED">
            <w:pPr>
              <w:ind w:firstLine="0"/>
            </w:pPr>
            <w:r>
              <w:t>0.13</w:t>
            </w:r>
          </w:p>
        </w:tc>
      </w:tr>
      <w:tr w:rsidR="003B10E1" w14:paraId="73CA25CE" w14:textId="77777777" w:rsidTr="001F748D">
        <w:trPr>
          <w:trHeight w:val="490"/>
          <w:ins w:id="201" w:author="Chen Heller" w:date="2022-09-14T17:01:00Z"/>
        </w:trPr>
        <w:tc>
          <w:tcPr>
            <w:tcW w:w="9923" w:type="dxa"/>
            <w:gridSpan w:val="8"/>
            <w:tcBorders>
              <w:top w:val="single" w:sz="12" w:space="0" w:color="auto"/>
            </w:tcBorders>
          </w:tcPr>
          <w:p w14:paraId="10039079" w14:textId="6D9A310A" w:rsidR="003B10E1" w:rsidRDefault="003B10E1" w:rsidP="00F669D5">
            <w:pPr>
              <w:spacing w:line="240" w:lineRule="auto"/>
              <w:ind w:firstLine="0"/>
              <w:rPr>
                <w:ins w:id="202" w:author="Chen Heller" w:date="2022-09-14T17:01:00Z"/>
              </w:rPr>
            </w:pPr>
            <w:ins w:id="203" w:author="Chen Heller" w:date="2022-09-14T17:02:00Z">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t-test score, 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commentRangeEnd w:id="178"/>
            <w:r w:rsidR="00FF2F95">
              <w:rPr>
                <w:rStyle w:val="CommentReference"/>
              </w:rPr>
              <w:commentReference w:id="178"/>
            </w:r>
          </w:p>
        </w:tc>
      </w:tr>
    </w:tbl>
    <w:p w14:paraId="0DA7365B" w14:textId="77777777" w:rsidR="006B61DC" w:rsidRDefault="006B61DC" w:rsidP="00F71D0B">
      <w:pPr>
        <w:ind w:firstLine="0"/>
      </w:pPr>
    </w:p>
    <w:p w14:paraId="32AFD025" w14:textId="77777777" w:rsidR="00C072CE" w:rsidRDefault="00C072CE" w:rsidP="00463368">
      <w:pPr>
        <w:pStyle w:val="NoSpacing"/>
        <w:keepNext/>
        <w:bidi w:val="0"/>
      </w:pPr>
      <w:r w:rsidRPr="00C072CE">
        <w:rPr>
          <w:noProof/>
        </w:rPr>
        <w:drawing>
          <wp:inline distT="0" distB="0" distL="0" distR="0" wp14:anchorId="525B490D" wp14:editId="25FF3915">
            <wp:extent cx="5932627" cy="3999399"/>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62" t="2193" r="25226" b="9842"/>
                    <a:stretch/>
                  </pic:blipFill>
                  <pic:spPr bwMode="auto">
                    <a:xfrm>
                      <a:off x="0" y="0"/>
                      <a:ext cx="5940048" cy="4004401"/>
                    </a:xfrm>
                    <a:prstGeom prst="rect">
                      <a:avLst/>
                    </a:prstGeom>
                    <a:noFill/>
                    <a:ln>
                      <a:noFill/>
                    </a:ln>
                    <a:extLst>
                      <a:ext uri="{53640926-AAD7-44D8-BBD7-CCE9431645EC}">
                        <a14:shadowObscured xmlns:a14="http://schemas.microsoft.com/office/drawing/2010/main"/>
                      </a:ext>
                    </a:extLst>
                  </pic:spPr>
                </pic:pic>
              </a:graphicData>
            </a:graphic>
          </wp:inline>
        </w:drawing>
      </w:r>
    </w:p>
    <w:p w14:paraId="0D2D7E8B" w14:textId="33F39BC6" w:rsidR="00AE66BB" w:rsidRDefault="00C072CE" w:rsidP="00463368">
      <w:pPr>
        <w:pStyle w:val="Caption"/>
        <w:jc w:val="left"/>
      </w:pPr>
      <w:bookmarkStart w:id="204" w:name="_Ref113877160"/>
      <w:r>
        <w:t xml:space="preserve">Figure </w:t>
      </w:r>
      <w:r w:rsidR="00000000">
        <w:fldChar w:fldCharType="begin"/>
      </w:r>
      <w:r w:rsidR="00000000">
        <w:instrText xml:space="preserve"> SEQ Figure \* ARABIC </w:instrText>
      </w:r>
      <w:r w:rsidR="00000000">
        <w:fldChar w:fldCharType="separate"/>
      </w:r>
      <w:r w:rsidR="007E2512">
        <w:rPr>
          <w:noProof/>
        </w:rPr>
        <w:t>4</w:t>
      </w:r>
      <w:r w:rsidR="00000000">
        <w:rPr>
          <w:noProof/>
        </w:rPr>
        <w:fldChar w:fldCharType="end"/>
      </w:r>
      <w:bookmarkEnd w:id="204"/>
      <w:r>
        <w:t xml:space="preserve">. </w:t>
      </w:r>
      <w:bookmarkStart w:id="205" w:name="_Hlk113877123"/>
      <w:r w:rsidRPr="00C072CE">
        <w:t xml:space="preserve">Results of Experiment </w:t>
      </w:r>
      <w:r>
        <w:t>2</w:t>
      </w:r>
      <w:r w:rsidRPr="00C072CE">
        <w:t xml:space="preserve">. (a) Reaching trajectories </w:t>
      </w:r>
      <w:r w:rsidR="00A927FB">
        <w:t xml:space="preserve">of valid trials </w:t>
      </w:r>
      <w:r w:rsidRPr="00C072CE">
        <w:t>to left and right targets, averaged across all participants. (b-f) Dots are single participant averages while the red/blue horizontal lines are the average of all participants. Black error bars symbol the standard error (SE). Full/dashed grey line</w:t>
      </w:r>
      <w:r w:rsidR="00DB70BA">
        <w:t>s</w:t>
      </w:r>
      <w:r w:rsidRPr="00C072CE">
        <w:t xml:space="preserve"> represent a numerical incline/decline between the congruent and incongruent conditions.</w:t>
      </w:r>
      <w:bookmarkEnd w:id="205"/>
    </w:p>
    <w:p w14:paraId="65366A3D" w14:textId="27CF7643" w:rsidR="00D826D9" w:rsidRDefault="00D826D9" w:rsidP="006238E0">
      <w:pPr>
        <w:pStyle w:val="Heading3"/>
      </w:pPr>
      <w:bookmarkStart w:id="206" w:name="_Toc114053540"/>
      <w:r>
        <w:t>Discussion</w:t>
      </w:r>
      <w:bookmarkEnd w:id="206"/>
    </w:p>
    <w:p w14:paraId="1ACEDBB1" w14:textId="12AC5B33" w:rsidR="00D44019" w:rsidRDefault="005B4E48" w:rsidP="00463368">
      <w:pPr>
        <w:ind w:firstLine="0"/>
      </w:pPr>
      <w:r>
        <w:t xml:space="preserve">In </w:t>
      </w:r>
      <w:del w:id="207" w:author="Chen Heller" w:date="2022-09-14T13:09:00Z">
        <w:r w:rsidDel="00035FA8">
          <w:delText>Exp 2</w:delText>
        </w:r>
      </w:del>
      <w:ins w:id="208" w:author="Chen Heller" w:date="2022-09-14T13:09:00Z">
        <w:r w:rsidR="00035FA8">
          <w:t>Experiment 2</w:t>
        </w:r>
      </w:ins>
      <w:r>
        <w:t xml:space="preserve"> </w:t>
      </w:r>
      <w:r w:rsidR="00463368">
        <w:t>t</w:t>
      </w:r>
      <w:r w:rsidR="00540076">
        <w:t>he participants</w:t>
      </w:r>
      <w:r>
        <w:t>'</w:t>
      </w:r>
      <w:r w:rsidR="00540076">
        <w:t xml:space="preserve"> ability to reach their final decision before initiating their movement was </w:t>
      </w:r>
      <w:r w:rsidR="00DC40E5">
        <w:t xml:space="preserve">intentionally </w:t>
      </w:r>
      <w:r w:rsidR="00540076">
        <w:t xml:space="preserve">limited by the </w:t>
      </w:r>
      <w:r>
        <w:t xml:space="preserve">shortened reaction time. </w:t>
      </w:r>
      <w:r w:rsidR="00DC40E5">
        <w:t>Consequently,</w:t>
      </w:r>
      <w:r>
        <w:t xml:space="preserve"> I expected the decision</w:t>
      </w:r>
      <w:r w:rsidR="003A2B63">
        <w:t>-</w:t>
      </w:r>
      <w:r>
        <w:t xml:space="preserve">making processes </w:t>
      </w:r>
      <w:r w:rsidR="00EA0065">
        <w:t xml:space="preserve">to occur during the movement and </w:t>
      </w:r>
      <w:r w:rsidR="00C00FAB">
        <w:t xml:space="preserve">manifest </w:t>
      </w:r>
      <w:r w:rsidR="00A322E0">
        <w:t>in</w:t>
      </w:r>
      <w:r w:rsidR="00C00FAB">
        <w:t xml:space="preserve"> differences in </w:t>
      </w:r>
      <w:r w:rsidR="00A322E0">
        <w:t xml:space="preserve">the </w:t>
      </w:r>
      <w:r w:rsidR="00C00FAB">
        <w:t>trajectory between the congruent and incongruent trials.</w:t>
      </w:r>
      <w:r w:rsidR="002E0D06">
        <w:t xml:space="preserve"> </w:t>
      </w:r>
      <w:r w:rsidR="00765704">
        <w:t xml:space="preserve">Yet this expectation was not </w:t>
      </w:r>
      <w:r w:rsidR="00E434A1">
        <w:t>borne</w:t>
      </w:r>
      <w:r w:rsidR="00765704">
        <w:t xml:space="preserve"> out by the data</w:t>
      </w:r>
      <w:r w:rsidR="002E0D06">
        <w:t xml:space="preserve">, </w:t>
      </w:r>
      <w:r w:rsidR="00765704">
        <w:t xml:space="preserve">as </w:t>
      </w:r>
      <w:r w:rsidR="002E0D06">
        <w:t xml:space="preserve">null results were </w:t>
      </w:r>
      <w:r w:rsidR="00702526">
        <w:t>observed</w:t>
      </w:r>
      <w:r w:rsidR="00B1230E">
        <w:t xml:space="preserve"> for all the dependent variables.</w:t>
      </w:r>
      <w:r w:rsidR="00B8456E">
        <w:t xml:space="preserve"> </w:t>
      </w:r>
      <w:r w:rsidR="00D826D9" w:rsidRPr="00E93521">
        <w:t xml:space="preserve">An examination of the reach area distribution shows that a single </w:t>
      </w:r>
      <w:r w:rsidR="00283CE4">
        <w:t>participant</w:t>
      </w:r>
      <w:r w:rsidR="00D826D9" w:rsidRPr="00E93521">
        <w:t xml:space="preserve"> had a </w:t>
      </w:r>
      <w:r w:rsidR="00702526">
        <w:t xml:space="preserve">strong </w:t>
      </w:r>
      <w:r w:rsidR="00D826D9" w:rsidRPr="00E93521">
        <w:t>opposite trend to the rest of the sample</w:t>
      </w:r>
      <w:r w:rsidR="007F291A">
        <w:t>,</w:t>
      </w:r>
      <w:r w:rsidR="00D826D9" w:rsidRPr="00E93521">
        <w:t xml:space="preserve"> which might explain why a significant </w:t>
      </w:r>
      <w:r w:rsidR="009D1EE5">
        <w:t xml:space="preserve">difference between the means </w:t>
      </w:r>
      <w:r w:rsidR="00D826D9" w:rsidRPr="00E93521">
        <w:t xml:space="preserve">could not be found </w:t>
      </w:r>
      <w:r w:rsidR="00714A8A">
        <w:t>(</w:t>
      </w:r>
      <w:r w:rsidR="00714A8A">
        <w:fldChar w:fldCharType="begin"/>
      </w:r>
      <w:r w:rsidR="00714A8A">
        <w:instrText xml:space="preserve"> REF _Ref113877160 \h </w:instrText>
      </w:r>
      <w:r w:rsidR="00714A8A">
        <w:fldChar w:fldCharType="separate"/>
      </w:r>
      <w:r w:rsidR="00714A8A">
        <w:t xml:space="preserve">Figure </w:t>
      </w:r>
      <w:r w:rsidR="00714A8A">
        <w:rPr>
          <w:noProof/>
        </w:rPr>
        <w:lastRenderedPageBreak/>
        <w:t>4</w:t>
      </w:r>
      <w:r w:rsidR="00714A8A">
        <w:fldChar w:fldCharType="end"/>
      </w:r>
      <w:r w:rsidR="00714A8A">
        <w:t>, (b))</w:t>
      </w:r>
      <w:r w:rsidR="00D826D9" w:rsidRPr="00E93521">
        <w:t>.</w:t>
      </w:r>
      <w:ins w:id="209" w:author="Chen Heller" w:date="2022-09-14T13:19:00Z">
        <w:r w:rsidR="00A81DB8">
          <w:t xml:space="preserve"> </w:t>
        </w:r>
        <w:proofErr w:type="gramStart"/>
        <w:r w:rsidR="00A81DB8">
          <w:t>Indeed</w:t>
        </w:r>
        <w:proofErr w:type="gramEnd"/>
        <w:r w:rsidR="00A81DB8">
          <w:t xml:space="preserve"> a post-hoc analysis revealed </w:t>
        </w:r>
      </w:ins>
      <w:ins w:id="210" w:author="Chen Heller" w:date="2022-09-14T13:20:00Z">
        <w:r w:rsidR="00FE25BD">
          <w:t>that excluding this participants yields a significant reach area effect.</w:t>
        </w:r>
      </w:ins>
      <w:r w:rsidR="00D826D9" w:rsidRPr="00E93521">
        <w:t xml:space="preserve"> </w:t>
      </w:r>
      <w:r w:rsidR="00C75FB9">
        <w:t xml:space="preserve">Expectedly, </w:t>
      </w:r>
      <w:r w:rsidR="009D64F9">
        <w:t xml:space="preserve">reducing the allowed </w:t>
      </w:r>
      <w:r w:rsidR="00145BDF">
        <w:t>reaction</w:t>
      </w:r>
      <w:r w:rsidR="009D64F9">
        <w:t xml:space="preserve"> time </w:t>
      </w:r>
      <w:r w:rsidR="00BC32D6">
        <w:t>in this experiment</w:t>
      </w:r>
      <w:r w:rsidR="00ED152F">
        <w:t xml:space="preserve"> </w:t>
      </w:r>
      <w:r w:rsidR="0092475A">
        <w:t xml:space="preserve">resulted in </w:t>
      </w:r>
      <w:r w:rsidR="00AE13F2">
        <w:t>a large average number of excluded trials (</w:t>
      </w:r>
      <w:r w:rsidR="00A671D0">
        <w:t>M = 214.11, SD = 71.12</w:t>
      </w:r>
      <w:r w:rsidR="00AE13F2">
        <w:t>)</w:t>
      </w:r>
      <w:r w:rsidR="00FA149D">
        <w:t xml:space="preserve"> which </w:t>
      </w:r>
      <w:r w:rsidR="004F6689">
        <w:t xml:space="preserve">might </w:t>
      </w:r>
      <w:r w:rsidR="00FA149D">
        <w:t xml:space="preserve">also explain the difficulty </w:t>
      </w:r>
      <w:r w:rsidR="005E1916">
        <w:t>to find</w:t>
      </w:r>
      <w:r w:rsidR="00FA149D">
        <w:t xml:space="preserve"> an effect</w:t>
      </w:r>
      <w:r w:rsidR="005E1916">
        <w:t>, as this also reduces the signal to noise ratio</w:t>
      </w:r>
      <w:r w:rsidR="00AE13F2">
        <w:t>.</w:t>
      </w:r>
    </w:p>
    <w:p w14:paraId="25BD0ACD" w14:textId="21BABC62" w:rsidR="00197453" w:rsidRDefault="00197453" w:rsidP="008F0674">
      <w:pPr>
        <w:pStyle w:val="NoSpacing"/>
        <w:bidi w:val="0"/>
      </w:pPr>
    </w:p>
    <w:p w14:paraId="2C206D09" w14:textId="6D0EC5AF" w:rsidR="00ED60E1" w:rsidRDefault="008E682E" w:rsidP="006238E0">
      <w:pPr>
        <w:pStyle w:val="Heading2"/>
        <w:rPr>
          <w:rtl/>
        </w:rPr>
      </w:pPr>
      <w:bookmarkStart w:id="211" w:name="_Toc114053541"/>
      <w:r>
        <w:t xml:space="preserve">Pilot </w:t>
      </w:r>
      <w:r w:rsidR="00ED60E1">
        <w:t>Exp</w:t>
      </w:r>
      <w:r>
        <w:t>eriment</w:t>
      </w:r>
      <w:r w:rsidR="00ED60E1">
        <w:t xml:space="preserve"> 3</w:t>
      </w:r>
      <w:bookmarkEnd w:id="211"/>
    </w:p>
    <w:p w14:paraId="6ED892B3" w14:textId="5F83E276" w:rsidR="00D826D9" w:rsidRDefault="007D3BA7" w:rsidP="00F0095E">
      <w:pPr>
        <w:ind w:firstLine="0"/>
      </w:pPr>
      <w:r>
        <w:t xml:space="preserve">Given the </w:t>
      </w:r>
      <w:r w:rsidR="00D826D9">
        <w:t>large proportion of excluded trials</w:t>
      </w:r>
      <w:r w:rsidR="00470925">
        <w:t xml:space="preserve">, in Experiment 3 </w:t>
      </w:r>
      <w:r w:rsidR="008E62C2">
        <w:t xml:space="preserve">the </w:t>
      </w:r>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 xml:space="preserve">leading to less exclusions. This in turn was expected to increase the signal-to-noise </w:t>
      </w:r>
      <w:proofErr w:type="gramStart"/>
      <w:r w:rsidR="005863EE">
        <w:t>ratio, and</w:t>
      </w:r>
      <w:proofErr w:type="gramEnd"/>
      <w:r w:rsidR="005863EE">
        <w:t xml:space="preserve">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212" w:name="_Toc114053542"/>
      <w:r>
        <w:t>Methods</w:t>
      </w:r>
      <w:bookmarkEnd w:id="212"/>
    </w:p>
    <w:p w14:paraId="3B29F863" w14:textId="77777777" w:rsidR="00D826D9" w:rsidRDefault="00D826D9" w:rsidP="006238E0">
      <w:pPr>
        <w:pStyle w:val="Heading4"/>
      </w:pPr>
      <w:bookmarkStart w:id="213" w:name="_Toc114053543"/>
      <w:r>
        <w:t>Participants</w:t>
      </w:r>
      <w:bookmarkEnd w:id="213"/>
    </w:p>
    <w:p w14:paraId="542AD451" w14:textId="2ADE5ABA" w:rsidR="00D826D9" w:rsidRPr="00354457" w:rsidRDefault="00F0095E" w:rsidP="008F0674">
      <w:pPr>
        <w:ind w:firstLine="0"/>
      </w:pPr>
      <w:r>
        <w:t>Seven</w:t>
      </w:r>
      <w:r w:rsidR="00F5658A">
        <w:t xml:space="preserve"> </w:t>
      </w:r>
      <w:r w:rsidR="00D826D9">
        <w:t>participants (</w:t>
      </w:r>
      <w:r w:rsidR="007B7156">
        <w:t xml:space="preserve">5 </w:t>
      </w:r>
      <w:r w:rsidR="00D826D9">
        <w:t>females) were recruited for the study (</w:t>
      </w:r>
      <w:r w:rsidR="00903CA4">
        <w:t xml:space="preserve">age: </w:t>
      </w:r>
      <w:r w:rsidR="00D826D9">
        <w:t xml:space="preserve">M = </w:t>
      </w:r>
      <w:r w:rsidR="002E3A53">
        <w:t>24.42</w:t>
      </w:r>
      <w:r w:rsidR="00D826D9">
        <w:t>, SD = 3.</w:t>
      </w:r>
      <w:r w:rsidR="002E3A53">
        <w:t>20</w:t>
      </w:r>
      <w:r w:rsidR="00D826D9">
        <w:t xml:space="preserve">) in a recruitment procedure identical to experiment 1. Four </w:t>
      </w:r>
      <w:r w:rsidR="007B7156">
        <w:t xml:space="preserve">additional </w:t>
      </w:r>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r w:rsidR="00827596">
        <w:t>achieved</w:t>
      </w:r>
      <w:r w:rsidR="00D826D9">
        <w:t xml:space="preserve"> significantly less than 70% correct answers in the classification task according to a binomial test.</w:t>
      </w:r>
      <w:r w:rsidR="007B7156" w:rsidDel="007B7156">
        <w:t xml:space="preserve"> </w:t>
      </w:r>
    </w:p>
    <w:p w14:paraId="0A2005EA" w14:textId="545FA7E5" w:rsidR="00D826D9" w:rsidRDefault="00D826D9" w:rsidP="006238E0">
      <w:pPr>
        <w:pStyle w:val="Heading3"/>
      </w:pPr>
      <w:bookmarkStart w:id="214" w:name="_Toc114053544"/>
      <w:r>
        <w:t>Stimuli</w:t>
      </w:r>
      <w:r w:rsidR="008E682E">
        <w:t>, Apparatus and Procedure</w:t>
      </w:r>
      <w:bookmarkEnd w:id="214"/>
    </w:p>
    <w:p w14:paraId="1151CE81" w14:textId="3D858295" w:rsidR="00D826D9" w:rsidRDefault="00D826D9" w:rsidP="00EE6512">
      <w:pPr>
        <w:ind w:firstLine="0"/>
      </w:pPr>
      <w:r>
        <w:t>The</w:t>
      </w:r>
      <w:r w:rsidR="008E682E">
        <w:t xml:space="preserve"> experimental methods were identical to those used in Experiment 2, besides the following changes: </w:t>
      </w:r>
      <w:r w:rsidR="001D0E54">
        <w:t>f</w:t>
      </w:r>
      <w:r w:rsidR="008E682E">
        <w:t xml:space="preserve">irst, the </w:t>
      </w:r>
      <w:r>
        <w:t>maximal movement onset and movement duration were reduced by 10ms to 320ms and 420ms respectively</w:t>
      </w:r>
      <w:r w:rsidR="00960D0C">
        <w:t xml:space="preserve"> to make sure they do not exceed those use in </w:t>
      </w:r>
      <w:r w:rsidR="00960D0C" w:rsidRPr="00C65950">
        <w:t>Gallivan &amp; Chapman</w:t>
      </w:r>
      <w:r w:rsidR="00960D0C">
        <w:t xml:space="preserve"> </w:t>
      </w:r>
      <w:r w:rsidR="00FA1F2E">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Gallivan &amp; Chapman, 2014)</w:t>
      </w:r>
      <w:r w:rsidR="00FA1F2E">
        <w:fldChar w:fldCharType="end"/>
      </w:r>
      <w:r>
        <w:t>. Recognition of movement onset and offset was also adjusted</w:t>
      </w:r>
      <w:r w:rsidR="0057241D">
        <w:t xml:space="preserve"> to improve their consistency across trials</w:t>
      </w:r>
      <w:r>
        <w:t xml:space="preserve">, </w:t>
      </w:r>
      <w:r w:rsidR="008E682E">
        <w:t xml:space="preserve">so </w:t>
      </w:r>
      <w:r>
        <w:t xml:space="preserve">movement started when the finger was 1cm away from 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lastRenderedPageBreak/>
        <w:t>which</w:t>
      </w:r>
      <w:r>
        <w:t xml:space="preserve"> are planned before the stimul</w:t>
      </w:r>
      <w:r w:rsidR="008E682E">
        <w:t>us</w:t>
      </w:r>
      <w:r>
        <w:t xml:space="preserve"> is displayed and are therefore less affected by it. </w:t>
      </w:r>
      <w:r w:rsidR="008E682E">
        <w: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215" w:name="_Toc114053545"/>
      <w:r>
        <w:t>Results</w:t>
      </w:r>
      <w:bookmarkEnd w:id="215"/>
    </w:p>
    <w:p w14:paraId="3C8905BD" w14:textId="0AAFCE3B" w:rsidR="0045341F" w:rsidRDefault="00BA4221" w:rsidP="00EE6512">
      <w:pPr>
        <w:ind w:firstLine="0"/>
      </w:pPr>
      <w:r>
        <w:t xml:space="preserve">Prime visibility: </w:t>
      </w:r>
      <w:del w:id="216" w:author="Chen Heller" w:date="2022-09-14T13:40:00Z">
        <w:r w:rsidDel="004824F3">
          <w:delText>overall,</w:delText>
        </w:r>
      </w:del>
      <w:ins w:id="217" w:author="Chen Heller" w:date="2022-09-14T13:40:00Z">
        <w:r w:rsidR="004824F3">
          <w:t>PAS visibility ratings of 1/2/3/4 were given in</w:t>
        </w:r>
      </w:ins>
      <w:r>
        <w:t xml:space="preserve"> </w:t>
      </w:r>
      <w:r w:rsidR="00E97DDA">
        <w:t>76.29</w:t>
      </w:r>
      <w:r>
        <w:t>%</w:t>
      </w:r>
      <w:del w:id="218" w:author="Chen Heller" w:date="2022-09-14T13:41:00Z">
        <w:r w:rsidDel="004824F3">
          <w:delText xml:space="preserve"> of the trials were rated as visibility 1, </w:delText>
        </w:r>
      </w:del>
      <w:ins w:id="219" w:author="Chen Heller" w:date="2022-09-14T13:41:00Z">
        <w:r w:rsidR="004824F3">
          <w:t>/</w:t>
        </w:r>
      </w:ins>
      <w:r w:rsidR="00935D83">
        <w:t>2</w:t>
      </w:r>
      <w:r w:rsidR="00E97DDA">
        <w:t>0</w:t>
      </w:r>
      <w:r w:rsidR="00935D83">
        <w:t>.</w:t>
      </w:r>
      <w:r w:rsidR="00E97DDA">
        <w:t>0</w:t>
      </w:r>
      <w:r w:rsidR="00935D83">
        <w:t>8</w:t>
      </w:r>
      <w:r>
        <w:t>%</w:t>
      </w:r>
      <w:del w:id="220" w:author="Chen Heller" w:date="2022-09-14T13:41:00Z">
        <w:r w:rsidDel="004824F3">
          <w:delText xml:space="preserve"> as visibility 2, </w:delText>
        </w:r>
      </w:del>
      <w:ins w:id="221" w:author="Chen Heller" w:date="2022-09-14T13:41:00Z">
        <w:r w:rsidR="004824F3">
          <w:t>/</w:t>
        </w:r>
      </w:ins>
      <w:r w:rsidR="00E97DDA">
        <w:t>2</w:t>
      </w:r>
      <w:r w:rsidR="00935D83">
        <w:t>.</w:t>
      </w:r>
      <w:r w:rsidR="00E97DDA">
        <w:t>85</w:t>
      </w:r>
      <w:r>
        <w:t>%</w:t>
      </w:r>
      <w:del w:id="222" w:author="Chen Heller" w:date="2022-09-14T13:41:00Z">
        <w:r w:rsidDel="004824F3">
          <w:delText xml:space="preserve"> as visibility 3 and </w:delText>
        </w:r>
      </w:del>
      <w:ins w:id="223" w:author="Chen Heller" w:date="2022-09-14T13:41:00Z">
        <w:r w:rsidR="004824F3">
          <w:t>/</w:t>
        </w:r>
      </w:ins>
      <w:r w:rsidR="00E97DDA">
        <w:t>0</w:t>
      </w:r>
      <w:r w:rsidR="00935D83">
        <w:t>.</w:t>
      </w:r>
      <w:r w:rsidR="00E97DDA">
        <w:t>76</w:t>
      </w:r>
      <w:r>
        <w:t>%</w:t>
      </w:r>
      <w:del w:id="224" w:author="Chen Heller" w:date="2022-09-14T13:41:00Z">
        <w:r w:rsidDel="004824F3">
          <w:delText xml:space="preserve"> as visibility 4</w:delText>
        </w:r>
      </w:del>
      <w:ins w:id="225" w:author="Chen Heller" w:date="2022-09-14T13:41:00Z">
        <w:r w:rsidR="004824F3">
          <w:t xml:space="preserve"> of the trials, respectively</w:t>
        </w:r>
      </w:ins>
      <w:r>
        <w:t xml:space="preserve">. </w:t>
      </w:r>
      <w:del w:id="226" w:author="Chen Heller" w:date="2022-09-14T13:33:00Z">
        <w:r w:rsidR="00D826D9" w:rsidDel="00397BE4">
          <w:delText>When participants rated the prime as invisible, they were not better than chance at recognizing it</w:delText>
        </w:r>
      </w:del>
      <w:ins w:id="227" w:author="Chen Heller" w:date="2022-09-14T13:33:00Z">
        <w:r w:rsidR="00397BE4">
          <w:t>Chance level recognition was observed for stimuli that was reported as invisible</w:t>
        </w:r>
      </w:ins>
      <w:r w:rsidR="00D826D9">
        <w:t xml:space="preserve">, </w:t>
      </w:r>
      <w:commentRangeStart w:id="228"/>
      <w:r w:rsidR="00D826D9">
        <w:t>M = 47.4</w:t>
      </w:r>
      <w:r w:rsidR="00174F24">
        <w:t>6</w:t>
      </w:r>
      <w:r w:rsidR="00D826D9">
        <w:t xml:space="preserve">%, </w:t>
      </w:r>
      <w:commentRangeEnd w:id="228"/>
      <w:r w:rsidR="008351C5">
        <w:rPr>
          <w:rStyle w:val="CommentReference"/>
        </w:rPr>
        <w:commentReference w:id="228"/>
      </w:r>
      <w:r w:rsidR="00D826D9">
        <w:t>SD = 3.4</w:t>
      </w:r>
      <w:r w:rsidR="00E52E97">
        <w:t>5</w:t>
      </w:r>
      <w:r w:rsidR="00D826D9">
        <w:t xml:space="preserve">, </w:t>
      </w:r>
      <w:proofErr w:type="gramStart"/>
      <w:r w:rsidR="00D826D9">
        <w:t>t</w:t>
      </w:r>
      <w:r w:rsidR="00D826D9" w:rsidRPr="00EE6512">
        <w:t>(</w:t>
      </w:r>
      <w:proofErr w:type="gramEnd"/>
      <w:r w:rsidR="00D826D9" w:rsidRPr="00EE6512">
        <w:t>6)</w:t>
      </w:r>
      <w:r w:rsidR="00D826D9">
        <w:t xml:space="preserve"> = -1.94, p = 0.1</w:t>
      </w:r>
      <w:r w:rsidR="00174F24">
        <w:t>00</w:t>
      </w:r>
      <w:r w:rsidR="00D826D9">
        <w:t>, 95% CI = [44.26, 50.65].</w:t>
      </w:r>
      <w:r w:rsidR="008116EA">
        <w:t xml:space="preserve"> Thus, </w:t>
      </w:r>
      <w:r w:rsidR="008351C5">
        <w:t>akin to previous experiments, masking was effective.</w:t>
      </w:r>
    </w:p>
    <w:p w14:paraId="79B2248F" w14:textId="6CE91D36" w:rsidR="00810BEA" w:rsidRDefault="0045341F" w:rsidP="00212789">
      <w:r>
        <w:t xml:space="preserve">Congruency effect: </w:t>
      </w:r>
      <w:del w:id="229" w:author="Chen Heller" w:date="2022-09-14T12:26:00Z">
        <w:r w:rsidR="00D011EC" w:rsidDel="004130C2">
          <w:delText xml:space="preserve">Multiple comparisons correction </w:delText>
        </w:r>
        <w:r w:rsidR="007A0FCA" w:rsidDel="004130C2">
          <w:delText xml:space="preserve">procedure </w:delText>
        </w:r>
        <w:r w:rsidR="00D011EC" w:rsidDel="004130C2">
          <w:delText xml:space="preserve">was </w:delText>
        </w:r>
        <w:r w:rsidR="00A941E4" w:rsidDel="004130C2">
          <w:delText xml:space="preserve">identical to </w:delText>
        </w:r>
        <w:r w:rsidR="0000070C" w:rsidDel="004130C2">
          <w:delText>Exp 2.</w:delText>
        </w:r>
      </w:del>
      <w:del w:id="230" w:author="Chen Heller" w:date="2022-09-14T08:53:00Z">
        <w:r w:rsidDel="005D094A">
          <w:delText xml:space="preserve"> </w:delText>
        </w:r>
        <w:r w:rsidR="00824724" w:rsidDel="005D094A">
          <w:delText>Additionally, t</w:delText>
        </w:r>
        <w:r w:rsidR="00E132B1" w:rsidDel="005D094A">
          <w:delText xml:space="preserve">he movement duration variable as well as the </w:delText>
        </w:r>
        <w:r w:rsidR="006F660F" w:rsidDel="005D094A">
          <w:delText>reach area</w:delText>
        </w:r>
        <w:r w:rsidR="002D00F6" w:rsidDel="005D094A">
          <w:delText xml:space="preserve"> and the traveled distance </w:delText>
        </w:r>
        <w:r w:rsidR="006F660F" w:rsidDel="005D094A">
          <w:delText xml:space="preserve">variables, </w:delText>
        </w:r>
        <w:r w:rsidR="00824724" w:rsidDel="005D094A">
          <w:delText xml:space="preserve">were tested using permutation since they </w:delText>
        </w:r>
        <w:r w:rsidR="006F660F" w:rsidDel="005D094A">
          <w:delText>violated the normality assumption.</w:delText>
        </w:r>
      </w:del>
      <w:r w:rsidR="00E132B1">
        <w:t xml:space="preserve"> </w:t>
      </w:r>
      <w:r w:rsidR="00D826D9">
        <w:t xml:space="preserve">Contrary to </w:t>
      </w:r>
      <w:r w:rsidR="000A2BD0">
        <w:t>Experiment 2</w:t>
      </w:r>
      <w:r w:rsidR="00D826D9">
        <w:t xml:space="preserve">, </w:t>
      </w:r>
      <w:del w:id="231" w:author="Chen Heller" w:date="2022-09-14T12:27:00Z">
        <w:r w:rsidR="00D63E64" w:rsidDel="00DF710B">
          <w:delText xml:space="preserve">a </w:delText>
        </w:r>
        <w:r w:rsidR="000C5896" w:rsidDel="00DF710B">
          <w:delText xml:space="preserve">difference was detected in the reach </w:delText>
        </w:r>
      </w:del>
      <w:del w:id="232" w:author="Chen Heller" w:date="2022-09-14T17:11:00Z">
        <w:r w:rsidR="00853A02" w:rsidDel="00006789">
          <w:pgNum/>
          <w:delText>rea</w:delText>
        </w:r>
      </w:del>
      <w:ins w:id="233" w:author="Chen Heller" w:date="2022-09-14T17:11:00Z">
        <w:r w:rsidR="00006789">
          <w:t>a p</w:t>
        </w:r>
      </w:ins>
      <w:ins w:id="234" w:author="Chen Heller" w:date="2022-09-14T12:28:00Z">
        <w:r w:rsidR="00DF710B">
          <w:t xml:space="preserve">rominent difference was found </w:t>
        </w:r>
        <w:r w:rsidR="00536CFE">
          <w:t xml:space="preserve">in </w:t>
        </w:r>
      </w:ins>
      <w:ins w:id="235" w:author="Chen Heller" w:date="2022-09-14T12:27:00Z">
        <w:r w:rsidR="00DF710B">
          <w:t xml:space="preserve">reach area </w:t>
        </w:r>
      </w:ins>
      <w:ins w:id="236" w:author="Chen Heller" w:date="2022-09-14T12:28:00Z">
        <w:r w:rsidR="00536CFE">
          <w:t>which</w:t>
        </w:r>
        <w:r w:rsidR="00536CFE" w:rsidRPr="00536CFE">
          <w:t xml:space="preserve"> </w:t>
        </w:r>
        <w:r w:rsidR="00536CFE">
          <w:t>was smaller in the incongruent condition than in the congruent one</w:t>
        </w:r>
        <w:r w:rsidR="00536CFE">
          <w:t xml:space="preserve"> </w:t>
        </w:r>
      </w:ins>
      <w:del w:id="237" w:author="Chen Heller" w:date="2022-09-14T12:28:00Z">
        <w:r w:rsidR="000C5896" w:rsidDel="00536CFE">
          <w:delText xml:space="preserve"> </w:delText>
        </w:r>
      </w:del>
      <w:r w:rsidR="000C3552">
        <w:t>(</w:t>
      </w:r>
      <w:r w:rsidR="000C3552">
        <w:fldChar w:fldCharType="begin"/>
      </w:r>
      <w:r w:rsidR="000C3552">
        <w:instrText xml:space="preserve"> REF _Ref113877436 \h </w:instrText>
      </w:r>
      <w:r w:rsidR="000C3552">
        <w:fldChar w:fldCharType="separate"/>
      </w:r>
      <w:r w:rsidR="000C3552">
        <w:t xml:space="preserve">Figure </w:t>
      </w:r>
      <w:r w:rsidR="000C3552">
        <w:rPr>
          <w:noProof/>
        </w:rPr>
        <w:t>5</w:t>
      </w:r>
      <w:r w:rsidR="000C3552">
        <w:fldChar w:fldCharType="end"/>
      </w:r>
      <w:del w:id="238" w:author="Chen Heller" w:date="2022-09-14T12:33:00Z">
        <w:r w:rsidR="000C3552" w:rsidDel="0043758C">
          <w:delText>)</w:delText>
        </w:r>
        <w:r w:rsidR="00FA5A84" w:rsidDel="0043758C">
          <w:delText>,</w:delText>
        </w:r>
        <w:r w:rsidR="000C3552" w:rsidDel="0043758C">
          <w:delText xml:space="preserve"> </w:delText>
        </w:r>
      </w:del>
      <w:ins w:id="239" w:author="Chen Heller" w:date="2022-09-14T12:33:00Z">
        <w:r w:rsidR="0043758C">
          <w:t>)</w:t>
        </w:r>
        <w:r w:rsidR="0043758C">
          <w:t>.</w:t>
        </w:r>
        <w:r w:rsidR="0043758C">
          <w:t xml:space="preserve"> </w:t>
        </w:r>
        <w:proofErr w:type="gramStart"/>
        <w:r w:rsidR="0043758C">
          <w:t>H</w:t>
        </w:r>
      </w:ins>
      <w:ins w:id="240" w:author="Chen Heller" w:date="2022-09-14T12:28:00Z">
        <w:r w:rsidR="00536CFE">
          <w:t>owever</w:t>
        </w:r>
        <w:proofErr w:type="gramEnd"/>
        <w:r w:rsidR="00536CFE">
          <w:t xml:space="preserve"> this difference</w:t>
        </w:r>
      </w:ins>
      <w:ins w:id="241" w:author="Chen Heller" w:date="2022-09-14T12:34:00Z">
        <w:r w:rsidR="0043758C">
          <w:t xml:space="preserve">, </w:t>
        </w:r>
      </w:ins>
      <w:ins w:id="242" w:author="Chen Heller" w:date="2022-09-14T17:11:00Z">
        <w:r w:rsidR="00956ED9">
          <w:t xml:space="preserve">as well as </w:t>
        </w:r>
      </w:ins>
      <w:ins w:id="243" w:author="Chen Heller" w:date="2022-09-14T12:34:00Z">
        <w:r w:rsidR="0043758C">
          <w:t>the difference in the other dependent variables</w:t>
        </w:r>
      </w:ins>
      <w:ins w:id="244" w:author="Chen Heller" w:date="2022-09-14T17:12:00Z">
        <w:r w:rsidR="00956ED9">
          <w:t xml:space="preserve"> (</w:t>
        </w:r>
        <w:r w:rsidR="00956ED9">
          <w:fldChar w:fldCharType="begin"/>
        </w:r>
        <w:r w:rsidR="00956ED9">
          <w:instrText xml:space="preserve"> REF _Ref114067946 \h </w:instrText>
        </w:r>
      </w:ins>
      <w:r w:rsidR="00956ED9">
        <w:fldChar w:fldCharType="separate"/>
      </w:r>
      <w:ins w:id="245" w:author="Chen Heller" w:date="2022-09-14T17:12:00Z">
        <w:r w:rsidR="00956ED9">
          <w:t xml:space="preserve">Table </w:t>
        </w:r>
        <w:r w:rsidR="00956ED9">
          <w:rPr>
            <w:noProof/>
          </w:rPr>
          <w:t>3</w:t>
        </w:r>
        <w:r w:rsidR="00956ED9">
          <w:fldChar w:fldCharType="end"/>
        </w:r>
        <w:r w:rsidR="00956ED9">
          <w:t>)</w:t>
        </w:r>
      </w:ins>
      <w:ins w:id="246" w:author="Chen Heller" w:date="2022-09-14T12:34:00Z">
        <w:r w:rsidR="0043758C">
          <w:t xml:space="preserve">, </w:t>
        </w:r>
      </w:ins>
      <w:ins w:id="247" w:author="Chen Heller" w:date="2022-09-14T12:28:00Z">
        <w:r w:rsidR="00536CFE">
          <w:t xml:space="preserve">did not survive the </w:t>
        </w:r>
      </w:ins>
      <w:ins w:id="248" w:author="Chen Heller" w:date="2022-09-14T12:29:00Z">
        <w:r w:rsidR="00536CFE">
          <w:t>multiple comparisons correction</w:t>
        </w:r>
      </w:ins>
      <w:ins w:id="249" w:author="Chen Heller" w:date="2022-09-14T12:34:00Z">
        <w:r w:rsidR="0043758C">
          <w:t>.</w:t>
        </w:r>
      </w:ins>
      <w:ins w:id="250" w:author="Chen Heller" w:date="2022-09-14T12:29:00Z">
        <w:r w:rsidR="00536CFE">
          <w:t xml:space="preserve"> </w:t>
        </w:r>
      </w:ins>
      <w:del w:id="251" w:author="Chen Heller" w:date="2022-09-14T12:28:00Z">
        <w:r w:rsidR="000C5896" w:rsidDel="00536CFE">
          <w:delText xml:space="preserve">which was </w:delText>
        </w:r>
        <w:r w:rsidR="001B2C33" w:rsidDel="00536CFE">
          <w:delText xml:space="preserve">smaller in </w:delText>
        </w:r>
        <w:r w:rsidR="000C5896" w:rsidDel="00536CFE">
          <w:delText xml:space="preserve">the </w:delText>
        </w:r>
        <w:r w:rsidR="001B2C33" w:rsidDel="00536CFE">
          <w:delText>in</w:delText>
        </w:r>
        <w:r w:rsidR="000C5896" w:rsidDel="00536CFE">
          <w:delText>congruent condition</w:delText>
        </w:r>
        <w:r w:rsidR="006B2277" w:rsidDel="00536CFE">
          <w:delText xml:space="preserve"> than in the congruent </w:delText>
        </w:r>
        <w:commentRangeStart w:id="252"/>
        <w:r w:rsidR="006B2277" w:rsidDel="00536CFE">
          <w:delText>one</w:delText>
        </w:r>
        <w:r w:rsidR="000C5896" w:rsidDel="00536CFE">
          <w:delText xml:space="preserve"> </w:delText>
        </w:r>
      </w:del>
      <w:commentRangeEnd w:id="252"/>
      <w:r w:rsidR="00164671">
        <w:rPr>
          <w:rStyle w:val="CommentReference"/>
        </w:rPr>
        <w:commentReference w:id="252"/>
      </w:r>
      <w:del w:id="253" w:author="Chen Heller" w:date="2022-09-14T17:12:00Z">
        <w:r w:rsidR="000C5896" w:rsidDel="00956ED9">
          <w:delText>(M</w:delText>
        </w:r>
        <w:r w:rsidR="000C5896" w:rsidDel="00956ED9">
          <w:rPr>
            <w:vertAlign w:val="subscript"/>
          </w:rPr>
          <w:delText>con</w:delText>
        </w:r>
        <w:r w:rsidR="000C5896" w:rsidDel="00956ED9">
          <w:delText xml:space="preserve"> = 2, SD</w:delText>
        </w:r>
        <w:r w:rsidR="000C5896" w:rsidDel="00956ED9">
          <w:rPr>
            <w:vertAlign w:val="subscript"/>
          </w:rPr>
          <w:delText>con</w:delText>
        </w:r>
        <w:r w:rsidR="000C5896" w:rsidDel="00956ED9">
          <w:delText xml:space="preserve"> = 0.30, M</w:delText>
        </w:r>
        <w:r w:rsidR="000C5896" w:rsidDel="00956ED9">
          <w:rPr>
            <w:vertAlign w:val="subscript"/>
          </w:rPr>
          <w:delText>incon</w:delText>
        </w:r>
        <w:r w:rsidR="000C5896" w:rsidDel="00956ED9">
          <w:delText xml:space="preserve"> = 1.73, SD</w:delText>
        </w:r>
        <w:r w:rsidR="000C5896" w:rsidDel="00956ED9">
          <w:rPr>
            <w:vertAlign w:val="subscript"/>
          </w:rPr>
          <w:delText>incon</w:delText>
        </w:r>
        <w:r w:rsidR="000C5896" w:rsidDel="00956ED9">
          <w:delText xml:space="preserve"> = 0.25, p = 0.023, 95% CI [</w:delText>
        </w:r>
      </w:del>
      <w:del w:id="254" w:author="Chen Heller" w:date="2022-09-14T08:56:00Z">
        <w:r w:rsidR="000C5896" w:rsidDel="00BD3F24">
          <w:delText>0.11, 0.42</w:delText>
        </w:r>
      </w:del>
      <w:del w:id="255" w:author="Chen Heller" w:date="2022-09-14T17:12:00Z">
        <w:r w:rsidR="000C5896" w:rsidDel="00956ED9">
          <w:delText>]</w:delText>
        </w:r>
        <w:r w:rsidR="005F2363" w:rsidDel="00956ED9">
          <w:delText xml:space="preserve">, Cohen's d = </w:delText>
        </w:r>
        <w:r w:rsidR="00C847A3" w:rsidDel="00956ED9">
          <w:delText>1.14</w:delText>
        </w:r>
        <w:r w:rsidR="000C5896" w:rsidDel="00956ED9">
          <w:delText xml:space="preserve">). </w:delText>
        </w:r>
      </w:del>
      <w:del w:id="256" w:author="Chen Heller" w:date="2022-09-14T12:34:00Z">
        <w:r w:rsidR="002A0697" w:rsidDel="0043758C">
          <w:delText>On the other hand,</w:delText>
        </w:r>
        <w:r w:rsidR="000C5896" w:rsidDel="0043758C">
          <w:delText xml:space="preserve"> </w:delText>
        </w:r>
        <w:r w:rsidR="00D63E64" w:rsidDel="0043758C">
          <w:delText>the</w:delText>
        </w:r>
        <w:r w:rsidR="00CF4F56" w:rsidDel="0043758C">
          <w:delText xml:space="preserve"> congruency effect was absent in the </w:delText>
        </w:r>
      </w:del>
      <w:del w:id="257" w:author="Chen Heller" w:date="2022-09-14T17:12:00Z">
        <w:r w:rsidR="00CF4F56" w:rsidDel="00956ED9">
          <w:delText>traveled distance (M</w:delText>
        </w:r>
        <w:r w:rsidR="00CF4F56" w:rsidDel="00956ED9">
          <w:rPr>
            <w:vertAlign w:val="subscript"/>
          </w:rPr>
          <w:delText>con</w:delText>
        </w:r>
        <w:r w:rsidR="00CF4F56" w:rsidDel="00956ED9">
          <w:delText xml:space="preserve"> = 38.27, SD</w:delText>
        </w:r>
        <w:r w:rsidR="00CF4F56" w:rsidDel="00956ED9">
          <w:rPr>
            <w:vertAlign w:val="subscript"/>
          </w:rPr>
          <w:delText>con</w:delText>
        </w:r>
        <w:r w:rsidR="00CF4F56" w:rsidDel="00956ED9">
          <w:delText xml:space="preserve"> = 1.25, M</w:delText>
        </w:r>
        <w:r w:rsidR="00CF4F56" w:rsidDel="00956ED9">
          <w:rPr>
            <w:vertAlign w:val="subscript"/>
          </w:rPr>
          <w:delText>incon</w:delText>
        </w:r>
        <w:r w:rsidR="00CF4F56" w:rsidDel="00956ED9">
          <w:delText xml:space="preserve"> = 39.23, SD</w:delText>
        </w:r>
        <w:r w:rsidR="00CF4F56" w:rsidDel="00956ED9">
          <w:rPr>
            <w:vertAlign w:val="subscript"/>
          </w:rPr>
          <w:delText>incon</w:delText>
        </w:r>
        <w:r w:rsidR="00CF4F56" w:rsidDel="00956ED9">
          <w:delText xml:space="preserve"> = 1.74, p = </w:delText>
        </w:r>
      </w:del>
      <w:del w:id="258" w:author="Chen Heller" w:date="2022-09-14T11:32:00Z">
        <w:r w:rsidR="00CF4F56" w:rsidDel="00586E85">
          <w:delText>0.125</w:delText>
        </w:r>
      </w:del>
      <w:del w:id="259" w:author="Chen Heller" w:date="2022-09-14T17:12:00Z">
        <w:r w:rsidR="00CF4F56" w:rsidDel="00956ED9">
          <w:delText>, 95% CI [</w:delText>
        </w:r>
      </w:del>
      <w:del w:id="260" w:author="Chen Heller" w:date="2022-09-14T08:56:00Z">
        <w:r w:rsidR="00CF4F56" w:rsidDel="00BD3F24">
          <w:delText>-1.40, -0.51</w:delText>
        </w:r>
      </w:del>
      <w:del w:id="261" w:author="Chen Heller" w:date="2022-09-14T17:12:00Z">
        <w:r w:rsidR="00CF4F56" w:rsidDel="00956ED9">
          <w:delText xml:space="preserve">]), </w:delText>
        </w:r>
        <w:r w:rsidR="002A0697" w:rsidDel="00956ED9">
          <w:delText>the frequency of COM (M</w:delText>
        </w:r>
        <w:r w:rsidR="002A0697" w:rsidDel="00956ED9">
          <w:rPr>
            <w:vertAlign w:val="subscript"/>
          </w:rPr>
          <w:delText>con</w:delText>
        </w:r>
        <w:r w:rsidR="002A0697" w:rsidDel="00956ED9">
          <w:delText xml:space="preserve"> = 0.20, SD</w:delText>
        </w:r>
        <w:r w:rsidR="002A0697" w:rsidDel="00956ED9">
          <w:rPr>
            <w:vertAlign w:val="subscript"/>
          </w:rPr>
          <w:delText>con</w:delText>
        </w:r>
        <w:r w:rsidR="002A0697" w:rsidDel="00956ED9">
          <w:delText xml:space="preserve"> = 0.13, M</w:delText>
        </w:r>
        <w:r w:rsidR="002A0697" w:rsidDel="00956ED9">
          <w:rPr>
            <w:vertAlign w:val="subscript"/>
          </w:rPr>
          <w:delText>incon</w:delText>
        </w:r>
        <w:r w:rsidR="002A0697" w:rsidDel="00956ED9">
          <w:delText xml:space="preserve"> = 0.20, SD</w:delText>
        </w:r>
        <w:r w:rsidR="002A0697" w:rsidDel="00956ED9">
          <w:rPr>
            <w:vertAlign w:val="subscript"/>
          </w:rPr>
          <w:delText>incon</w:delText>
        </w:r>
        <w:r w:rsidR="002A0697" w:rsidDel="00956ED9">
          <w:delText xml:space="preserve"> = 0.15, t</w:delText>
        </w:r>
        <w:r w:rsidR="002A0697" w:rsidRPr="00632924" w:rsidDel="00956ED9">
          <w:delText>(</w:delText>
        </w:r>
        <w:r w:rsidR="002A0697" w:rsidDel="00956ED9">
          <w:delText>6</w:delText>
        </w:r>
        <w:r w:rsidR="002A0697" w:rsidRPr="00632924" w:rsidDel="00956ED9">
          <w:delText>)</w:delText>
        </w:r>
        <w:r w:rsidR="002A0697" w:rsidDel="00956ED9">
          <w:delText xml:space="preserve"> = -0.05, p = 0.959, 95% CI [-0.10, 0.10]), the reaction time (M</w:delText>
        </w:r>
        <w:r w:rsidR="002A0697" w:rsidDel="00956ED9">
          <w:rPr>
            <w:vertAlign w:val="subscript"/>
          </w:rPr>
          <w:delText>con</w:delText>
        </w:r>
        <w:r w:rsidR="002A0697" w:rsidDel="00956ED9">
          <w:delText xml:space="preserve"> = 164.46ms, SD</w:delText>
        </w:r>
        <w:r w:rsidR="002A0697" w:rsidDel="00956ED9">
          <w:rPr>
            <w:vertAlign w:val="subscript"/>
          </w:rPr>
          <w:delText>con</w:delText>
        </w:r>
        <w:r w:rsidR="002A0697" w:rsidDel="00956ED9">
          <w:delText xml:space="preserve"> = 26.10, M</w:delText>
        </w:r>
        <w:r w:rsidR="002A0697" w:rsidDel="00956ED9">
          <w:rPr>
            <w:vertAlign w:val="subscript"/>
          </w:rPr>
          <w:delText>incon</w:delText>
        </w:r>
        <w:r w:rsidR="002A0697" w:rsidDel="00956ED9">
          <w:delText xml:space="preserve"> = 175.93ms, SD</w:delText>
        </w:r>
        <w:r w:rsidR="002A0697" w:rsidDel="00956ED9">
          <w:rPr>
            <w:vertAlign w:val="subscript"/>
          </w:rPr>
          <w:delText>incon</w:delText>
        </w:r>
        <w:r w:rsidR="002A0697" w:rsidDel="00956ED9">
          <w:delText xml:space="preserve"> = 15.40, t</w:delText>
        </w:r>
        <w:r w:rsidR="002A0697" w:rsidRPr="00632924" w:rsidDel="00956ED9">
          <w:delText>(6)</w:delText>
        </w:r>
        <w:r w:rsidR="002A0697" w:rsidDel="00956ED9">
          <w:delText xml:space="preserve"> = -2.22, p = </w:delText>
        </w:r>
      </w:del>
      <w:del w:id="262" w:author="Chen Heller" w:date="2022-09-14T11:32:00Z">
        <w:r w:rsidR="002A0697" w:rsidDel="00586E85">
          <w:delText>0.125</w:delText>
        </w:r>
      </w:del>
      <w:del w:id="263" w:author="Chen Heller" w:date="2022-09-14T17:12:00Z">
        <w:r w:rsidR="002A0697" w:rsidDel="00956ED9">
          <w:delText>, 95% CI [-24.08, 1.12]) and the movement duration (M</w:delText>
        </w:r>
        <w:r w:rsidR="002A0697" w:rsidDel="00956ED9">
          <w:rPr>
            <w:vertAlign w:val="subscript"/>
          </w:rPr>
          <w:delText>con</w:delText>
        </w:r>
        <w:r w:rsidR="002A0697" w:rsidDel="00956ED9">
          <w:delText xml:space="preserve"> = 391.95ms, SD</w:delText>
        </w:r>
        <w:r w:rsidR="002A0697" w:rsidDel="00956ED9">
          <w:rPr>
            <w:vertAlign w:val="subscript"/>
          </w:rPr>
          <w:delText>con</w:delText>
        </w:r>
        <w:r w:rsidR="002A0697" w:rsidDel="00956ED9">
          <w:delText xml:space="preserve"> = 32.91, M</w:delText>
        </w:r>
        <w:r w:rsidR="002A0697" w:rsidDel="00956ED9">
          <w:rPr>
            <w:vertAlign w:val="subscript"/>
          </w:rPr>
          <w:delText>incon</w:delText>
        </w:r>
        <w:r w:rsidR="002A0697" w:rsidDel="00956ED9">
          <w:delText xml:space="preserve"> = 403.35ms, SD</w:delText>
        </w:r>
        <w:r w:rsidR="002A0697" w:rsidDel="00956ED9">
          <w:rPr>
            <w:vertAlign w:val="subscript"/>
          </w:rPr>
          <w:delText>incon</w:delText>
        </w:r>
        <w:r w:rsidR="002A0697" w:rsidDel="00956ED9">
          <w:delText xml:space="preserve"> = 25.40, p = </w:delText>
        </w:r>
      </w:del>
      <w:del w:id="264" w:author="Chen Heller" w:date="2022-09-14T11:32:00Z">
        <w:r w:rsidR="002A0697" w:rsidDel="00586E85">
          <w:delText>0.125</w:delText>
        </w:r>
      </w:del>
      <w:del w:id="265" w:author="Chen Heller" w:date="2022-09-14T17:12:00Z">
        <w:r w:rsidR="002A0697" w:rsidDel="00956ED9">
          <w:delText>, 95% CI [</w:delText>
        </w:r>
      </w:del>
      <w:del w:id="266" w:author="Chen Heller" w:date="2022-09-14T08:56:00Z">
        <w:r w:rsidR="002A0697" w:rsidDel="00BD3F24">
          <w:delText>-20.18, -3.05</w:delText>
        </w:r>
      </w:del>
      <w:del w:id="267" w:author="Chen Heller" w:date="2022-09-14T17:12:00Z">
        <w:r w:rsidR="002A0697" w:rsidDel="00956ED9">
          <w:delText>])</w:delText>
        </w:r>
        <w:r w:rsidR="0097052D" w:rsidDel="00956ED9">
          <w:delText>.</w:delText>
        </w:r>
      </w:del>
      <w:r w:rsidR="00D826D9">
        <w:t xml:space="preserve"> </w:t>
      </w:r>
    </w:p>
    <w:p w14:paraId="42C02537" w14:textId="45536C61" w:rsidR="00D826D9" w:rsidRDefault="00810BEA" w:rsidP="00212789">
      <w:r>
        <w:t>Different from my expectation</w:t>
      </w:r>
      <w:r w:rsidR="00A57CA5">
        <w:t xml:space="preserve">, </w:t>
      </w:r>
      <w:r>
        <w:t xml:space="preserve">no </w:t>
      </w:r>
      <w:r w:rsidR="00385C79">
        <w:t>difference</w:t>
      </w:r>
      <w:r>
        <w:t xml:space="preserve"> was found between </w:t>
      </w:r>
      <w:r w:rsidR="00A57CA5">
        <w:t>t</w:t>
      </w:r>
      <w:r w:rsidR="00B61734">
        <w:t xml:space="preserve">he response time </w:t>
      </w:r>
      <w:r w:rsidR="00385C79">
        <w:t xml:space="preserve">in </w:t>
      </w:r>
      <w:r w:rsidR="00B61734">
        <w:t>the first block of the first and the second day</w:t>
      </w:r>
      <w:r w:rsidR="00E95DDB">
        <w:t>s</w:t>
      </w:r>
      <w:r w:rsidR="005869EC">
        <w:t xml:space="preserve"> </w:t>
      </w:r>
      <w:r w:rsidR="00B61734">
        <w:t>(</w:t>
      </w:r>
      <w:r w:rsidR="00A47FEC">
        <w:t>M</w:t>
      </w:r>
      <w:r w:rsidR="00A47FEC">
        <w:rPr>
          <w:vertAlign w:val="subscript"/>
        </w:rPr>
        <w:t>1</w:t>
      </w:r>
      <w:r w:rsidR="00A47FEC">
        <w:t xml:space="preserve"> = </w:t>
      </w:r>
      <w:r w:rsidR="00367D35">
        <w:t>535.97</w:t>
      </w:r>
      <w:r w:rsidR="00A47FEC">
        <w:t>, SD</w:t>
      </w:r>
      <w:r w:rsidR="00A47FEC">
        <w:rPr>
          <w:vertAlign w:val="subscript"/>
        </w:rPr>
        <w:t>1</w:t>
      </w:r>
      <w:r w:rsidR="00A47FEC">
        <w:t xml:space="preserve"> = </w:t>
      </w:r>
      <w:r w:rsidR="00C62D8B">
        <w:t>63.18</w:t>
      </w:r>
      <w:r w:rsidR="00A47FEC">
        <w:t>, M</w:t>
      </w:r>
      <w:r w:rsidR="00A47FEC">
        <w:rPr>
          <w:vertAlign w:val="subscript"/>
        </w:rPr>
        <w:t>2</w:t>
      </w:r>
      <w:r w:rsidR="00A47FEC">
        <w:t xml:space="preserve"> = </w:t>
      </w:r>
      <w:r w:rsidR="00C62D8B">
        <w:t>455.76</w:t>
      </w:r>
      <w:r w:rsidR="00A47FEC">
        <w:t>, SD</w:t>
      </w:r>
      <w:r w:rsidR="00A47FEC">
        <w:rPr>
          <w:vertAlign w:val="subscript"/>
        </w:rPr>
        <w:t>2</w:t>
      </w:r>
      <w:r w:rsidR="00A47FEC">
        <w:t xml:space="preserve"> = </w:t>
      </w:r>
      <w:r w:rsidR="00C62D8B">
        <w:t>97.56</w:t>
      </w:r>
      <w:r w:rsidR="00A47FEC">
        <w:t xml:space="preserve">, </w:t>
      </w:r>
      <w:proofErr w:type="gramStart"/>
      <w:r w:rsidR="00A47FEC">
        <w:lastRenderedPageBreak/>
        <w:t>t</w:t>
      </w:r>
      <w:r w:rsidR="00A47FEC" w:rsidRPr="008351C5">
        <w:t>(</w:t>
      </w:r>
      <w:proofErr w:type="gramEnd"/>
      <w:r w:rsidR="00587EB6">
        <w:t>6</w:t>
      </w:r>
      <w:r w:rsidR="00A47FEC" w:rsidRPr="008351C5">
        <w:t>)</w:t>
      </w:r>
      <w:r w:rsidR="00A47FEC">
        <w:t xml:space="preserve"> = </w:t>
      </w:r>
      <w:r w:rsidR="00587EB6">
        <w:t>1.86</w:t>
      </w:r>
      <w:r w:rsidR="00A47FEC">
        <w:t>, p = 0.</w:t>
      </w:r>
      <w:r w:rsidR="0059682D">
        <w:t>1</w:t>
      </w:r>
      <w:r w:rsidR="00587EB6">
        <w:t>11</w:t>
      </w:r>
      <w:r w:rsidR="00A47FEC">
        <w:t>, 95% CI [</w:t>
      </w:r>
      <w:r w:rsidR="0059682D">
        <w:t>-</w:t>
      </w:r>
      <w:r w:rsidR="00587EB6">
        <w:t>24</w:t>
      </w:r>
      <w:r w:rsidR="0059682D">
        <w:t>.</w:t>
      </w:r>
      <w:r w:rsidR="00587EB6">
        <w:t>94</w:t>
      </w:r>
      <w:r w:rsidR="00A47FEC">
        <w:t xml:space="preserve">, </w:t>
      </w:r>
      <w:r w:rsidR="00587EB6">
        <w:t>185.36</w:t>
      </w:r>
      <w:r w:rsidR="00A47FEC">
        <w:t>]</w:t>
      </w:r>
      <w:r w:rsidR="00B61734">
        <w:t xml:space="preserve">). </w:t>
      </w:r>
      <w:r w:rsidR="00C05336">
        <w:t>Furthermore,</w:t>
      </w:r>
      <w:r w:rsidR="00B61734">
        <w:t xml:space="preserve"> </w:t>
      </w:r>
      <w:r w:rsidR="00D826D9">
        <w:t xml:space="preserve">the average number of valid trials </w:t>
      </w:r>
      <w:r w:rsidR="006E6D22">
        <w:t>exhibited a</w:t>
      </w:r>
      <w:r w:rsidR="00E11384">
        <w:t xml:space="preserve">n unexpected </w:t>
      </w:r>
      <w:r w:rsidR="006E6D22">
        <w:t xml:space="preserve">decreasing trend between </w:t>
      </w:r>
      <w:ins w:id="268" w:author="Chen Heller" w:date="2022-09-14T13:09:00Z">
        <w:r w:rsidR="002F313C" w:rsidRPr="002F313C">
          <w:t>Experiment 2</w:t>
        </w:r>
      </w:ins>
      <w:del w:id="269" w:author="Chen Heller" w:date="2022-09-14T13:09:00Z">
        <w:r w:rsidR="00461EEA" w:rsidDel="002F313C">
          <w:delText>Exp 2.</w:delText>
        </w:r>
      </w:del>
      <w:r w:rsidR="00461EEA">
        <w:t xml:space="preserve"> </w:t>
      </w:r>
      <w:r w:rsidR="00547992">
        <w:t>A</w:t>
      </w:r>
      <w:r w:rsidR="00461EEA">
        <w:t xml:space="preserve">nd </w:t>
      </w:r>
      <w:ins w:id="270" w:author="Chen Heller" w:date="2022-09-14T13:10:00Z">
        <w:r w:rsidR="002F313C" w:rsidRPr="002F313C">
          <w:t>Experiment 3</w:t>
        </w:r>
      </w:ins>
      <w:del w:id="271" w:author="Chen Heller" w:date="2022-09-14T13:10:00Z">
        <w:r w:rsidR="00461EEA" w:rsidDel="002F313C">
          <w:delText>Exp 3</w:delText>
        </w:r>
        <w:r w:rsidR="00634E13" w:rsidDel="002F313C">
          <w:delText>.</w:delText>
        </w:r>
      </w:del>
      <w:r w:rsidR="00634E13">
        <w:t xml:space="preserve"> (</w:t>
      </w:r>
      <w:r w:rsidR="00DD7902">
        <w:t>M</w:t>
      </w:r>
      <w:r w:rsidR="00DD7902">
        <w:rPr>
          <w:vertAlign w:val="subscript"/>
        </w:rPr>
        <w:t>2</w:t>
      </w:r>
      <w:r w:rsidR="00DD7902">
        <w:t xml:space="preserve"> = </w:t>
      </w:r>
      <w:r w:rsidR="00E64905">
        <w:t>234.44</w:t>
      </w:r>
      <w:r w:rsidR="00DD7902">
        <w:t>, SD</w:t>
      </w:r>
      <w:r w:rsidR="00DD7902">
        <w:rPr>
          <w:vertAlign w:val="subscript"/>
        </w:rPr>
        <w:t>2</w:t>
      </w:r>
      <w:r w:rsidR="00DD7902">
        <w:t xml:space="preserve"> = </w:t>
      </w:r>
      <w:r w:rsidR="00E64905">
        <w:t>84.66</w:t>
      </w:r>
      <w:r w:rsidR="00DD7902">
        <w:t>, M</w:t>
      </w:r>
      <w:r w:rsidR="00DD7902">
        <w:rPr>
          <w:vertAlign w:val="subscript"/>
        </w:rPr>
        <w:t>3</w:t>
      </w:r>
      <w:r w:rsidR="00DD7902">
        <w:t xml:space="preserve"> = </w:t>
      </w:r>
      <w:r w:rsidR="00E64905">
        <w:t>162.57</w:t>
      </w:r>
      <w:r w:rsidR="00DD7902">
        <w:t>, SD</w:t>
      </w:r>
      <w:r w:rsidR="00DD7902">
        <w:rPr>
          <w:vertAlign w:val="subscript"/>
        </w:rPr>
        <w:t>3</w:t>
      </w:r>
      <w:r w:rsidR="00DD7902">
        <w:t xml:space="preserve"> = </w:t>
      </w:r>
      <w:r w:rsidR="00E64905">
        <w:t>63.23</w:t>
      </w:r>
      <w:r w:rsidR="00DD7902">
        <w:t xml:space="preserve">, </w:t>
      </w:r>
      <w:proofErr w:type="gramStart"/>
      <w:r w:rsidR="00DD7902">
        <w:t>t</w:t>
      </w:r>
      <w:r w:rsidR="00DD7902" w:rsidRPr="00113020">
        <w:t>(</w:t>
      </w:r>
      <w:proofErr w:type="gramEnd"/>
      <w:r w:rsidR="00DD7902">
        <w:t>14</w:t>
      </w:r>
      <w:r w:rsidR="00DD7902" w:rsidRPr="00113020">
        <w:t>)</w:t>
      </w:r>
      <w:r w:rsidR="00DD7902">
        <w:t xml:space="preserve"> = -1.87, p = 0.082, 95% CI [-154.25, 10.51]</w:t>
      </w:r>
      <w:r w:rsidR="00634E13">
        <w:t>).</w:t>
      </w:r>
      <w:r w:rsidR="00D826D9">
        <w:t xml:space="preserve"> </w:t>
      </w:r>
      <w:commentRangeStart w:id="272"/>
      <w:commentRangeStart w:id="273"/>
      <w:commentRangeStart w:id="274"/>
      <w:r w:rsidR="006E74E9">
        <w:t xml:space="preserve">More specifically, </w:t>
      </w:r>
      <w:r w:rsidR="003334B5">
        <w:t>a</w:t>
      </w:r>
      <w:r w:rsidR="007B7FD0">
        <w:t>n</w:t>
      </w:r>
      <w:r w:rsidR="003334B5">
        <w:t xml:space="preserve"> increase was found in the number of short trajectories (</w:t>
      </w:r>
      <w:r w:rsidR="00E1425A">
        <w:t>M</w:t>
      </w:r>
      <w:r w:rsidR="00E1425A">
        <w:rPr>
          <w:vertAlign w:val="subscript"/>
        </w:rPr>
        <w:t>2</w:t>
      </w:r>
      <w:r w:rsidR="00E1425A">
        <w:t xml:space="preserve"> = 14.55, SD</w:t>
      </w:r>
      <w:r w:rsidR="00E1425A">
        <w:rPr>
          <w:vertAlign w:val="subscript"/>
        </w:rPr>
        <w:t>2</w:t>
      </w:r>
      <w:r w:rsidR="00E1425A">
        <w:t xml:space="preserve"> = 17.59, M</w:t>
      </w:r>
      <w:r w:rsidR="00E1425A">
        <w:rPr>
          <w:vertAlign w:val="subscript"/>
        </w:rPr>
        <w:t>3</w:t>
      </w:r>
      <w:r w:rsidR="00E1425A">
        <w:t xml:space="preserve"> = 70.28, SD</w:t>
      </w:r>
      <w:r w:rsidR="00E1425A">
        <w:rPr>
          <w:vertAlign w:val="subscript"/>
        </w:rPr>
        <w:t>3</w:t>
      </w:r>
      <w:r w:rsidR="00E1425A">
        <w:t xml:space="preserve"> = 42.75, t</w:t>
      </w:r>
      <w:r w:rsidR="00E1425A" w:rsidRPr="00113020">
        <w:t>(</w:t>
      </w:r>
      <w:r w:rsidR="00E1425A">
        <w:t>14</w:t>
      </w:r>
      <w:r w:rsidR="00E1425A" w:rsidRPr="00113020">
        <w:t>)</w:t>
      </w:r>
      <w:r w:rsidR="00E1425A">
        <w:t xml:space="preserve"> = 3.56, p = 0.003, 95% CI [22.23, 89.22]</w:t>
      </w:r>
      <w:r w:rsidR="003334B5">
        <w:t>)</w:t>
      </w:r>
      <w:r w:rsidR="00D826D9">
        <w:t xml:space="preserve"> </w:t>
      </w:r>
      <w:r w:rsidR="003334B5">
        <w:t>while an increasing trend was found for the number of early responses (</w:t>
      </w:r>
      <w:r w:rsidR="00E1425A">
        <w:t>M</w:t>
      </w:r>
      <w:r w:rsidR="00E1425A">
        <w:rPr>
          <w:vertAlign w:val="subscript"/>
        </w:rPr>
        <w:t>2</w:t>
      </w:r>
      <w:r w:rsidR="00E1425A">
        <w:t xml:space="preserve"> = 36.77, SD</w:t>
      </w:r>
      <w:r w:rsidR="00E1425A">
        <w:rPr>
          <w:vertAlign w:val="subscript"/>
        </w:rPr>
        <w:t>2</w:t>
      </w:r>
      <w:r w:rsidR="00E1425A">
        <w:t xml:space="preserve"> = 40.96, M</w:t>
      </w:r>
      <w:r w:rsidR="00E1425A">
        <w:rPr>
          <w:vertAlign w:val="subscript"/>
        </w:rPr>
        <w:t>3</w:t>
      </w:r>
      <w:r w:rsidR="00E1425A">
        <w:t xml:space="preserve"> = 68, SD</w:t>
      </w:r>
      <w:r w:rsidR="00E1425A">
        <w:rPr>
          <w:vertAlign w:val="subscript"/>
        </w:rPr>
        <w:t>3</w:t>
      </w:r>
      <w:r w:rsidR="00E1425A">
        <w:t xml:space="preserve"> = 65.20, t</w:t>
      </w:r>
      <w:r w:rsidR="00E1425A" w:rsidRPr="00113020">
        <w:t>(</w:t>
      </w:r>
      <w:r w:rsidR="00E1425A">
        <w:t>14</w:t>
      </w:r>
      <w:r w:rsidR="00E1425A" w:rsidRPr="00113020">
        <w:t>)</w:t>
      </w:r>
      <w:r w:rsidR="00E1425A">
        <w:t xml:space="preserve"> = 1.17, p = 0.259, 95% CI [-25.77, 88.22]</w:t>
      </w:r>
      <w:r w:rsidR="003334B5">
        <w:t xml:space="preserve">). Contrastingly, </w:t>
      </w:r>
      <w:r w:rsidR="00E1425A">
        <w:t>and in-line with my expectations, decreasing trends were found for the number of late responses (M</w:t>
      </w:r>
      <w:r w:rsidR="00E1425A">
        <w:rPr>
          <w:vertAlign w:val="subscript"/>
        </w:rPr>
        <w:t>2</w:t>
      </w:r>
      <w:r w:rsidR="00E1425A">
        <w:t xml:space="preserve"> = 58.88, SD</w:t>
      </w:r>
      <w:r w:rsidR="00E1425A">
        <w:rPr>
          <w:vertAlign w:val="subscript"/>
        </w:rPr>
        <w:t>2</w:t>
      </w:r>
      <w:r w:rsidR="00E1425A">
        <w:t xml:space="preserve"> = 21.60, M</w:t>
      </w:r>
      <w:r w:rsidR="00E1425A">
        <w:rPr>
          <w:vertAlign w:val="subscript"/>
        </w:rPr>
        <w:t>3</w:t>
      </w:r>
      <w:r w:rsidR="00E1425A">
        <w:t xml:space="preserve"> = 54.57, SD</w:t>
      </w:r>
      <w:r w:rsidR="00E1425A">
        <w:rPr>
          <w:vertAlign w:val="subscript"/>
        </w:rPr>
        <w:t>3</w:t>
      </w:r>
      <w:r w:rsidR="00E1425A">
        <w:t xml:space="preserve"> = 28.37, t</w:t>
      </w:r>
      <w:r w:rsidR="00E1425A" w:rsidRPr="00113020">
        <w:t>(</w:t>
      </w:r>
      <w:r w:rsidR="00E1425A">
        <w:t>14</w:t>
      </w:r>
      <w:r w:rsidR="00E1425A" w:rsidRPr="00113020">
        <w:t>)</w:t>
      </w:r>
      <w:r w:rsidR="00E1425A">
        <w:t xml:space="preserve"> = -0.34, p = 0.734, 95% CI [-31.05, 22.41]), slow movements (M</w:t>
      </w:r>
      <w:r w:rsidR="00E1425A">
        <w:rPr>
          <w:vertAlign w:val="subscript"/>
        </w:rPr>
        <w:t>2</w:t>
      </w:r>
      <w:r w:rsidR="00E1425A">
        <w:t xml:space="preserve"> = 9.66, SD</w:t>
      </w:r>
      <w:r w:rsidR="00E1425A">
        <w:rPr>
          <w:vertAlign w:val="subscript"/>
        </w:rPr>
        <w:t>2</w:t>
      </w:r>
      <w:r w:rsidR="00E1425A">
        <w:t xml:space="preserve"> = 18.06, M</w:t>
      </w:r>
      <w:r w:rsidR="00E1425A">
        <w:rPr>
          <w:vertAlign w:val="subscript"/>
        </w:rPr>
        <w:t>3</w:t>
      </w:r>
      <w:r w:rsidR="00E1425A">
        <w:t xml:space="preserve"> = 0.57, SD</w:t>
      </w:r>
      <w:r w:rsidR="00E1425A">
        <w:rPr>
          <w:vertAlign w:val="subscript"/>
        </w:rPr>
        <w:t>3</w:t>
      </w:r>
      <w:r w:rsidR="00E1425A">
        <w:t xml:space="preserve"> = 0.78, t</w:t>
      </w:r>
      <w:r w:rsidR="00E1425A" w:rsidRPr="00113020">
        <w:t>(</w:t>
      </w:r>
      <w:r w:rsidR="00E1425A">
        <w:t>14</w:t>
      </w:r>
      <w:r w:rsidR="00E1425A" w:rsidRPr="00113020">
        <w:t>)</w:t>
      </w:r>
      <w:r w:rsidR="00E1425A">
        <w:t xml:space="preserve"> = -1.32, p = 0.207, 95% CI [--23.86, 5.67]) and incorrect answers (M</w:t>
      </w:r>
      <w:r w:rsidR="00E1425A">
        <w:rPr>
          <w:vertAlign w:val="subscript"/>
        </w:rPr>
        <w:t>2</w:t>
      </w:r>
      <w:r w:rsidR="00E1425A">
        <w:t xml:space="preserve"> = 72.11, SD</w:t>
      </w:r>
      <w:r w:rsidR="00E1425A">
        <w:rPr>
          <w:vertAlign w:val="subscript"/>
        </w:rPr>
        <w:t>2</w:t>
      </w:r>
      <w:r w:rsidR="00E1425A">
        <w:t xml:space="preserve"> = 21.22, M</w:t>
      </w:r>
      <w:r w:rsidR="00E1425A">
        <w:rPr>
          <w:vertAlign w:val="subscript"/>
        </w:rPr>
        <w:t>3</w:t>
      </w:r>
      <w:r w:rsidR="00E1425A">
        <w:t xml:space="preserve"> = 49, SD</w:t>
      </w:r>
      <w:r w:rsidR="00E1425A">
        <w:rPr>
          <w:vertAlign w:val="subscript"/>
        </w:rPr>
        <w:t>3</w:t>
      </w:r>
      <w:r w:rsidR="00E1425A">
        <w:t xml:space="preserve"> = 29.68, t</w:t>
      </w:r>
      <w:r w:rsidR="00E1425A" w:rsidRPr="00113020">
        <w:t>(</w:t>
      </w:r>
      <w:r w:rsidR="00E1425A">
        <w:t>14</w:t>
      </w:r>
      <w:r w:rsidR="00E1425A" w:rsidRPr="00113020">
        <w:t>)</w:t>
      </w:r>
      <w:r w:rsidR="00E1425A">
        <w:t xml:space="preserve"> = -1.82, p = 0.090, 95% CI [-50.34, 4.12]).</w:t>
      </w:r>
      <w:commentRangeEnd w:id="272"/>
      <w:r w:rsidR="00C901C1">
        <w:rPr>
          <w:rStyle w:val="CommentReference"/>
        </w:rPr>
        <w:commentReference w:id="272"/>
      </w:r>
      <w:commentRangeEnd w:id="273"/>
      <w:r w:rsidR="00B25647">
        <w:rPr>
          <w:rStyle w:val="CommentReference"/>
        </w:rPr>
        <w:commentReference w:id="273"/>
      </w:r>
      <w:commentRangeEnd w:id="274"/>
      <w:r w:rsidR="00470181">
        <w:rPr>
          <w:rStyle w:val="CommentReference"/>
        </w:rPr>
        <w:commentReference w:id="274"/>
      </w:r>
    </w:p>
    <w:p w14:paraId="3D3AA847" w14:textId="29D4F2DF" w:rsidR="001D150D" w:rsidRDefault="001D150D" w:rsidP="001D150D">
      <w:pPr>
        <w:pStyle w:val="Caption"/>
        <w:keepNext/>
        <w:rPr>
          <w:ins w:id="275" w:author="Chen Heller" w:date="2022-09-14T16:53:00Z"/>
        </w:rPr>
        <w:pPrChange w:id="276" w:author="Chen Heller" w:date="2022-09-14T16:53:00Z">
          <w:pPr/>
        </w:pPrChange>
      </w:pPr>
      <w:bookmarkStart w:id="277" w:name="_Ref114067946"/>
      <w:ins w:id="278" w:author="Chen Heller" w:date="2022-09-14T16:53:00Z">
        <w:r>
          <w:t xml:space="preserve">Table </w:t>
        </w:r>
        <w:r>
          <w:fldChar w:fldCharType="begin"/>
        </w:r>
        <w:r>
          <w:instrText xml:space="preserve"> SEQ Table \* ARABIC </w:instrText>
        </w:r>
      </w:ins>
      <w:r>
        <w:fldChar w:fldCharType="separate"/>
      </w:r>
      <w:ins w:id="279" w:author="Chen Heller" w:date="2022-09-14T17:06:00Z">
        <w:r w:rsidR="002436A8">
          <w:rPr>
            <w:noProof/>
          </w:rPr>
          <w:t>3</w:t>
        </w:r>
      </w:ins>
      <w:ins w:id="280" w:author="Chen Heller" w:date="2022-09-14T16:53:00Z">
        <w:r>
          <w:fldChar w:fldCharType="end"/>
        </w:r>
        <w:bookmarkEnd w:id="277"/>
        <w:r w:rsidR="004A776C">
          <w:t>. Results of Experiment 3</w:t>
        </w:r>
      </w:ins>
    </w:p>
    <w:tbl>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281" w:author="Chen Heller" w:date="2022-09-14T16:53: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126"/>
        <w:gridCol w:w="1701"/>
        <w:gridCol w:w="1701"/>
        <w:gridCol w:w="709"/>
        <w:gridCol w:w="992"/>
        <w:gridCol w:w="1701"/>
        <w:gridCol w:w="709"/>
        <w:tblGridChange w:id="282">
          <w:tblGrid>
            <w:gridCol w:w="284"/>
            <w:gridCol w:w="2126"/>
            <w:gridCol w:w="1701"/>
            <w:gridCol w:w="1701"/>
            <w:gridCol w:w="709"/>
            <w:gridCol w:w="992"/>
            <w:gridCol w:w="1701"/>
            <w:gridCol w:w="709"/>
          </w:tblGrid>
        </w:tblGridChange>
      </w:tblGrid>
      <w:tr w:rsidR="00B65BC7" w14:paraId="42055F2C" w14:textId="77777777" w:rsidTr="001D150D">
        <w:trPr>
          <w:trHeight w:val="510"/>
          <w:ins w:id="283" w:author="Chen Heller" w:date="2022-09-14T16:49:00Z"/>
          <w:trPrChange w:id="284" w:author="Chen Heller" w:date="2022-09-14T16:53:00Z">
            <w:trPr>
              <w:trHeight w:val="510"/>
            </w:trPr>
          </w:trPrChange>
        </w:trPr>
        <w:tc>
          <w:tcPr>
            <w:tcW w:w="284" w:type="dxa"/>
            <w:tcBorders>
              <w:top w:val="single" w:sz="12" w:space="0" w:color="auto"/>
            </w:tcBorders>
            <w:tcPrChange w:id="285" w:author="Chen Heller" w:date="2022-09-14T16:53:00Z">
              <w:tcPr>
                <w:tcW w:w="284" w:type="dxa"/>
              </w:tcPr>
            </w:tcPrChange>
          </w:tcPr>
          <w:p w14:paraId="3C2A7954" w14:textId="77777777" w:rsidR="00B65BC7" w:rsidRDefault="00B65BC7" w:rsidP="00EA2CED">
            <w:pPr>
              <w:ind w:firstLine="0"/>
              <w:rPr>
                <w:ins w:id="286" w:author="Chen Heller" w:date="2022-09-14T16:49:00Z"/>
              </w:rPr>
            </w:pPr>
            <w:commentRangeStart w:id="287"/>
          </w:p>
        </w:tc>
        <w:tc>
          <w:tcPr>
            <w:tcW w:w="2126" w:type="dxa"/>
            <w:tcBorders>
              <w:top w:val="single" w:sz="12" w:space="0" w:color="auto"/>
            </w:tcBorders>
            <w:tcPrChange w:id="288" w:author="Chen Heller" w:date="2022-09-14T16:53:00Z">
              <w:tcPr>
                <w:tcW w:w="2126" w:type="dxa"/>
              </w:tcPr>
            </w:tcPrChange>
          </w:tcPr>
          <w:p w14:paraId="447D5578" w14:textId="77777777" w:rsidR="00B65BC7" w:rsidRDefault="00B65BC7" w:rsidP="00EA2CED">
            <w:pPr>
              <w:ind w:firstLine="0"/>
              <w:rPr>
                <w:ins w:id="289" w:author="Chen Heller" w:date="2022-09-14T16:49:00Z"/>
              </w:rPr>
            </w:pPr>
          </w:p>
        </w:tc>
        <w:tc>
          <w:tcPr>
            <w:tcW w:w="1701" w:type="dxa"/>
            <w:tcBorders>
              <w:top w:val="single" w:sz="12" w:space="0" w:color="auto"/>
              <w:bottom w:val="single" w:sz="12" w:space="0" w:color="auto"/>
            </w:tcBorders>
            <w:tcPrChange w:id="290" w:author="Chen Heller" w:date="2022-09-14T16:53:00Z">
              <w:tcPr>
                <w:tcW w:w="1701" w:type="dxa"/>
                <w:tcBorders>
                  <w:bottom w:val="single" w:sz="12" w:space="0" w:color="auto"/>
                </w:tcBorders>
              </w:tcPr>
            </w:tcPrChange>
          </w:tcPr>
          <w:p w14:paraId="1744C126" w14:textId="77777777" w:rsidR="00B65BC7" w:rsidRPr="00EA2CED" w:rsidRDefault="00B65BC7" w:rsidP="00EA2CED">
            <w:pPr>
              <w:ind w:firstLine="0"/>
              <w:jc w:val="center"/>
              <w:rPr>
                <w:ins w:id="291" w:author="Chen Heller" w:date="2022-09-14T16:49:00Z"/>
                <w:b/>
                <w:bCs/>
              </w:rPr>
            </w:pPr>
            <w:ins w:id="292" w:author="Chen Heller" w:date="2022-09-14T16:49:00Z">
              <w:r w:rsidRPr="00EA2CED">
                <w:rPr>
                  <w:b/>
                  <w:bCs/>
                </w:rPr>
                <w:t>Congruent</w:t>
              </w:r>
            </w:ins>
          </w:p>
        </w:tc>
        <w:tc>
          <w:tcPr>
            <w:tcW w:w="1701" w:type="dxa"/>
            <w:tcBorders>
              <w:top w:val="single" w:sz="12" w:space="0" w:color="auto"/>
              <w:bottom w:val="single" w:sz="12" w:space="0" w:color="auto"/>
            </w:tcBorders>
            <w:tcPrChange w:id="293" w:author="Chen Heller" w:date="2022-09-14T16:53:00Z">
              <w:tcPr>
                <w:tcW w:w="1701" w:type="dxa"/>
                <w:tcBorders>
                  <w:bottom w:val="single" w:sz="12" w:space="0" w:color="auto"/>
                </w:tcBorders>
              </w:tcPr>
            </w:tcPrChange>
          </w:tcPr>
          <w:p w14:paraId="43B29F81" w14:textId="77777777" w:rsidR="00B65BC7" w:rsidRPr="00EA2CED" w:rsidRDefault="00B65BC7" w:rsidP="00EA2CED">
            <w:pPr>
              <w:ind w:firstLine="0"/>
              <w:rPr>
                <w:ins w:id="294" w:author="Chen Heller" w:date="2022-09-14T16:49:00Z"/>
                <w:b/>
                <w:bCs/>
              </w:rPr>
            </w:pPr>
            <w:ins w:id="295" w:author="Chen Heller" w:date="2022-09-14T16:49:00Z">
              <w:r w:rsidRPr="00EA2CED">
                <w:rPr>
                  <w:b/>
                  <w:bCs/>
                </w:rPr>
                <w:t>Incongruent</w:t>
              </w:r>
            </w:ins>
          </w:p>
        </w:tc>
        <w:tc>
          <w:tcPr>
            <w:tcW w:w="709" w:type="dxa"/>
            <w:tcBorders>
              <w:top w:val="single" w:sz="12" w:space="0" w:color="auto"/>
            </w:tcBorders>
            <w:tcPrChange w:id="296" w:author="Chen Heller" w:date="2022-09-14T16:53:00Z">
              <w:tcPr>
                <w:tcW w:w="709" w:type="dxa"/>
              </w:tcPr>
            </w:tcPrChange>
          </w:tcPr>
          <w:p w14:paraId="369DE364" w14:textId="77777777" w:rsidR="00B65BC7" w:rsidRPr="00EA2CED" w:rsidRDefault="00B65BC7" w:rsidP="00EA2CED">
            <w:pPr>
              <w:ind w:firstLine="0"/>
              <w:jc w:val="center"/>
              <w:rPr>
                <w:ins w:id="297" w:author="Chen Heller" w:date="2022-09-14T16:49:00Z"/>
                <w:b/>
                <w:bCs/>
              </w:rPr>
            </w:pPr>
          </w:p>
        </w:tc>
        <w:tc>
          <w:tcPr>
            <w:tcW w:w="992" w:type="dxa"/>
            <w:tcBorders>
              <w:top w:val="single" w:sz="12" w:space="0" w:color="auto"/>
            </w:tcBorders>
            <w:tcPrChange w:id="298" w:author="Chen Heller" w:date="2022-09-14T16:53:00Z">
              <w:tcPr>
                <w:tcW w:w="992" w:type="dxa"/>
              </w:tcPr>
            </w:tcPrChange>
          </w:tcPr>
          <w:p w14:paraId="622950C3" w14:textId="77777777" w:rsidR="00B65BC7" w:rsidRPr="00EA2CED" w:rsidRDefault="00B65BC7" w:rsidP="00EA2CED">
            <w:pPr>
              <w:ind w:firstLine="0"/>
              <w:jc w:val="center"/>
              <w:rPr>
                <w:ins w:id="299" w:author="Chen Heller" w:date="2022-09-14T16:49:00Z"/>
                <w:b/>
                <w:bCs/>
              </w:rPr>
            </w:pPr>
          </w:p>
        </w:tc>
        <w:tc>
          <w:tcPr>
            <w:tcW w:w="1701" w:type="dxa"/>
            <w:tcBorders>
              <w:top w:val="single" w:sz="12" w:space="0" w:color="auto"/>
            </w:tcBorders>
            <w:tcPrChange w:id="300" w:author="Chen Heller" w:date="2022-09-14T16:53:00Z">
              <w:tcPr>
                <w:tcW w:w="1701" w:type="dxa"/>
              </w:tcPr>
            </w:tcPrChange>
          </w:tcPr>
          <w:p w14:paraId="660C3615" w14:textId="77777777" w:rsidR="00B65BC7" w:rsidRDefault="00B65BC7" w:rsidP="00EA2CED">
            <w:pPr>
              <w:ind w:firstLine="0"/>
              <w:rPr>
                <w:ins w:id="301" w:author="Chen Heller" w:date="2022-09-14T16:49:00Z"/>
              </w:rPr>
            </w:pPr>
          </w:p>
        </w:tc>
        <w:tc>
          <w:tcPr>
            <w:tcW w:w="709" w:type="dxa"/>
            <w:tcBorders>
              <w:top w:val="single" w:sz="12" w:space="0" w:color="auto"/>
            </w:tcBorders>
            <w:tcPrChange w:id="302" w:author="Chen Heller" w:date="2022-09-14T16:53:00Z">
              <w:tcPr>
                <w:tcW w:w="709" w:type="dxa"/>
              </w:tcPr>
            </w:tcPrChange>
          </w:tcPr>
          <w:p w14:paraId="7D83BD62" w14:textId="77777777" w:rsidR="00B65BC7" w:rsidRDefault="00B65BC7" w:rsidP="00EA2CED">
            <w:pPr>
              <w:ind w:firstLine="0"/>
              <w:rPr>
                <w:ins w:id="303" w:author="Chen Heller" w:date="2022-09-14T16:49:00Z"/>
              </w:rPr>
            </w:pPr>
          </w:p>
        </w:tc>
      </w:tr>
      <w:tr w:rsidR="00B65BC7" w14:paraId="48C9E5AC" w14:textId="77777777" w:rsidTr="00EA2CED">
        <w:trPr>
          <w:trHeight w:val="254"/>
          <w:ins w:id="304" w:author="Chen Heller" w:date="2022-09-14T16:49:00Z"/>
        </w:trPr>
        <w:tc>
          <w:tcPr>
            <w:tcW w:w="284" w:type="dxa"/>
            <w:tcBorders>
              <w:bottom w:val="single" w:sz="12" w:space="0" w:color="auto"/>
            </w:tcBorders>
          </w:tcPr>
          <w:p w14:paraId="6320FD83" w14:textId="77777777" w:rsidR="00B65BC7" w:rsidRPr="00EA2CED" w:rsidRDefault="00B65BC7" w:rsidP="00EA2CED">
            <w:pPr>
              <w:ind w:firstLine="0"/>
              <w:rPr>
                <w:ins w:id="305" w:author="Chen Heller" w:date="2022-09-14T16:49:00Z"/>
                <w:b/>
                <w:bCs/>
              </w:rPr>
            </w:pPr>
          </w:p>
        </w:tc>
        <w:tc>
          <w:tcPr>
            <w:tcW w:w="2126" w:type="dxa"/>
            <w:tcBorders>
              <w:bottom w:val="single" w:sz="12" w:space="0" w:color="auto"/>
            </w:tcBorders>
          </w:tcPr>
          <w:p w14:paraId="03AA8554" w14:textId="77777777" w:rsidR="00B65BC7" w:rsidRPr="00EA2CED" w:rsidRDefault="00B65BC7" w:rsidP="00EA2CED">
            <w:pPr>
              <w:ind w:firstLine="0"/>
              <w:rPr>
                <w:ins w:id="306" w:author="Chen Heller" w:date="2022-09-14T16:49:00Z"/>
                <w:b/>
                <w:bCs/>
              </w:rPr>
            </w:pPr>
          </w:p>
        </w:tc>
        <w:tc>
          <w:tcPr>
            <w:tcW w:w="1701" w:type="dxa"/>
            <w:tcBorders>
              <w:top w:val="single" w:sz="12" w:space="0" w:color="auto"/>
              <w:bottom w:val="single" w:sz="12" w:space="0" w:color="auto"/>
            </w:tcBorders>
          </w:tcPr>
          <w:p w14:paraId="3FC988DC" w14:textId="122D3DA5" w:rsidR="00B65BC7" w:rsidRPr="00EA2CED" w:rsidRDefault="00B65BC7" w:rsidP="00EA2CED">
            <w:pPr>
              <w:ind w:firstLine="0"/>
              <w:rPr>
                <w:ins w:id="307" w:author="Chen Heller" w:date="2022-09-14T16:49:00Z"/>
                <w:b/>
                <w:bCs/>
              </w:rPr>
            </w:pPr>
            <w:ins w:id="308" w:author="Chen Heller" w:date="2022-09-14T16:49:00Z">
              <w:r>
                <w:rPr>
                  <w:b/>
                  <w:bCs/>
                </w:rPr>
                <w:t>M</w:t>
              </w:r>
            </w:ins>
            <w:ins w:id="309" w:author="Chen Heller" w:date="2022-09-14T17:04:00Z">
              <w:r w:rsidR="00166A9B">
                <w:rPr>
                  <w:b/>
                  <w:bCs/>
                </w:rPr>
                <w:t xml:space="preserve"> </w:t>
              </w:r>
            </w:ins>
            <w:ins w:id="310" w:author="Chen Heller" w:date="2022-09-14T16:49:00Z">
              <w:r>
                <w:rPr>
                  <w:b/>
                  <w:bCs/>
                </w:rPr>
                <w:t>(SD)</w:t>
              </w:r>
            </w:ins>
          </w:p>
        </w:tc>
        <w:tc>
          <w:tcPr>
            <w:tcW w:w="1701" w:type="dxa"/>
            <w:tcBorders>
              <w:top w:val="single" w:sz="12" w:space="0" w:color="auto"/>
              <w:bottom w:val="single" w:sz="12" w:space="0" w:color="auto"/>
            </w:tcBorders>
          </w:tcPr>
          <w:p w14:paraId="3194333E" w14:textId="4DB6F5EA" w:rsidR="00B65BC7" w:rsidRPr="00EA2CED" w:rsidRDefault="00B65BC7" w:rsidP="00EA2CED">
            <w:pPr>
              <w:ind w:firstLine="0"/>
              <w:rPr>
                <w:ins w:id="311" w:author="Chen Heller" w:date="2022-09-14T16:49:00Z"/>
                <w:b/>
                <w:bCs/>
              </w:rPr>
            </w:pPr>
            <w:ins w:id="312" w:author="Chen Heller" w:date="2022-09-14T16:49:00Z">
              <w:r>
                <w:rPr>
                  <w:b/>
                  <w:bCs/>
                </w:rPr>
                <w:t>M</w:t>
              </w:r>
            </w:ins>
            <w:ins w:id="313" w:author="Chen Heller" w:date="2022-09-14T17:04:00Z">
              <w:r w:rsidR="00166A9B">
                <w:rPr>
                  <w:b/>
                  <w:bCs/>
                </w:rPr>
                <w:t xml:space="preserve"> </w:t>
              </w:r>
            </w:ins>
            <w:ins w:id="314" w:author="Chen Heller" w:date="2022-09-14T16:49:00Z">
              <w:r>
                <w:rPr>
                  <w:b/>
                  <w:bCs/>
                </w:rPr>
                <w:t>(SD)</w:t>
              </w:r>
            </w:ins>
          </w:p>
        </w:tc>
        <w:tc>
          <w:tcPr>
            <w:tcW w:w="709" w:type="dxa"/>
            <w:tcBorders>
              <w:bottom w:val="single" w:sz="12" w:space="0" w:color="auto"/>
            </w:tcBorders>
          </w:tcPr>
          <w:p w14:paraId="1D7EAAC4" w14:textId="77777777" w:rsidR="00B65BC7" w:rsidRPr="00EA2CED" w:rsidRDefault="00B65BC7" w:rsidP="00EA2CED">
            <w:pPr>
              <w:ind w:firstLine="0"/>
              <w:rPr>
                <w:ins w:id="315" w:author="Chen Heller" w:date="2022-09-14T16:49:00Z"/>
                <w:b/>
                <w:bCs/>
              </w:rPr>
            </w:pPr>
            <w:proofErr w:type="gramStart"/>
            <w:ins w:id="316" w:author="Chen Heller" w:date="2022-09-14T16:49:00Z">
              <w:r>
                <w:rPr>
                  <w:b/>
                  <w:bCs/>
                </w:rPr>
                <w:t>t(</w:t>
              </w:r>
              <w:proofErr w:type="gramEnd"/>
              <w:r>
                <w:rPr>
                  <w:b/>
                  <w:bCs/>
                </w:rPr>
                <w:t>6)</w:t>
              </w:r>
            </w:ins>
          </w:p>
        </w:tc>
        <w:tc>
          <w:tcPr>
            <w:tcW w:w="992" w:type="dxa"/>
            <w:tcBorders>
              <w:bottom w:val="single" w:sz="12" w:space="0" w:color="auto"/>
            </w:tcBorders>
          </w:tcPr>
          <w:p w14:paraId="1F69E17E" w14:textId="77777777" w:rsidR="00B65BC7" w:rsidRPr="00EA2CED" w:rsidRDefault="00B65BC7" w:rsidP="00EA2CED">
            <w:pPr>
              <w:ind w:firstLine="0"/>
              <w:rPr>
                <w:ins w:id="317" w:author="Chen Heller" w:date="2022-09-14T16:49:00Z"/>
                <w:b/>
                <w:bCs/>
              </w:rPr>
            </w:pPr>
            <w:ins w:id="318" w:author="Chen Heller" w:date="2022-09-14T16:49:00Z">
              <w:r>
                <w:rPr>
                  <w:b/>
                  <w:bCs/>
                </w:rPr>
                <w:t>p</w:t>
              </w:r>
            </w:ins>
          </w:p>
        </w:tc>
        <w:tc>
          <w:tcPr>
            <w:tcW w:w="1701" w:type="dxa"/>
            <w:tcBorders>
              <w:bottom w:val="single" w:sz="12" w:space="0" w:color="auto"/>
            </w:tcBorders>
          </w:tcPr>
          <w:p w14:paraId="3BFC72C5" w14:textId="77777777" w:rsidR="00B65BC7" w:rsidRPr="00EA2CED" w:rsidRDefault="00B65BC7" w:rsidP="00EA2CED">
            <w:pPr>
              <w:ind w:firstLine="0"/>
              <w:rPr>
                <w:ins w:id="319" w:author="Chen Heller" w:date="2022-09-14T16:49:00Z"/>
                <w:b/>
                <w:bCs/>
              </w:rPr>
            </w:pPr>
            <w:ins w:id="320" w:author="Chen Heller" w:date="2022-09-14T16:49:00Z">
              <w:r>
                <w:rPr>
                  <w:b/>
                  <w:bCs/>
                </w:rPr>
                <w:t>CI</w:t>
              </w:r>
            </w:ins>
          </w:p>
        </w:tc>
        <w:tc>
          <w:tcPr>
            <w:tcW w:w="709" w:type="dxa"/>
            <w:tcBorders>
              <w:bottom w:val="single" w:sz="12" w:space="0" w:color="auto"/>
            </w:tcBorders>
          </w:tcPr>
          <w:p w14:paraId="5ECBBACB" w14:textId="77777777" w:rsidR="00B65BC7" w:rsidRPr="00EA2CED" w:rsidRDefault="00B65BC7" w:rsidP="00EA2CED">
            <w:pPr>
              <w:ind w:firstLine="0"/>
              <w:rPr>
                <w:ins w:id="321" w:author="Chen Heller" w:date="2022-09-14T16:49:00Z"/>
                <w:b/>
                <w:bCs/>
              </w:rPr>
            </w:pPr>
            <w:ins w:id="322" w:author="Chen Heller" w:date="2022-09-14T16:49:00Z">
              <w:r>
                <w:rPr>
                  <w:b/>
                  <w:bCs/>
                </w:rPr>
                <w:t>d</w:t>
              </w:r>
            </w:ins>
          </w:p>
        </w:tc>
      </w:tr>
      <w:tr w:rsidR="00B65BC7" w14:paraId="43185318" w14:textId="77777777" w:rsidTr="00EA2CED">
        <w:trPr>
          <w:trHeight w:val="313"/>
          <w:ins w:id="323" w:author="Chen Heller" w:date="2022-09-14T16:49:00Z"/>
        </w:trPr>
        <w:tc>
          <w:tcPr>
            <w:tcW w:w="9923" w:type="dxa"/>
            <w:gridSpan w:val="8"/>
            <w:tcBorders>
              <w:top w:val="single" w:sz="12" w:space="0" w:color="auto"/>
            </w:tcBorders>
          </w:tcPr>
          <w:p w14:paraId="047CCEDB" w14:textId="77777777" w:rsidR="00B65BC7" w:rsidRDefault="00B65BC7" w:rsidP="00EA2CED">
            <w:pPr>
              <w:ind w:firstLine="0"/>
              <w:rPr>
                <w:ins w:id="324" w:author="Chen Heller" w:date="2022-09-14T16:49:00Z"/>
              </w:rPr>
            </w:pPr>
            <w:ins w:id="325" w:author="Chen Heller" w:date="2022-09-14T16:49:00Z">
              <w:r>
                <w:rPr>
                  <w:b/>
                  <w:bCs/>
                </w:rPr>
                <w:t>Reaching</w:t>
              </w:r>
            </w:ins>
          </w:p>
        </w:tc>
      </w:tr>
      <w:tr w:rsidR="00B65BC7" w14:paraId="4FFCFB7D" w14:textId="77777777" w:rsidTr="00EA2CED">
        <w:trPr>
          <w:trHeight w:val="490"/>
          <w:ins w:id="326" w:author="Chen Heller" w:date="2022-09-14T16:49:00Z"/>
        </w:trPr>
        <w:tc>
          <w:tcPr>
            <w:tcW w:w="284" w:type="dxa"/>
            <w:vMerge w:val="restart"/>
            <w:tcBorders>
              <w:bottom w:val="single" w:sz="12" w:space="0" w:color="auto"/>
            </w:tcBorders>
          </w:tcPr>
          <w:p w14:paraId="173887A7" w14:textId="77777777" w:rsidR="00B65BC7" w:rsidRPr="00EA2CED" w:rsidRDefault="00B65BC7" w:rsidP="00EA2CED">
            <w:pPr>
              <w:ind w:firstLine="0"/>
              <w:rPr>
                <w:ins w:id="327" w:author="Chen Heller" w:date="2022-09-14T16:49:00Z"/>
                <w:b/>
                <w:bCs/>
              </w:rPr>
            </w:pPr>
          </w:p>
        </w:tc>
        <w:tc>
          <w:tcPr>
            <w:tcW w:w="2126" w:type="dxa"/>
          </w:tcPr>
          <w:p w14:paraId="6EB8D387" w14:textId="77777777" w:rsidR="00B65BC7" w:rsidRPr="00EA2CED" w:rsidRDefault="00B65BC7" w:rsidP="00EA2CED">
            <w:pPr>
              <w:ind w:firstLine="0"/>
              <w:rPr>
                <w:ins w:id="328" w:author="Chen Heller" w:date="2022-09-14T16:49:00Z"/>
                <w:b/>
                <w:bCs/>
              </w:rPr>
            </w:pPr>
            <w:ins w:id="329" w:author="Chen Heller" w:date="2022-09-14T16:49:00Z">
              <w:r w:rsidRPr="00EA2CED">
                <w:rPr>
                  <w:b/>
                  <w:bCs/>
                </w:rPr>
                <w:t>Reach area</w:t>
              </w:r>
            </w:ins>
          </w:p>
        </w:tc>
        <w:tc>
          <w:tcPr>
            <w:tcW w:w="1701" w:type="dxa"/>
          </w:tcPr>
          <w:p w14:paraId="4397D548" w14:textId="77777777" w:rsidR="00B65BC7" w:rsidRDefault="00B65BC7" w:rsidP="00EA2CED">
            <w:pPr>
              <w:ind w:firstLine="0"/>
              <w:rPr>
                <w:ins w:id="330" w:author="Chen Heller" w:date="2022-09-14T16:49:00Z"/>
              </w:rPr>
            </w:pPr>
            <w:ins w:id="331" w:author="Chen Heller" w:date="2022-09-14T16:49:00Z">
              <w:r>
                <w:t>2 (0.30)</w:t>
              </w:r>
            </w:ins>
          </w:p>
        </w:tc>
        <w:tc>
          <w:tcPr>
            <w:tcW w:w="1701" w:type="dxa"/>
          </w:tcPr>
          <w:p w14:paraId="32DE1315" w14:textId="77777777" w:rsidR="00B65BC7" w:rsidRDefault="00B65BC7" w:rsidP="00EA2CED">
            <w:pPr>
              <w:ind w:firstLine="0"/>
              <w:rPr>
                <w:ins w:id="332" w:author="Chen Heller" w:date="2022-09-14T16:49:00Z"/>
              </w:rPr>
            </w:pPr>
            <w:ins w:id="333" w:author="Chen Heller" w:date="2022-09-14T16:49:00Z">
              <w:r>
                <w:t>1.73 (0.25)</w:t>
              </w:r>
            </w:ins>
          </w:p>
        </w:tc>
        <w:tc>
          <w:tcPr>
            <w:tcW w:w="709" w:type="dxa"/>
          </w:tcPr>
          <w:p w14:paraId="0C8EE400" w14:textId="77777777" w:rsidR="00B65BC7" w:rsidRDefault="00B65BC7" w:rsidP="00EA2CED">
            <w:pPr>
              <w:ind w:firstLine="0"/>
              <w:rPr>
                <w:ins w:id="334" w:author="Chen Heller" w:date="2022-09-14T16:49:00Z"/>
              </w:rPr>
            </w:pPr>
            <w:ins w:id="335" w:author="Chen Heller" w:date="2022-09-14T16:49:00Z">
              <w:r>
                <w:t>3.02</w:t>
              </w:r>
            </w:ins>
          </w:p>
        </w:tc>
        <w:tc>
          <w:tcPr>
            <w:tcW w:w="992" w:type="dxa"/>
          </w:tcPr>
          <w:p w14:paraId="60CD7F88" w14:textId="77777777" w:rsidR="00B65BC7" w:rsidRDefault="00B65BC7" w:rsidP="00EA2CED">
            <w:pPr>
              <w:ind w:firstLine="0"/>
              <w:rPr>
                <w:ins w:id="336" w:author="Chen Heller" w:date="2022-09-14T16:49:00Z"/>
              </w:rPr>
            </w:pPr>
            <w:ins w:id="337" w:author="Chen Heller" w:date="2022-09-14T16:49:00Z">
              <w:r>
                <w:t>0.023</w:t>
              </w:r>
            </w:ins>
          </w:p>
        </w:tc>
        <w:tc>
          <w:tcPr>
            <w:tcW w:w="1701" w:type="dxa"/>
          </w:tcPr>
          <w:p w14:paraId="46A272B3" w14:textId="77777777" w:rsidR="00B65BC7" w:rsidRDefault="00B65BC7" w:rsidP="00EA2CED">
            <w:pPr>
              <w:ind w:firstLine="0"/>
              <w:rPr>
                <w:ins w:id="338" w:author="Chen Heller" w:date="2022-09-14T16:49:00Z"/>
              </w:rPr>
            </w:pPr>
            <w:ins w:id="339" w:author="Chen Heller" w:date="2022-09-14T16:49:00Z">
              <w:r>
                <w:t>0.05, 0.48</w:t>
              </w:r>
            </w:ins>
          </w:p>
        </w:tc>
        <w:tc>
          <w:tcPr>
            <w:tcW w:w="709" w:type="dxa"/>
          </w:tcPr>
          <w:p w14:paraId="61172540" w14:textId="77777777" w:rsidR="00B65BC7" w:rsidRDefault="00B65BC7" w:rsidP="00EA2CED">
            <w:pPr>
              <w:ind w:firstLine="0"/>
              <w:rPr>
                <w:ins w:id="340" w:author="Chen Heller" w:date="2022-09-14T16:49:00Z"/>
              </w:rPr>
            </w:pPr>
            <w:ins w:id="341" w:author="Chen Heller" w:date="2022-09-14T16:49:00Z">
              <w:r>
                <w:t>1.14</w:t>
              </w:r>
            </w:ins>
          </w:p>
        </w:tc>
      </w:tr>
      <w:tr w:rsidR="00B65BC7" w14:paraId="11FBE247" w14:textId="77777777" w:rsidTr="00EA2CED">
        <w:trPr>
          <w:trHeight w:val="490"/>
          <w:ins w:id="342" w:author="Chen Heller" w:date="2022-09-14T16:49:00Z"/>
        </w:trPr>
        <w:tc>
          <w:tcPr>
            <w:tcW w:w="284" w:type="dxa"/>
            <w:vMerge/>
            <w:tcBorders>
              <w:top w:val="single" w:sz="12" w:space="0" w:color="auto"/>
              <w:bottom w:val="single" w:sz="12" w:space="0" w:color="auto"/>
            </w:tcBorders>
          </w:tcPr>
          <w:p w14:paraId="3748D230" w14:textId="77777777" w:rsidR="00B65BC7" w:rsidRPr="00EA2CED" w:rsidRDefault="00B65BC7" w:rsidP="00EA2CED">
            <w:pPr>
              <w:ind w:firstLine="0"/>
              <w:rPr>
                <w:ins w:id="343" w:author="Chen Heller" w:date="2022-09-14T16:49:00Z"/>
                <w:b/>
                <w:bCs/>
              </w:rPr>
            </w:pPr>
          </w:p>
        </w:tc>
        <w:tc>
          <w:tcPr>
            <w:tcW w:w="2126" w:type="dxa"/>
          </w:tcPr>
          <w:p w14:paraId="7FB444DD" w14:textId="77777777" w:rsidR="00B65BC7" w:rsidRPr="00EA2CED" w:rsidRDefault="00B65BC7" w:rsidP="00EA2CED">
            <w:pPr>
              <w:ind w:firstLine="0"/>
              <w:rPr>
                <w:ins w:id="344" w:author="Chen Heller" w:date="2022-09-14T16:49:00Z"/>
                <w:b/>
                <w:bCs/>
              </w:rPr>
            </w:pPr>
            <w:ins w:id="345" w:author="Chen Heller" w:date="2022-09-14T16:49:00Z">
              <w:r w:rsidRPr="00EA2CED">
                <w:rPr>
                  <w:b/>
                  <w:bCs/>
                </w:rPr>
                <w:t>Traveled distance</w:t>
              </w:r>
            </w:ins>
          </w:p>
        </w:tc>
        <w:tc>
          <w:tcPr>
            <w:tcW w:w="1701" w:type="dxa"/>
          </w:tcPr>
          <w:p w14:paraId="41C2D2CA" w14:textId="77777777" w:rsidR="00B65BC7" w:rsidRDefault="00B65BC7" w:rsidP="00EA2CED">
            <w:pPr>
              <w:ind w:firstLine="0"/>
              <w:rPr>
                <w:ins w:id="346" w:author="Chen Heller" w:date="2022-09-14T16:49:00Z"/>
              </w:rPr>
            </w:pPr>
            <w:ins w:id="347" w:author="Chen Heller" w:date="2022-09-14T16:49:00Z">
              <w:r>
                <w:t>38.27 (1.25)</w:t>
              </w:r>
            </w:ins>
          </w:p>
        </w:tc>
        <w:tc>
          <w:tcPr>
            <w:tcW w:w="1701" w:type="dxa"/>
          </w:tcPr>
          <w:p w14:paraId="6A1D56A3" w14:textId="77777777" w:rsidR="00B65BC7" w:rsidRDefault="00B65BC7" w:rsidP="00EA2CED">
            <w:pPr>
              <w:ind w:firstLine="0"/>
              <w:rPr>
                <w:ins w:id="348" w:author="Chen Heller" w:date="2022-09-14T16:49:00Z"/>
              </w:rPr>
            </w:pPr>
            <w:ins w:id="349" w:author="Chen Heller" w:date="2022-09-14T16:49:00Z">
              <w:r>
                <w:t>39.23 (1.74)</w:t>
              </w:r>
            </w:ins>
          </w:p>
        </w:tc>
        <w:tc>
          <w:tcPr>
            <w:tcW w:w="709" w:type="dxa"/>
          </w:tcPr>
          <w:p w14:paraId="0291A175" w14:textId="77777777" w:rsidR="00B65BC7" w:rsidRDefault="00B65BC7" w:rsidP="00EA2CED">
            <w:pPr>
              <w:ind w:firstLine="0"/>
              <w:rPr>
                <w:ins w:id="350" w:author="Chen Heller" w:date="2022-09-14T16:49:00Z"/>
              </w:rPr>
            </w:pPr>
            <w:ins w:id="351" w:author="Chen Heller" w:date="2022-09-14T16:49:00Z">
              <w:r>
                <w:t>3.69</w:t>
              </w:r>
            </w:ins>
          </w:p>
        </w:tc>
        <w:tc>
          <w:tcPr>
            <w:tcW w:w="992" w:type="dxa"/>
          </w:tcPr>
          <w:p w14:paraId="27EBAABF" w14:textId="77777777" w:rsidR="00B65BC7" w:rsidRDefault="00B65BC7" w:rsidP="00EA2CED">
            <w:pPr>
              <w:ind w:firstLine="0"/>
              <w:rPr>
                <w:ins w:id="352" w:author="Chen Heller" w:date="2022-09-14T16:49:00Z"/>
              </w:rPr>
            </w:pPr>
            <w:ins w:id="353" w:author="Chen Heller" w:date="2022-09-14T16:49:00Z">
              <w:r>
                <w:t>0.010</w:t>
              </w:r>
            </w:ins>
          </w:p>
        </w:tc>
        <w:tc>
          <w:tcPr>
            <w:tcW w:w="1701" w:type="dxa"/>
          </w:tcPr>
          <w:p w14:paraId="17021F6F" w14:textId="77777777" w:rsidR="00B65BC7" w:rsidRDefault="00B65BC7" w:rsidP="00EA2CED">
            <w:pPr>
              <w:ind w:firstLine="0"/>
              <w:rPr>
                <w:ins w:id="354" w:author="Chen Heller" w:date="2022-09-14T16:49:00Z"/>
              </w:rPr>
            </w:pPr>
            <w:ins w:id="355" w:author="Chen Heller" w:date="2022-09-14T16:49:00Z">
              <w:r>
                <w:t>-1.59, -0.32</w:t>
              </w:r>
            </w:ins>
          </w:p>
        </w:tc>
        <w:tc>
          <w:tcPr>
            <w:tcW w:w="709" w:type="dxa"/>
          </w:tcPr>
          <w:p w14:paraId="477C98BA" w14:textId="77777777" w:rsidR="00B65BC7" w:rsidRDefault="00B65BC7" w:rsidP="00EA2CED">
            <w:pPr>
              <w:ind w:firstLine="0"/>
              <w:rPr>
                <w:ins w:id="356" w:author="Chen Heller" w:date="2022-09-14T16:49:00Z"/>
              </w:rPr>
            </w:pPr>
            <w:ins w:id="357" w:author="Chen Heller" w:date="2022-09-14T16:49:00Z">
              <w:r>
                <w:t>1.40</w:t>
              </w:r>
            </w:ins>
          </w:p>
        </w:tc>
      </w:tr>
      <w:tr w:rsidR="00B65BC7" w14:paraId="114D34EA" w14:textId="77777777" w:rsidTr="00EA2CED">
        <w:trPr>
          <w:trHeight w:val="490"/>
          <w:ins w:id="358" w:author="Chen Heller" w:date="2022-09-14T16:49:00Z"/>
        </w:trPr>
        <w:tc>
          <w:tcPr>
            <w:tcW w:w="284" w:type="dxa"/>
            <w:vMerge/>
            <w:tcBorders>
              <w:top w:val="single" w:sz="12" w:space="0" w:color="auto"/>
              <w:bottom w:val="single" w:sz="12" w:space="0" w:color="auto"/>
            </w:tcBorders>
          </w:tcPr>
          <w:p w14:paraId="072474F2" w14:textId="77777777" w:rsidR="00B65BC7" w:rsidRPr="00EA2CED" w:rsidRDefault="00B65BC7" w:rsidP="00EA2CED">
            <w:pPr>
              <w:ind w:firstLine="0"/>
              <w:rPr>
                <w:ins w:id="359" w:author="Chen Heller" w:date="2022-09-14T16:49:00Z"/>
                <w:b/>
                <w:bCs/>
              </w:rPr>
            </w:pPr>
          </w:p>
        </w:tc>
        <w:tc>
          <w:tcPr>
            <w:tcW w:w="2126" w:type="dxa"/>
          </w:tcPr>
          <w:p w14:paraId="1CA70F67" w14:textId="77777777" w:rsidR="00B65BC7" w:rsidRPr="00EA2CED" w:rsidRDefault="00B65BC7" w:rsidP="00EA2CED">
            <w:pPr>
              <w:ind w:firstLine="0"/>
              <w:rPr>
                <w:ins w:id="360" w:author="Chen Heller" w:date="2022-09-14T16:49:00Z"/>
                <w:b/>
                <w:bCs/>
              </w:rPr>
            </w:pPr>
            <w:ins w:id="361" w:author="Chen Heller" w:date="2022-09-14T16:49:00Z">
              <w:r w:rsidRPr="00EA2CED">
                <w:rPr>
                  <w:b/>
                  <w:bCs/>
                </w:rPr>
                <w:t>Reaction time</w:t>
              </w:r>
            </w:ins>
          </w:p>
        </w:tc>
        <w:tc>
          <w:tcPr>
            <w:tcW w:w="1701" w:type="dxa"/>
          </w:tcPr>
          <w:p w14:paraId="5006B1B1" w14:textId="77777777" w:rsidR="00B65BC7" w:rsidRDefault="00B65BC7" w:rsidP="00EA2CED">
            <w:pPr>
              <w:ind w:firstLine="0"/>
              <w:rPr>
                <w:ins w:id="362" w:author="Chen Heller" w:date="2022-09-14T16:49:00Z"/>
              </w:rPr>
            </w:pPr>
            <w:ins w:id="363" w:author="Chen Heller" w:date="2022-09-14T16:49:00Z">
              <w:r>
                <w:t>164.46 (26.10)</w:t>
              </w:r>
            </w:ins>
          </w:p>
        </w:tc>
        <w:tc>
          <w:tcPr>
            <w:tcW w:w="1701" w:type="dxa"/>
          </w:tcPr>
          <w:p w14:paraId="2BDBB3E3" w14:textId="77777777" w:rsidR="00B65BC7" w:rsidRDefault="00B65BC7" w:rsidP="00EA2CED">
            <w:pPr>
              <w:ind w:firstLine="0"/>
              <w:rPr>
                <w:ins w:id="364" w:author="Chen Heller" w:date="2022-09-14T16:49:00Z"/>
              </w:rPr>
            </w:pPr>
            <w:ins w:id="365" w:author="Chen Heller" w:date="2022-09-14T16:49:00Z">
              <w:r>
                <w:t>175.93 (15.40)</w:t>
              </w:r>
            </w:ins>
          </w:p>
        </w:tc>
        <w:tc>
          <w:tcPr>
            <w:tcW w:w="709" w:type="dxa"/>
          </w:tcPr>
          <w:p w14:paraId="2690C41D" w14:textId="77777777" w:rsidR="00B65BC7" w:rsidRDefault="00B65BC7" w:rsidP="00EA2CED">
            <w:pPr>
              <w:ind w:firstLine="0"/>
              <w:rPr>
                <w:ins w:id="366" w:author="Chen Heller" w:date="2022-09-14T16:49:00Z"/>
              </w:rPr>
            </w:pPr>
            <w:ins w:id="367" w:author="Chen Heller" w:date="2022-09-14T16:49:00Z">
              <w:r>
                <w:t>2.22</w:t>
              </w:r>
            </w:ins>
          </w:p>
        </w:tc>
        <w:tc>
          <w:tcPr>
            <w:tcW w:w="992" w:type="dxa"/>
          </w:tcPr>
          <w:p w14:paraId="1AC04C4D" w14:textId="77777777" w:rsidR="00B65BC7" w:rsidRDefault="00B65BC7" w:rsidP="00EA2CED">
            <w:pPr>
              <w:ind w:firstLine="0"/>
              <w:rPr>
                <w:ins w:id="368" w:author="Chen Heller" w:date="2022-09-14T16:49:00Z"/>
              </w:rPr>
            </w:pPr>
            <w:ins w:id="369" w:author="Chen Heller" w:date="2022-09-14T16:49:00Z">
              <w:r>
                <w:t>0.067</w:t>
              </w:r>
            </w:ins>
          </w:p>
        </w:tc>
        <w:tc>
          <w:tcPr>
            <w:tcW w:w="1701" w:type="dxa"/>
          </w:tcPr>
          <w:p w14:paraId="5E3BEF8D" w14:textId="77777777" w:rsidR="00B65BC7" w:rsidRDefault="00B65BC7" w:rsidP="00EA2CED">
            <w:pPr>
              <w:ind w:firstLine="0"/>
              <w:rPr>
                <w:ins w:id="370" w:author="Chen Heller" w:date="2022-09-14T16:49:00Z"/>
              </w:rPr>
            </w:pPr>
            <w:ins w:id="371" w:author="Chen Heller" w:date="2022-09-14T16:49:00Z">
              <w:r>
                <w:t>-24.08, 1.12</w:t>
              </w:r>
            </w:ins>
          </w:p>
        </w:tc>
        <w:tc>
          <w:tcPr>
            <w:tcW w:w="709" w:type="dxa"/>
          </w:tcPr>
          <w:p w14:paraId="3C61DC4C" w14:textId="77777777" w:rsidR="00B65BC7" w:rsidRDefault="00B65BC7" w:rsidP="00EA2CED">
            <w:pPr>
              <w:ind w:firstLine="0"/>
              <w:rPr>
                <w:ins w:id="372" w:author="Chen Heller" w:date="2022-09-14T16:49:00Z"/>
              </w:rPr>
            </w:pPr>
            <w:ins w:id="373" w:author="Chen Heller" w:date="2022-09-14T16:49:00Z">
              <w:r>
                <w:t>0.84</w:t>
              </w:r>
            </w:ins>
          </w:p>
        </w:tc>
      </w:tr>
      <w:tr w:rsidR="00B65BC7" w14:paraId="2B49790C" w14:textId="77777777" w:rsidTr="005A7125">
        <w:trPr>
          <w:trHeight w:val="490"/>
          <w:ins w:id="374" w:author="Chen Heller" w:date="2022-09-14T16:49:00Z"/>
          <w:trPrChange w:id="375" w:author="Chen Heller" w:date="2022-09-14T16:50:00Z">
            <w:trPr>
              <w:trHeight w:val="490"/>
            </w:trPr>
          </w:trPrChange>
        </w:trPr>
        <w:tc>
          <w:tcPr>
            <w:tcW w:w="284" w:type="dxa"/>
            <w:vMerge/>
            <w:tcBorders>
              <w:top w:val="single" w:sz="12" w:space="0" w:color="auto"/>
              <w:bottom w:val="single" w:sz="12" w:space="0" w:color="auto"/>
            </w:tcBorders>
            <w:tcPrChange w:id="376" w:author="Chen Heller" w:date="2022-09-14T16:50:00Z">
              <w:tcPr>
                <w:tcW w:w="284" w:type="dxa"/>
                <w:vMerge/>
                <w:tcBorders>
                  <w:top w:val="single" w:sz="12" w:space="0" w:color="auto"/>
                  <w:bottom w:val="single" w:sz="12" w:space="0" w:color="auto"/>
                </w:tcBorders>
              </w:tcPr>
            </w:tcPrChange>
          </w:tcPr>
          <w:p w14:paraId="59F3BEA9" w14:textId="77777777" w:rsidR="00B65BC7" w:rsidRPr="00EA2CED" w:rsidRDefault="00B65BC7" w:rsidP="00EA2CED">
            <w:pPr>
              <w:ind w:firstLine="0"/>
              <w:rPr>
                <w:ins w:id="377" w:author="Chen Heller" w:date="2022-09-14T16:49:00Z"/>
                <w:b/>
                <w:bCs/>
              </w:rPr>
            </w:pPr>
          </w:p>
        </w:tc>
        <w:tc>
          <w:tcPr>
            <w:tcW w:w="2126" w:type="dxa"/>
            <w:tcPrChange w:id="378" w:author="Chen Heller" w:date="2022-09-14T16:50:00Z">
              <w:tcPr>
                <w:tcW w:w="2126" w:type="dxa"/>
              </w:tcPr>
            </w:tcPrChange>
          </w:tcPr>
          <w:p w14:paraId="76E6486F" w14:textId="77777777" w:rsidR="00B65BC7" w:rsidRPr="00EA2CED" w:rsidRDefault="00B65BC7" w:rsidP="00EA2CED">
            <w:pPr>
              <w:ind w:firstLine="0"/>
              <w:rPr>
                <w:ins w:id="379" w:author="Chen Heller" w:date="2022-09-14T16:49:00Z"/>
                <w:b/>
                <w:bCs/>
              </w:rPr>
            </w:pPr>
            <w:ins w:id="380" w:author="Chen Heller" w:date="2022-09-14T16:49:00Z">
              <w:r w:rsidRPr="00EA2CED">
                <w:rPr>
                  <w:b/>
                  <w:bCs/>
                </w:rPr>
                <w:t>Movement time</w:t>
              </w:r>
            </w:ins>
          </w:p>
        </w:tc>
        <w:tc>
          <w:tcPr>
            <w:tcW w:w="1701" w:type="dxa"/>
            <w:tcPrChange w:id="381" w:author="Chen Heller" w:date="2022-09-14T16:50:00Z">
              <w:tcPr>
                <w:tcW w:w="1701" w:type="dxa"/>
              </w:tcPr>
            </w:tcPrChange>
          </w:tcPr>
          <w:p w14:paraId="7B75D1DE" w14:textId="77777777" w:rsidR="00B65BC7" w:rsidRDefault="00B65BC7" w:rsidP="00EA2CED">
            <w:pPr>
              <w:ind w:firstLine="0"/>
              <w:rPr>
                <w:ins w:id="382" w:author="Chen Heller" w:date="2022-09-14T16:49:00Z"/>
              </w:rPr>
            </w:pPr>
            <w:ins w:id="383" w:author="Chen Heller" w:date="2022-09-14T16:49:00Z">
              <w:r>
                <w:t>391.95 (32.91)</w:t>
              </w:r>
            </w:ins>
          </w:p>
        </w:tc>
        <w:tc>
          <w:tcPr>
            <w:tcW w:w="1701" w:type="dxa"/>
            <w:tcPrChange w:id="384" w:author="Chen Heller" w:date="2022-09-14T16:50:00Z">
              <w:tcPr>
                <w:tcW w:w="1701" w:type="dxa"/>
              </w:tcPr>
            </w:tcPrChange>
          </w:tcPr>
          <w:p w14:paraId="7201221D" w14:textId="77777777" w:rsidR="00B65BC7" w:rsidRDefault="00B65BC7" w:rsidP="00EA2CED">
            <w:pPr>
              <w:ind w:firstLine="0"/>
              <w:rPr>
                <w:ins w:id="385" w:author="Chen Heller" w:date="2022-09-14T16:49:00Z"/>
              </w:rPr>
            </w:pPr>
            <w:ins w:id="386" w:author="Chen Heller" w:date="2022-09-14T16:49:00Z">
              <w:r>
                <w:t>403.35 (25.40)</w:t>
              </w:r>
            </w:ins>
          </w:p>
        </w:tc>
        <w:tc>
          <w:tcPr>
            <w:tcW w:w="709" w:type="dxa"/>
            <w:tcPrChange w:id="387" w:author="Chen Heller" w:date="2022-09-14T16:50:00Z">
              <w:tcPr>
                <w:tcW w:w="709" w:type="dxa"/>
              </w:tcPr>
            </w:tcPrChange>
          </w:tcPr>
          <w:p w14:paraId="3086A51A" w14:textId="77777777" w:rsidR="00B65BC7" w:rsidRDefault="00B65BC7" w:rsidP="00EA2CED">
            <w:pPr>
              <w:ind w:firstLine="0"/>
              <w:rPr>
                <w:ins w:id="388" w:author="Chen Heller" w:date="2022-09-14T16:49:00Z"/>
              </w:rPr>
            </w:pPr>
            <w:ins w:id="389" w:author="Chen Heller" w:date="2022-09-14T16:49:00Z">
              <w:r>
                <w:t>2.41</w:t>
              </w:r>
            </w:ins>
          </w:p>
        </w:tc>
        <w:tc>
          <w:tcPr>
            <w:tcW w:w="992" w:type="dxa"/>
            <w:tcPrChange w:id="390" w:author="Chen Heller" w:date="2022-09-14T16:50:00Z">
              <w:tcPr>
                <w:tcW w:w="992" w:type="dxa"/>
              </w:tcPr>
            </w:tcPrChange>
          </w:tcPr>
          <w:p w14:paraId="3878A5F2" w14:textId="77777777" w:rsidR="00B65BC7" w:rsidRDefault="00B65BC7" w:rsidP="00EA2CED">
            <w:pPr>
              <w:ind w:firstLine="0"/>
              <w:rPr>
                <w:ins w:id="391" w:author="Chen Heller" w:date="2022-09-14T16:49:00Z"/>
              </w:rPr>
            </w:pPr>
            <w:ins w:id="392" w:author="Chen Heller" w:date="2022-09-14T16:49:00Z">
              <w:r>
                <w:t>0.051</w:t>
              </w:r>
            </w:ins>
          </w:p>
        </w:tc>
        <w:tc>
          <w:tcPr>
            <w:tcW w:w="1701" w:type="dxa"/>
            <w:tcPrChange w:id="393" w:author="Chen Heller" w:date="2022-09-14T16:50:00Z">
              <w:tcPr>
                <w:tcW w:w="1701" w:type="dxa"/>
              </w:tcPr>
            </w:tcPrChange>
          </w:tcPr>
          <w:p w14:paraId="0783040B" w14:textId="77777777" w:rsidR="00B65BC7" w:rsidRDefault="00B65BC7" w:rsidP="00EA2CED">
            <w:pPr>
              <w:ind w:firstLine="0"/>
              <w:rPr>
                <w:ins w:id="394" w:author="Chen Heller" w:date="2022-09-14T16:49:00Z"/>
              </w:rPr>
            </w:pPr>
            <w:ins w:id="395" w:author="Chen Heller" w:date="2022-09-14T16:49:00Z">
              <w:r>
                <w:t>-22.92, 0.13</w:t>
              </w:r>
            </w:ins>
          </w:p>
        </w:tc>
        <w:tc>
          <w:tcPr>
            <w:tcW w:w="709" w:type="dxa"/>
            <w:tcPrChange w:id="396" w:author="Chen Heller" w:date="2022-09-14T16:50:00Z">
              <w:tcPr>
                <w:tcW w:w="709" w:type="dxa"/>
              </w:tcPr>
            </w:tcPrChange>
          </w:tcPr>
          <w:p w14:paraId="483EC647" w14:textId="77777777" w:rsidR="00B65BC7" w:rsidRDefault="00B65BC7" w:rsidP="00EA2CED">
            <w:pPr>
              <w:ind w:firstLine="0"/>
              <w:rPr>
                <w:ins w:id="397" w:author="Chen Heller" w:date="2022-09-14T16:49:00Z"/>
              </w:rPr>
            </w:pPr>
            <w:ins w:id="398" w:author="Chen Heller" w:date="2022-09-14T16:49:00Z">
              <w:r>
                <w:t>0.91</w:t>
              </w:r>
            </w:ins>
          </w:p>
        </w:tc>
      </w:tr>
      <w:tr w:rsidR="00B65BC7" w14:paraId="67060BE0" w14:textId="77777777" w:rsidTr="005A7125">
        <w:trPr>
          <w:trHeight w:val="490"/>
          <w:ins w:id="399" w:author="Chen Heller" w:date="2022-09-14T16:49:00Z"/>
          <w:trPrChange w:id="400" w:author="Chen Heller" w:date="2022-09-14T16:50:00Z">
            <w:trPr>
              <w:trHeight w:val="490"/>
            </w:trPr>
          </w:trPrChange>
        </w:trPr>
        <w:tc>
          <w:tcPr>
            <w:tcW w:w="284" w:type="dxa"/>
            <w:vMerge/>
            <w:tcBorders>
              <w:top w:val="single" w:sz="12" w:space="0" w:color="auto"/>
              <w:bottom w:val="single" w:sz="12" w:space="0" w:color="auto"/>
            </w:tcBorders>
            <w:tcPrChange w:id="401" w:author="Chen Heller" w:date="2022-09-14T16:50:00Z">
              <w:tcPr>
                <w:tcW w:w="284" w:type="dxa"/>
                <w:vMerge/>
                <w:tcBorders>
                  <w:top w:val="single" w:sz="12" w:space="0" w:color="auto"/>
                  <w:bottom w:val="single" w:sz="12" w:space="0" w:color="auto"/>
                </w:tcBorders>
              </w:tcPr>
            </w:tcPrChange>
          </w:tcPr>
          <w:p w14:paraId="3CB58060" w14:textId="77777777" w:rsidR="00B65BC7" w:rsidRPr="00EA2CED" w:rsidRDefault="00B65BC7" w:rsidP="00EA2CED">
            <w:pPr>
              <w:ind w:firstLine="0"/>
              <w:rPr>
                <w:ins w:id="402" w:author="Chen Heller" w:date="2022-09-14T16:49:00Z"/>
                <w:b/>
                <w:bCs/>
              </w:rPr>
            </w:pPr>
          </w:p>
        </w:tc>
        <w:tc>
          <w:tcPr>
            <w:tcW w:w="2126" w:type="dxa"/>
            <w:tcBorders>
              <w:bottom w:val="single" w:sz="12" w:space="0" w:color="auto"/>
            </w:tcBorders>
            <w:tcPrChange w:id="403" w:author="Chen Heller" w:date="2022-09-14T16:50:00Z">
              <w:tcPr>
                <w:tcW w:w="2126" w:type="dxa"/>
                <w:tcBorders>
                  <w:bottom w:val="single" w:sz="12" w:space="0" w:color="auto"/>
                </w:tcBorders>
              </w:tcPr>
            </w:tcPrChange>
          </w:tcPr>
          <w:p w14:paraId="1A0AB380" w14:textId="77777777" w:rsidR="00B65BC7" w:rsidRPr="00EA2CED" w:rsidRDefault="00B65BC7" w:rsidP="00EA2CED">
            <w:pPr>
              <w:ind w:firstLine="0"/>
              <w:rPr>
                <w:ins w:id="404" w:author="Chen Heller" w:date="2022-09-14T16:49:00Z"/>
                <w:b/>
                <w:bCs/>
              </w:rPr>
            </w:pPr>
            <w:ins w:id="405" w:author="Chen Heller" w:date="2022-09-14T16:49:00Z">
              <w:r w:rsidRPr="00EA2CED">
                <w:rPr>
                  <w:b/>
                  <w:bCs/>
                </w:rPr>
                <w:t>COM</w:t>
              </w:r>
            </w:ins>
          </w:p>
        </w:tc>
        <w:tc>
          <w:tcPr>
            <w:tcW w:w="1701" w:type="dxa"/>
            <w:tcBorders>
              <w:bottom w:val="single" w:sz="12" w:space="0" w:color="auto"/>
            </w:tcBorders>
            <w:tcPrChange w:id="406" w:author="Chen Heller" w:date="2022-09-14T16:50:00Z">
              <w:tcPr>
                <w:tcW w:w="1701" w:type="dxa"/>
                <w:tcBorders>
                  <w:bottom w:val="single" w:sz="12" w:space="0" w:color="auto"/>
                </w:tcBorders>
              </w:tcPr>
            </w:tcPrChange>
          </w:tcPr>
          <w:p w14:paraId="2794FA10" w14:textId="77777777" w:rsidR="00B65BC7" w:rsidRDefault="00B65BC7" w:rsidP="00EA2CED">
            <w:pPr>
              <w:ind w:firstLine="0"/>
              <w:rPr>
                <w:ins w:id="407" w:author="Chen Heller" w:date="2022-09-14T16:49:00Z"/>
              </w:rPr>
            </w:pPr>
            <w:ins w:id="408" w:author="Chen Heller" w:date="2022-09-14T16:49:00Z">
              <w:r>
                <w:t>0.20 (0.13)</w:t>
              </w:r>
            </w:ins>
          </w:p>
        </w:tc>
        <w:tc>
          <w:tcPr>
            <w:tcW w:w="1701" w:type="dxa"/>
            <w:tcBorders>
              <w:bottom w:val="single" w:sz="12" w:space="0" w:color="auto"/>
            </w:tcBorders>
            <w:tcPrChange w:id="409" w:author="Chen Heller" w:date="2022-09-14T16:50:00Z">
              <w:tcPr>
                <w:tcW w:w="1701" w:type="dxa"/>
                <w:tcBorders>
                  <w:bottom w:val="single" w:sz="12" w:space="0" w:color="auto"/>
                </w:tcBorders>
              </w:tcPr>
            </w:tcPrChange>
          </w:tcPr>
          <w:p w14:paraId="1949F302" w14:textId="77777777" w:rsidR="00B65BC7" w:rsidRDefault="00B65BC7" w:rsidP="00EA2CED">
            <w:pPr>
              <w:ind w:firstLine="0"/>
              <w:rPr>
                <w:ins w:id="410" w:author="Chen Heller" w:date="2022-09-14T16:49:00Z"/>
              </w:rPr>
            </w:pPr>
            <w:ins w:id="411" w:author="Chen Heller" w:date="2022-09-14T16:49:00Z">
              <w:r>
                <w:t>0.20 (0.15)</w:t>
              </w:r>
            </w:ins>
          </w:p>
        </w:tc>
        <w:tc>
          <w:tcPr>
            <w:tcW w:w="709" w:type="dxa"/>
            <w:tcBorders>
              <w:bottom w:val="single" w:sz="12" w:space="0" w:color="auto"/>
            </w:tcBorders>
            <w:tcPrChange w:id="412" w:author="Chen Heller" w:date="2022-09-14T16:50:00Z">
              <w:tcPr>
                <w:tcW w:w="709" w:type="dxa"/>
                <w:tcBorders>
                  <w:bottom w:val="single" w:sz="12" w:space="0" w:color="auto"/>
                </w:tcBorders>
              </w:tcPr>
            </w:tcPrChange>
          </w:tcPr>
          <w:p w14:paraId="44FC5A3C" w14:textId="77777777" w:rsidR="00B65BC7" w:rsidRDefault="00B65BC7" w:rsidP="00EA2CED">
            <w:pPr>
              <w:ind w:firstLine="0"/>
              <w:rPr>
                <w:ins w:id="413" w:author="Chen Heller" w:date="2022-09-14T16:49:00Z"/>
              </w:rPr>
            </w:pPr>
            <w:ins w:id="414" w:author="Chen Heller" w:date="2022-09-14T16:49:00Z">
              <w:r>
                <w:t>0.05</w:t>
              </w:r>
            </w:ins>
          </w:p>
        </w:tc>
        <w:tc>
          <w:tcPr>
            <w:tcW w:w="992" w:type="dxa"/>
            <w:tcBorders>
              <w:bottom w:val="single" w:sz="12" w:space="0" w:color="auto"/>
            </w:tcBorders>
            <w:tcPrChange w:id="415" w:author="Chen Heller" w:date="2022-09-14T16:50:00Z">
              <w:tcPr>
                <w:tcW w:w="992" w:type="dxa"/>
                <w:tcBorders>
                  <w:bottom w:val="single" w:sz="12" w:space="0" w:color="auto"/>
                </w:tcBorders>
              </w:tcPr>
            </w:tcPrChange>
          </w:tcPr>
          <w:p w14:paraId="201E86B7" w14:textId="77777777" w:rsidR="00B65BC7" w:rsidRDefault="00B65BC7" w:rsidP="00EA2CED">
            <w:pPr>
              <w:ind w:firstLine="0"/>
              <w:rPr>
                <w:ins w:id="416" w:author="Chen Heller" w:date="2022-09-14T16:49:00Z"/>
              </w:rPr>
            </w:pPr>
            <w:ins w:id="417" w:author="Chen Heller" w:date="2022-09-14T16:49:00Z">
              <w:r>
                <w:t>0.959</w:t>
              </w:r>
            </w:ins>
          </w:p>
        </w:tc>
        <w:tc>
          <w:tcPr>
            <w:tcW w:w="1701" w:type="dxa"/>
            <w:tcBorders>
              <w:bottom w:val="single" w:sz="12" w:space="0" w:color="auto"/>
            </w:tcBorders>
            <w:tcPrChange w:id="418" w:author="Chen Heller" w:date="2022-09-14T16:50:00Z">
              <w:tcPr>
                <w:tcW w:w="1701" w:type="dxa"/>
                <w:tcBorders>
                  <w:bottom w:val="single" w:sz="12" w:space="0" w:color="auto"/>
                </w:tcBorders>
              </w:tcPr>
            </w:tcPrChange>
          </w:tcPr>
          <w:p w14:paraId="4E22E8EE" w14:textId="77777777" w:rsidR="00B65BC7" w:rsidRDefault="00B65BC7" w:rsidP="00EA2CED">
            <w:pPr>
              <w:ind w:firstLine="0"/>
              <w:rPr>
                <w:ins w:id="419" w:author="Chen Heller" w:date="2022-09-14T16:49:00Z"/>
              </w:rPr>
            </w:pPr>
            <w:ins w:id="420" w:author="Chen Heller" w:date="2022-09-14T16:49:00Z">
              <w:r>
                <w:t>-0.10, 0.10</w:t>
              </w:r>
            </w:ins>
          </w:p>
        </w:tc>
        <w:tc>
          <w:tcPr>
            <w:tcW w:w="709" w:type="dxa"/>
            <w:tcBorders>
              <w:bottom w:val="single" w:sz="12" w:space="0" w:color="auto"/>
            </w:tcBorders>
            <w:tcPrChange w:id="421" w:author="Chen Heller" w:date="2022-09-14T16:50:00Z">
              <w:tcPr>
                <w:tcW w:w="709" w:type="dxa"/>
                <w:tcBorders>
                  <w:bottom w:val="single" w:sz="12" w:space="0" w:color="auto"/>
                </w:tcBorders>
              </w:tcPr>
            </w:tcPrChange>
          </w:tcPr>
          <w:p w14:paraId="2C4ED31F" w14:textId="77777777" w:rsidR="00B65BC7" w:rsidRDefault="00B65BC7" w:rsidP="00EA2CED">
            <w:pPr>
              <w:ind w:firstLine="0"/>
              <w:rPr>
                <w:ins w:id="422" w:author="Chen Heller" w:date="2022-09-14T16:49:00Z"/>
              </w:rPr>
            </w:pPr>
            <w:ins w:id="423" w:author="Chen Heller" w:date="2022-09-14T16:49:00Z">
              <w:r>
                <w:t>0.02</w:t>
              </w:r>
            </w:ins>
          </w:p>
        </w:tc>
      </w:tr>
      <w:tr w:rsidR="005A7125" w14:paraId="2FC93DC2" w14:textId="77777777" w:rsidTr="00E11B4B">
        <w:trPr>
          <w:trHeight w:val="490"/>
          <w:ins w:id="424" w:author="Chen Heller" w:date="2022-09-14T16:50:00Z"/>
        </w:trPr>
        <w:tc>
          <w:tcPr>
            <w:tcW w:w="9923" w:type="dxa"/>
            <w:gridSpan w:val="8"/>
            <w:tcBorders>
              <w:top w:val="single" w:sz="12" w:space="0" w:color="auto"/>
            </w:tcBorders>
          </w:tcPr>
          <w:p w14:paraId="1AD67167" w14:textId="3806DFB0" w:rsidR="00F45D87" w:rsidRDefault="004A776C" w:rsidP="00907938">
            <w:pPr>
              <w:spacing w:line="240" w:lineRule="auto"/>
              <w:ind w:firstLine="0"/>
              <w:rPr>
                <w:ins w:id="425" w:author="Chen Heller" w:date="2022-09-14T16:50:00Z"/>
              </w:rPr>
              <w:pPrChange w:id="426" w:author="Chen Heller" w:date="2022-09-14T16:58:00Z">
                <w:pPr>
                  <w:ind w:firstLine="0"/>
                </w:pPr>
              </w:pPrChange>
            </w:pPr>
            <w:ins w:id="427" w:author="Chen Heller" w:date="2022-09-14T16:54:00Z">
              <w:r w:rsidRPr="00F06B6B">
                <w:rPr>
                  <w:i/>
                  <w:iCs/>
                  <w:sz w:val="22"/>
                  <w:szCs w:val="22"/>
                  <w:rPrChange w:id="428" w:author="Chen Heller" w:date="2022-09-14T16:58:00Z">
                    <w:rPr/>
                  </w:rPrChange>
                </w:rPr>
                <w:t xml:space="preserve">Note. </w:t>
              </w:r>
            </w:ins>
            <w:ins w:id="429" w:author="Chen Heller" w:date="2022-09-14T16:56:00Z">
              <w:r w:rsidR="00DE67F7" w:rsidRPr="000A01BF">
                <w:rPr>
                  <w:sz w:val="22"/>
                  <w:szCs w:val="22"/>
                  <w:rPrChange w:id="430" w:author="Chen Heller" w:date="2022-09-14T16:59:00Z">
                    <w:rPr>
                      <w:i/>
                      <w:iCs/>
                    </w:rPr>
                  </w:rPrChange>
                </w:rPr>
                <w:t>t</w:t>
              </w:r>
            </w:ins>
            <w:ins w:id="431" w:author="Chen Heller" w:date="2022-09-14T17:00:00Z">
              <w:r w:rsidR="001C7715">
                <w:rPr>
                  <w:sz w:val="22"/>
                  <w:szCs w:val="22"/>
                </w:rPr>
                <w:t>(</w:t>
              </w:r>
              <w:proofErr w:type="spellStart"/>
              <w:r w:rsidR="001C7715">
                <w:rPr>
                  <w:sz w:val="22"/>
                  <w:szCs w:val="22"/>
                </w:rPr>
                <w:t>df</w:t>
              </w:r>
              <w:proofErr w:type="spellEnd"/>
              <w:r w:rsidR="001C7715">
                <w:rPr>
                  <w:sz w:val="22"/>
                  <w:szCs w:val="22"/>
                </w:rPr>
                <w:t>)</w:t>
              </w:r>
            </w:ins>
            <w:ins w:id="432" w:author="Chen Heller" w:date="2022-09-14T16:56:00Z">
              <w:r w:rsidR="00DE67F7" w:rsidRPr="000A01BF">
                <w:rPr>
                  <w:sz w:val="22"/>
                  <w:szCs w:val="22"/>
                  <w:rPrChange w:id="433" w:author="Chen Heller" w:date="2022-09-14T16:59:00Z">
                    <w:rPr>
                      <w:i/>
                      <w:iCs/>
                    </w:rPr>
                  </w:rPrChange>
                </w:rPr>
                <w:t xml:space="preserve"> = t-test score, degrees of freedom are in parenthesis; p = </w:t>
              </w:r>
            </w:ins>
            <w:ins w:id="434" w:author="Chen Heller" w:date="2022-09-14T16:59:00Z">
              <w:r w:rsidR="00E80D8B">
                <w:rPr>
                  <w:sz w:val="22"/>
                  <w:szCs w:val="22"/>
                </w:rPr>
                <w:t>Tree-BH corrected p-value for multiple comp</w:t>
              </w:r>
            </w:ins>
            <w:ins w:id="435" w:author="Chen Heller" w:date="2022-09-14T17:00:00Z">
              <w:r w:rsidR="00E80D8B">
                <w:rPr>
                  <w:sz w:val="22"/>
                  <w:szCs w:val="22"/>
                </w:rPr>
                <w:t xml:space="preserve">arisons; </w:t>
              </w:r>
            </w:ins>
            <w:ins w:id="436" w:author="Chen Heller" w:date="2022-09-14T16:56:00Z">
              <w:r w:rsidR="00DE67F7" w:rsidRPr="000A01BF">
                <w:rPr>
                  <w:sz w:val="22"/>
                  <w:szCs w:val="22"/>
                  <w:rPrChange w:id="437" w:author="Chen Heller" w:date="2022-09-14T16:59:00Z">
                    <w:rPr>
                      <w:i/>
                      <w:iCs/>
                    </w:rPr>
                  </w:rPrChange>
                </w:rPr>
                <w:t>CI = 95% confidence interval</w:t>
              </w:r>
            </w:ins>
            <w:ins w:id="438" w:author="Chen Heller" w:date="2022-09-14T17:00:00Z">
              <w:r w:rsidR="001C7715">
                <w:rPr>
                  <w:sz w:val="22"/>
                  <w:szCs w:val="22"/>
                </w:rPr>
                <w:t>s</w:t>
              </w:r>
            </w:ins>
            <w:ins w:id="439" w:author="Chen Heller" w:date="2022-09-14T16:57:00Z">
              <w:r w:rsidR="00F45D87" w:rsidRPr="000A01BF">
                <w:rPr>
                  <w:sz w:val="22"/>
                  <w:szCs w:val="22"/>
                  <w:rPrChange w:id="440" w:author="Chen Heller" w:date="2022-09-14T16:59:00Z">
                    <w:rPr>
                      <w:i/>
                      <w:iCs/>
                    </w:rPr>
                  </w:rPrChange>
                </w:rPr>
                <w:t>; d = Cohen's d.</w:t>
              </w:r>
            </w:ins>
            <w:ins w:id="441" w:author="Chen Heller" w:date="2022-09-14T16:58:00Z">
              <w:r w:rsidR="00F06B6B" w:rsidRPr="00F06B6B">
                <w:rPr>
                  <w:i/>
                  <w:iCs/>
                  <w:sz w:val="22"/>
                  <w:szCs w:val="22"/>
                  <w:rPrChange w:id="442" w:author="Chen Heller" w:date="2022-09-14T16:58:00Z">
                    <w:rPr>
                      <w:i/>
                      <w:iCs/>
                    </w:rPr>
                  </w:rPrChange>
                </w:rPr>
                <w:t xml:space="preserve"> </w:t>
              </w:r>
            </w:ins>
            <w:commentRangeEnd w:id="287"/>
            <w:r w:rsidR="00FF2F95">
              <w:rPr>
                <w:rStyle w:val="CommentReference"/>
              </w:rPr>
              <w:commentReference w:id="287"/>
            </w:r>
          </w:p>
        </w:tc>
      </w:tr>
    </w:tbl>
    <w:p w14:paraId="555AEE0E" w14:textId="4FCA097D" w:rsidR="00853A02" w:rsidRDefault="00853A02" w:rsidP="00853A02">
      <w:pPr>
        <w:ind w:firstLine="0"/>
      </w:pPr>
    </w:p>
    <w:p w14:paraId="14DAD7B4" w14:textId="77777777" w:rsidR="00063624" w:rsidRDefault="00063624" w:rsidP="00853A02">
      <w:pPr>
        <w:ind w:firstLine="0"/>
      </w:pPr>
    </w:p>
    <w:p w14:paraId="713A5274" w14:textId="2DBC74B7" w:rsidR="00F3771A" w:rsidRDefault="00DE78F9" w:rsidP="008351C5">
      <w:pPr>
        <w:pStyle w:val="NoSpacing"/>
        <w:keepNext/>
        <w:bidi w:val="0"/>
      </w:pPr>
      <w:commentRangeStart w:id="443"/>
      <w:r w:rsidRPr="00DE78F9">
        <w:rPr>
          <w:noProof/>
        </w:rPr>
        <w:lastRenderedPageBreak/>
        <w:drawing>
          <wp:inline distT="0" distB="0" distL="0" distR="0" wp14:anchorId="25F36CC1" wp14:editId="7CC294E3">
            <wp:extent cx="5896051" cy="396713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739" t="2071" r="24860" b="9481"/>
                    <a:stretch/>
                  </pic:blipFill>
                  <pic:spPr bwMode="auto">
                    <a:xfrm>
                      <a:off x="0" y="0"/>
                      <a:ext cx="5902670" cy="3971584"/>
                    </a:xfrm>
                    <a:prstGeom prst="rect">
                      <a:avLst/>
                    </a:prstGeom>
                    <a:noFill/>
                    <a:ln>
                      <a:noFill/>
                    </a:ln>
                    <a:extLst>
                      <a:ext uri="{53640926-AAD7-44D8-BBD7-CCE9431645EC}">
                        <a14:shadowObscured xmlns:a14="http://schemas.microsoft.com/office/drawing/2010/main"/>
                      </a:ext>
                    </a:extLst>
                  </pic:spPr>
                </pic:pic>
              </a:graphicData>
            </a:graphic>
          </wp:inline>
        </w:drawing>
      </w:r>
      <w:commentRangeEnd w:id="443"/>
      <w:r w:rsidR="00935B6B">
        <w:rPr>
          <w:rStyle w:val="CommentReference"/>
          <w:rFonts w:asciiTheme="majorBidi" w:hAnsiTheme="majorBidi" w:cstheme="majorBidi"/>
        </w:rPr>
        <w:commentReference w:id="443"/>
      </w:r>
    </w:p>
    <w:p w14:paraId="3DC74FC5" w14:textId="12E6EC1F" w:rsidR="00861172" w:rsidRDefault="00F3771A" w:rsidP="008351C5">
      <w:pPr>
        <w:pStyle w:val="Caption"/>
        <w:jc w:val="left"/>
      </w:pPr>
      <w:bookmarkStart w:id="444" w:name="_Ref113877436"/>
      <w:r>
        <w:t xml:space="preserve">Figure </w:t>
      </w:r>
      <w:r w:rsidR="00000000">
        <w:fldChar w:fldCharType="begin"/>
      </w:r>
      <w:r w:rsidR="00000000">
        <w:instrText xml:space="preserve"> SEQ Figure \* ARABIC </w:instrText>
      </w:r>
      <w:r w:rsidR="00000000">
        <w:fldChar w:fldCharType="separate"/>
      </w:r>
      <w:r w:rsidR="007E2512">
        <w:rPr>
          <w:noProof/>
        </w:rPr>
        <w:t>5</w:t>
      </w:r>
      <w:r w:rsidR="00000000">
        <w:rPr>
          <w:noProof/>
        </w:rPr>
        <w:fldChar w:fldCharType="end"/>
      </w:r>
      <w:bookmarkEnd w:id="444"/>
      <w:r>
        <w:t>.</w:t>
      </w:r>
      <w:r w:rsidRPr="00F3771A">
        <w:rPr>
          <w:i w:val="0"/>
          <w:iCs w:val="0"/>
          <w:color w:val="auto"/>
          <w:sz w:val="24"/>
          <w:szCs w:val="24"/>
        </w:rPr>
        <w:t xml:space="preserve"> </w:t>
      </w:r>
      <w:r w:rsidRPr="00F3771A">
        <w:t xml:space="preserve">Results of Experiment </w:t>
      </w:r>
      <w:r>
        <w:t>3</w:t>
      </w:r>
      <w:r w:rsidRPr="00F3771A">
        <w:t xml:space="preserve">. (a) </w:t>
      </w:r>
      <w:commentRangeStart w:id="445"/>
      <w:r w:rsidRPr="00F3771A">
        <w:t>Reaching trajectories</w:t>
      </w:r>
      <w:r w:rsidR="00547992">
        <w:t xml:space="preserve"> of valid trials</w:t>
      </w:r>
      <w:r w:rsidRPr="00F3771A">
        <w:t xml:space="preserve"> to left and right targets, averaged across all participants. (b</w:t>
      </w:r>
      <w:r w:rsidR="00EC5E25">
        <w:t xml:space="preserve">) Response time </w:t>
      </w:r>
      <w:r w:rsidR="00656B04">
        <w:t xml:space="preserve">in the first block of the first and second days. </w:t>
      </w:r>
      <w:r w:rsidR="00EC5E25">
        <w:t>(</w:t>
      </w:r>
      <w:r w:rsidR="00656B04">
        <w:t>b</w:t>
      </w:r>
      <w:r w:rsidRPr="00F3771A">
        <w:t xml:space="preserve">-f) Dots are single participant averages while the </w:t>
      </w:r>
      <w:r w:rsidR="00FA5D66">
        <w:t xml:space="preserve">colored </w:t>
      </w:r>
      <w:r w:rsidRPr="00F3771A">
        <w:t>horizontal lines are the average of all participants. Black error bars symbol the standard error (SE). Full/dashed grey lines represent a numerical incline/decline between the congruent and incongruent conditions.</w:t>
      </w:r>
      <w:commentRangeEnd w:id="445"/>
      <w:r w:rsidR="006766D1">
        <w:rPr>
          <w:rStyle w:val="CommentReference"/>
          <w:i w:val="0"/>
          <w:iCs w:val="0"/>
          <w:color w:val="auto"/>
        </w:rPr>
        <w:commentReference w:id="445"/>
      </w:r>
    </w:p>
    <w:p w14:paraId="606097A7" w14:textId="001D673D" w:rsidR="00D826D9" w:rsidRDefault="00D826D9" w:rsidP="006238E0">
      <w:pPr>
        <w:pStyle w:val="Heading3"/>
      </w:pPr>
      <w:bookmarkStart w:id="446" w:name="_Toc114053546"/>
      <w:r>
        <w:t>Discussion</w:t>
      </w:r>
      <w:bookmarkEnd w:id="446"/>
    </w:p>
    <w:p w14:paraId="04CA93E9" w14:textId="41151192" w:rsidR="000E0EDB" w:rsidRDefault="00BA3CA8" w:rsidP="00B25647">
      <w:pPr>
        <w:ind w:firstLine="0"/>
      </w:pPr>
      <w:r>
        <w:t xml:space="preserve">Experiment 3 incorporated </w:t>
      </w:r>
      <w:r w:rsidR="00336EE6">
        <w:t xml:space="preserve">a prolonged practice session </w:t>
      </w:r>
      <w:proofErr w:type="gramStart"/>
      <w:r w:rsidR="00336EE6">
        <w:t>in order to</w:t>
      </w:r>
      <w:proofErr w:type="gramEnd"/>
      <w:r w:rsidR="00336EE6">
        <w:t xml:space="preserve"> decrease the </w:t>
      </w:r>
      <w:r w:rsidR="007109DD">
        <w:t>number</w:t>
      </w:r>
      <w:r w:rsidR="00336EE6">
        <w:t xml:space="preserve"> of excluded trials and improve the probability of detecting the unconscious effects. </w:t>
      </w:r>
      <w:ins w:id="447" w:author="Chen Heller" w:date="2022-09-14T12:40:00Z">
        <w:r w:rsidR="006B6AC7">
          <w:t xml:space="preserve">Notably, </w:t>
        </w:r>
      </w:ins>
      <w:ins w:id="448" w:author="Chen Heller" w:date="2022-09-14T12:37:00Z">
        <w:r w:rsidR="005D7C3E">
          <w:t xml:space="preserve">the results did </w:t>
        </w:r>
      </w:ins>
      <w:ins w:id="449" w:author="Chen Heller" w:date="2022-09-14T12:38:00Z">
        <w:r w:rsidR="005D7C3E">
          <w:t>pass the multiple comparisons correction</w:t>
        </w:r>
      </w:ins>
      <w:ins w:id="450" w:author="Chen Heller" w:date="2022-09-14T12:40:00Z">
        <w:r w:rsidR="006B6AC7">
          <w:t xml:space="preserve">. However </w:t>
        </w:r>
      </w:ins>
      <w:ins w:id="451" w:author="Chen Heller" w:date="2022-09-14T12:38:00Z">
        <w:r w:rsidR="005D7C3E">
          <w:t xml:space="preserve">interesting trends </w:t>
        </w:r>
      </w:ins>
      <w:ins w:id="452" w:author="Chen Heller" w:date="2022-09-14T12:40:00Z">
        <w:r w:rsidR="006B6AC7">
          <w:t xml:space="preserve">did imply </w:t>
        </w:r>
      </w:ins>
      <w:ins w:id="453" w:author="Chen Heller" w:date="2022-09-14T12:38:00Z">
        <w:r w:rsidR="005D7C3E">
          <w:t>of a congruency effect</w:t>
        </w:r>
      </w:ins>
      <w:del w:id="454" w:author="Chen Heller" w:date="2022-09-14T12:39:00Z">
        <w:r w:rsidR="00336EE6" w:rsidDel="00385459">
          <w:delText xml:space="preserve">The results </w:delText>
        </w:r>
        <w:r w:rsidR="00E40999" w:rsidDel="00385459">
          <w:delText>demonstrate</w:delText>
        </w:r>
        <w:r w:rsidR="00407760" w:rsidDel="00385459">
          <w:delText>d</w:delText>
        </w:r>
        <w:r w:rsidR="00E40999" w:rsidDel="00385459">
          <w:delText xml:space="preserve"> the </w:delText>
        </w:r>
        <w:r w:rsidR="006E2379" w:rsidDel="00385459">
          <w:delText xml:space="preserve">expected </w:delText>
        </w:r>
        <w:r w:rsidR="00E40999" w:rsidDel="00385459">
          <w:delText>congruency effect</w:delText>
        </w:r>
        <w:r w:rsidR="005D420E" w:rsidDel="00385459">
          <w:delText xml:space="preserve"> </w:delText>
        </w:r>
        <w:r w:rsidR="007D0199" w:rsidDel="00385459">
          <w:delText>on the reaching trajectories</w:delText>
        </w:r>
        <w:r w:rsidR="00EC1BFD" w:rsidDel="00385459">
          <w:delText xml:space="preserve">, </w:delText>
        </w:r>
      </w:del>
      <w:ins w:id="455" w:author="Chen Heller" w:date="2022-09-14T12:36:00Z">
        <w:r w:rsidR="007A4A6D">
          <w:t xml:space="preserve"> </w:t>
        </w:r>
      </w:ins>
      <w:ins w:id="456" w:author="Chen Heller" w:date="2022-09-14T12:39:00Z">
        <w:r w:rsidR="00385459">
          <w:t xml:space="preserve">which </w:t>
        </w:r>
      </w:ins>
      <w:r w:rsidR="009C3286">
        <w:t xml:space="preserve">manifested </w:t>
      </w:r>
      <w:del w:id="457" w:author="Chen Heller" w:date="2022-09-14T12:39:00Z">
        <w:r w:rsidR="009872FC" w:rsidDel="00385459">
          <w:delText>by</w:delText>
        </w:r>
        <w:r w:rsidR="00EC1BFD" w:rsidDel="00385459">
          <w:delText xml:space="preserve"> the </w:delText>
        </w:r>
      </w:del>
      <w:ins w:id="458" w:author="Chen Heller" w:date="2022-09-14T12:39:00Z">
        <w:r w:rsidR="00385459">
          <w:t xml:space="preserve">as a </w:t>
        </w:r>
      </w:ins>
      <w:r w:rsidR="00E40999">
        <w:t xml:space="preserve">bias </w:t>
      </w:r>
      <w:ins w:id="459" w:author="Chen Heller" w:date="2022-09-14T12:40:00Z">
        <w:r w:rsidR="00B16D05">
          <w:t>in the trajec</w:t>
        </w:r>
      </w:ins>
      <w:ins w:id="460" w:author="Chen Heller" w:date="2022-09-14T12:41:00Z">
        <w:r w:rsidR="00B16D05">
          <w:t xml:space="preserve">tories </w:t>
        </w:r>
      </w:ins>
      <w:r w:rsidR="00E40999">
        <w:t xml:space="preserve">towards the incorrect answer in the incongruent trials. This bias </w:t>
      </w:r>
      <w:r w:rsidR="001B2C33">
        <w:t>was expressed in</w:t>
      </w:r>
      <w:r w:rsidR="007B1390">
        <w:t xml:space="preserve"> a </w:t>
      </w:r>
      <w:del w:id="461" w:author="Chen Heller" w:date="2022-09-14T12:42:00Z">
        <w:r w:rsidR="00E40999" w:rsidDel="00497BB2">
          <w:delText xml:space="preserve">decrease </w:delText>
        </w:r>
      </w:del>
      <w:ins w:id="462" w:author="Chen Heller" w:date="2022-09-14T12:42:00Z">
        <w:r w:rsidR="00497BB2">
          <w:t>decreas</w:t>
        </w:r>
        <w:r w:rsidR="00497BB2">
          <w:t>ing trend</w:t>
        </w:r>
        <w:r w:rsidR="00497BB2">
          <w:t xml:space="preserve"> </w:t>
        </w:r>
      </w:ins>
      <w:r w:rsidR="00E40999">
        <w:t>in the reach area for incongruent trials.</w:t>
      </w:r>
      <w:r w:rsidR="0084046E">
        <w:t xml:space="preserve"> </w:t>
      </w:r>
      <w:r w:rsidR="009872FC">
        <w:t>The</w:t>
      </w:r>
      <w:r w:rsidR="00CD7735">
        <w:t xml:space="preserve"> results are in</w:t>
      </w:r>
      <w:r w:rsidR="0084046E">
        <w:t>-</w:t>
      </w:r>
      <w:r w:rsidR="00CD7735">
        <w:t xml:space="preserve">line with previous papers that </w:t>
      </w:r>
      <w:r w:rsidR="0084046E">
        <w:t xml:space="preserve">found a larger </w:t>
      </w:r>
      <w:commentRangeStart w:id="463"/>
      <w:r w:rsidR="00CD7735">
        <w:t>Area Under the Curve (AUC)</w:t>
      </w:r>
      <w:r w:rsidR="006E6F98">
        <w:t xml:space="preserve"> </w:t>
      </w:r>
      <w:commentRangeEnd w:id="463"/>
      <w:r w:rsidR="00D53840">
        <w:rPr>
          <w:rStyle w:val="CommentReference"/>
        </w:rPr>
        <w:commentReference w:id="463"/>
      </w:r>
      <w:r w:rsidR="006E6F98">
        <w:t>for incongruent as opposed to congruent trials</w:t>
      </w:r>
      <w:r w:rsidR="0084046E">
        <w:t xml:space="preserve"> </w:t>
      </w:r>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r w:rsidR="0084046E">
        <w:t>.</w:t>
      </w:r>
    </w:p>
    <w:p w14:paraId="071F8DE0" w14:textId="153CBF46" w:rsidR="00FC3846" w:rsidRDefault="00865203" w:rsidP="00212789">
      <w:r>
        <w:lastRenderedPageBreak/>
        <w:t>Surprisingly</w:t>
      </w:r>
      <w:r w:rsidR="00D826D9">
        <w:t xml:space="preserve">, </w:t>
      </w:r>
      <w:r w:rsidR="00F8123B">
        <w:t xml:space="preserve">the </w:t>
      </w:r>
      <w:r w:rsidR="0058739A">
        <w:t xml:space="preserve">additional practice day in </w:t>
      </w:r>
      <w:ins w:id="464" w:author="Chen Heller" w:date="2022-09-14T13:10:00Z">
        <w:r w:rsidR="002F313C" w:rsidRPr="002F313C">
          <w:t>Experiment 3</w:t>
        </w:r>
      </w:ins>
      <w:del w:id="465" w:author="Chen Heller" w:date="2022-09-14T13:10:00Z">
        <w:r w:rsidR="0058739A" w:rsidDel="002F313C">
          <w:delText>Exp 3</w:delText>
        </w:r>
        <w:r w:rsidR="00AF3C98" w:rsidDel="002F313C">
          <w:delText>.</w:delText>
        </w:r>
      </w:del>
      <w:r w:rsidR="0058739A">
        <w:t xml:space="preserve"> </w:t>
      </w:r>
      <w:r w:rsidR="00E47313">
        <w:t>D</w:t>
      </w:r>
      <w:r w:rsidR="0058739A">
        <w:t>id not</w:t>
      </w:r>
      <w:r w:rsidR="004917DF">
        <w:t xml:space="preserve"> significantly</w:t>
      </w:r>
      <w:r w:rsidR="0058739A">
        <w:t xml:space="preserve"> reduce the participants' response time or proportion of </w:t>
      </w:r>
      <w:commentRangeStart w:id="466"/>
      <w:r w:rsidR="0058739A">
        <w:t>excluded trials</w:t>
      </w:r>
      <w:commentRangeEnd w:id="466"/>
      <w:r w:rsidR="00EB2FF8">
        <w:rPr>
          <w:rStyle w:val="CommentReference"/>
        </w:rPr>
        <w:commentReference w:id="466"/>
      </w:r>
      <w:r w:rsidR="0058739A">
        <w:t xml:space="preserve">, and was therefore </w:t>
      </w:r>
      <w:r w:rsidR="00B45E24">
        <w:t>forgone</w:t>
      </w:r>
      <w:r w:rsidR="0058739A">
        <w:t xml:space="preserve"> in the next experiment.</w:t>
      </w:r>
      <w:r w:rsidR="00D826D9" w:rsidRPr="00A329D6">
        <w:t xml:space="preserve"> </w:t>
      </w:r>
    </w:p>
    <w:p w14:paraId="310B486A" w14:textId="2424ED40" w:rsidR="002B4328" w:rsidRDefault="002B4328" w:rsidP="006238E0"/>
    <w:p w14:paraId="1176DED7" w14:textId="4E998FB7" w:rsidR="00ED60E1" w:rsidRDefault="00ED60E1" w:rsidP="006238E0">
      <w:pPr>
        <w:pStyle w:val="Heading2"/>
      </w:pPr>
      <w:bookmarkStart w:id="467" w:name="_Toc114053547"/>
      <w:commentRangeStart w:id="468"/>
      <w:del w:id="469" w:author="Chen Heller" w:date="2022-09-14T13:10:00Z">
        <w:r w:rsidDel="00CE37CA">
          <w:delText>Exp 4</w:delText>
        </w:r>
      </w:del>
      <w:commentRangeEnd w:id="468"/>
      <w:ins w:id="470" w:author="Chen Heller" w:date="2022-09-14T13:10:00Z">
        <w:r w:rsidR="00CE37CA">
          <w:t>Experiment 4</w:t>
        </w:r>
      </w:ins>
      <w:r w:rsidR="00B25647">
        <w:rPr>
          <w:rStyle w:val="CommentReference"/>
          <w:rFonts w:asciiTheme="majorBidi" w:eastAsiaTheme="minorEastAsia" w:hAnsiTheme="majorBidi" w:cstheme="majorBidi"/>
          <w:b w:val="0"/>
          <w:bCs w:val="0"/>
          <w:lang w:eastAsia="en-US" w:bidi="he-IL"/>
        </w:rPr>
        <w:commentReference w:id="468"/>
      </w:r>
      <w:bookmarkEnd w:id="467"/>
    </w:p>
    <w:p w14:paraId="3D3FAF54" w14:textId="45ED2042" w:rsidR="00D826D9" w:rsidRDefault="00A8788A" w:rsidP="00B25647">
      <w:pPr>
        <w:ind w:firstLine="0"/>
      </w:pPr>
      <w:r>
        <w:t>Experiment 4</w:t>
      </w:r>
      <w:r w:rsidR="00FC3846">
        <w:t xml:space="preserve"> was preregistered </w:t>
      </w:r>
      <w:r w:rsidR="006D2FC7">
        <w:t>[</w:t>
      </w:r>
      <w:commentRangeStart w:id="471"/>
      <w:r w:rsidR="006D2FC7">
        <w:t>ref</w:t>
      </w:r>
      <w:commentRangeEnd w:id="471"/>
      <w:r w:rsidR="006D2FC7">
        <w:rPr>
          <w:rStyle w:val="CommentReference"/>
        </w:rPr>
        <w:commentReference w:id="471"/>
      </w:r>
      <w:r w:rsidR="006D2FC7">
        <w:t>]</w:t>
      </w:r>
      <w:r w:rsidR="00FC3846">
        <w:t xml:space="preserve">, aimed at </w:t>
      </w:r>
      <w:r w:rsidR="00D826D9">
        <w:t>examin</w:t>
      </w:r>
      <w:r w:rsidR="00FC3846">
        <w:t>ing</w:t>
      </w:r>
      <w:r w:rsidR="00D826D9">
        <w:t xml:space="preserve"> whether motion tracking is preferable over keyboard response</w:t>
      </w:r>
      <w:r w:rsidR="005824BE">
        <w:t>s</w:t>
      </w:r>
      <w:r w:rsidR="00D826D9">
        <w:t xml:space="preserve"> when studying unconscious processing. </w:t>
      </w:r>
      <w:r w:rsidR="008008B1">
        <w:t>Accordingly, it</w:t>
      </w:r>
      <w:r w:rsidR="005824BE">
        <w:t xml:space="preserve"> included both motion tracking and keyboard responses </w:t>
      </w:r>
      <w:r w:rsidR="0035029B">
        <w:t>sessions</w:t>
      </w:r>
      <w:r w:rsidR="005824BE">
        <w:t xml:space="preserve">, allowing me to </w:t>
      </w:r>
      <w:r w:rsidR="00D826D9">
        <w:t>compar</w:t>
      </w:r>
      <w:r w:rsidR="005824BE">
        <w:t>e</w:t>
      </w:r>
      <w:r w:rsidR="00D826D9">
        <w:t xml:space="preserve"> the sensitivity of both measures on an identical task. </w:t>
      </w:r>
      <w:r w:rsidR="00C77E69">
        <w:t>My</w:t>
      </w:r>
      <w:r w:rsidR="0035029B">
        <w:t xml:space="preserve"> approach followed the one by </w:t>
      </w:r>
      <w:r w:rsidR="006E3515">
        <w:fldChar w:fldCharType="begin"/>
      </w:r>
      <w:r w:rsidR="008D13A3">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r w:rsidR="003F65E8">
        <w:t xml:space="preserve"> replace</w:t>
      </w:r>
      <w:r w:rsidR="00335088">
        <w:t>d</w:t>
      </w:r>
      <w:r w:rsidR="003F65E8">
        <w:t xml:space="preserve"> the mouse </w:t>
      </w:r>
      <w:r w:rsidR="008921B2">
        <w:t xml:space="preserve">response </w:t>
      </w:r>
      <w:r w:rsidR="003F65E8">
        <w:t xml:space="preserve">with a more </w:t>
      </w:r>
      <w:r w:rsidR="008921B2">
        <w:t>intuitive</w:t>
      </w:r>
      <w:r w:rsidR="003F65E8">
        <w:t xml:space="preserve"> </w:t>
      </w:r>
      <w:r w:rsidR="008921B2">
        <w:t xml:space="preserve">and less </w:t>
      </w:r>
      <w:r w:rsidR="007E08AD">
        <w:t>effortful</w:t>
      </w:r>
      <w:r w:rsidR="008921B2">
        <w:t xml:space="preserve"> reaching response </w:t>
      </w:r>
      <w:r w:rsidR="00335088">
        <w:t>which does not constrain free movement</w:t>
      </w:r>
      <w:r w:rsidR="00A65CA7">
        <w:t xml:space="preserve"> </w:t>
      </w:r>
      <w:r w:rsidR="006911C5">
        <w:fldChar w:fldCharType="begin"/>
      </w:r>
      <w:r w:rsidR="006911C5">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6911C5" w:rsidRPr="006911C5">
        <w:rPr>
          <w:rFonts w:ascii="Times New Roman" w:hAnsi="Times New Roman" w:cs="Times New Roman"/>
        </w:rPr>
        <w:t>(</w:t>
      </w:r>
      <w:proofErr w:type="spellStart"/>
      <w:r w:rsidR="006911C5" w:rsidRPr="006911C5">
        <w:rPr>
          <w:rFonts w:ascii="Times New Roman" w:hAnsi="Times New Roman" w:cs="Times New Roman"/>
        </w:rPr>
        <w:t>Desmurget</w:t>
      </w:r>
      <w:proofErr w:type="spellEnd"/>
      <w:r w:rsidR="006911C5" w:rsidRPr="006911C5">
        <w:rPr>
          <w:rFonts w:ascii="Times New Roman" w:hAnsi="Times New Roman" w:cs="Times New Roman"/>
        </w:rPr>
        <w:t xml:space="preserve"> et al., 1997; </w:t>
      </w:r>
      <w:proofErr w:type="spellStart"/>
      <w:r w:rsidR="006911C5" w:rsidRPr="006911C5">
        <w:rPr>
          <w:rFonts w:ascii="Times New Roman" w:hAnsi="Times New Roman" w:cs="Times New Roman"/>
        </w:rPr>
        <w:t>Palluel</w:t>
      </w:r>
      <w:proofErr w:type="spellEnd"/>
      <w:r w:rsidR="006911C5" w:rsidRPr="006911C5">
        <w:rPr>
          <w:rFonts w:ascii="Times New Roman" w:hAnsi="Times New Roman" w:cs="Times New Roman"/>
        </w:rPr>
        <w:t>-Germain et al., 2004)</w:t>
      </w:r>
      <w:r w:rsidR="006911C5">
        <w:fldChar w:fldCharType="end"/>
      </w:r>
      <w:r w:rsidR="00335088">
        <w:t xml:space="preserve">. </w:t>
      </w:r>
      <w:r w:rsidR="00901A79">
        <w:t>Additionally,</w:t>
      </w:r>
      <w:r w:rsidR="00335088">
        <w:t xml:space="preserve"> I </w:t>
      </w:r>
      <w:r w:rsidR="002566AD">
        <w:t>improve</w:t>
      </w:r>
      <w:r w:rsidR="00335088">
        <w:t>d</w:t>
      </w:r>
      <w:r w:rsidR="002566AD">
        <w:t xml:space="preserve"> the validity of the unconscious </w:t>
      </w:r>
      <w:r w:rsidR="005D7980">
        <w:t>results</w:t>
      </w:r>
      <w:r w:rsidR="002566AD">
        <w:t xml:space="preserve"> by applying a rigorous awareness</w:t>
      </w:r>
      <w:r w:rsidR="005D7980">
        <w:t xml:space="preserve"> detection procedure </w:t>
      </w:r>
      <w:r w:rsidR="002566AD">
        <w:t xml:space="preserve">that includes both </w:t>
      </w:r>
      <w:r w:rsidR="00B93159">
        <w:t xml:space="preserve">an objective </w:t>
      </w:r>
      <w:r w:rsidR="00596EDB">
        <w:t xml:space="preserve">awareness </w:t>
      </w:r>
      <w:r w:rsidR="00B93159">
        <w:t>measure (prime 2-forced-choice recognition)</w:t>
      </w:r>
      <w:r w:rsidR="00596EDB">
        <w:t xml:space="preserve"> and </w:t>
      </w:r>
      <w:r w:rsidR="002566AD">
        <w:t xml:space="preserve">a </w:t>
      </w:r>
      <w:r w:rsidR="00C073DB">
        <w:t xml:space="preserve">subjective </w:t>
      </w:r>
      <w:r w:rsidR="002566AD">
        <w:t xml:space="preserve">trial by trial </w:t>
      </w:r>
      <w:r w:rsidR="00B93159">
        <w:t>awareness measure (</w:t>
      </w:r>
      <w:r w:rsidR="00C073DB">
        <w:t>PAS</w:t>
      </w:r>
      <w:r w:rsidR="00B93159">
        <w:t>)</w:t>
      </w:r>
      <w:r w:rsidR="00596EDB">
        <w:t xml:space="preserve">. </w:t>
      </w:r>
      <w:r w:rsidR="00C63DE1">
        <w:t xml:space="preserve">As opposed </w:t>
      </w:r>
      <w:r w:rsidR="005D7980">
        <w:t>to Xiao et al</w:t>
      </w:r>
      <w:r w:rsidR="00A24DAE">
        <w:t>.</w:t>
      </w:r>
      <w:r w:rsidR="005D7980">
        <w:t xml:space="preserve"> </w:t>
      </w:r>
      <w:r w:rsidR="00470746">
        <w:t>(</w:t>
      </w:r>
      <w:r w:rsidR="00750710">
        <w:fldChar w:fldCharType="begin"/>
      </w:r>
      <w:r w:rsidR="00364024">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50710">
        <w:fldChar w:fldCharType="separate"/>
      </w:r>
      <w:r w:rsidR="00111021" w:rsidRPr="00111021">
        <w:rPr>
          <w:rFonts w:ascii="Times New Roman" w:hAnsi="Times New Roman" w:cs="Times New Roman"/>
        </w:rPr>
        <w:t>2015)</w:t>
      </w:r>
      <w:r w:rsidR="00750710">
        <w:fldChar w:fldCharType="end"/>
      </w:r>
      <w:r w:rsidR="00AA7D91">
        <w:t xml:space="preserve"> which </w:t>
      </w:r>
      <w:r w:rsidR="00B65CCC">
        <w:t xml:space="preserve">used an </w:t>
      </w:r>
      <w:r w:rsidR="00AA7D91">
        <w:t xml:space="preserve">awareness </w:t>
      </w:r>
      <w:r w:rsidR="00B65CCC">
        <w:t xml:space="preserve">measure </w:t>
      </w:r>
      <w:r w:rsidR="00AA7D91">
        <w:t>on a separate block</w:t>
      </w:r>
      <w:r w:rsidR="005D7980">
        <w:t xml:space="preserve">, </w:t>
      </w:r>
      <w:r w:rsidR="00AA7D91">
        <w:t>awareness in my experiment was</w:t>
      </w:r>
      <w:r w:rsidR="005D7980">
        <w:t xml:space="preserve"> </w:t>
      </w:r>
      <w:r w:rsidR="00B65CCC">
        <w:t>estimated</w:t>
      </w:r>
      <w:r w:rsidR="005D7980">
        <w:t xml:space="preserve"> </w:t>
      </w:r>
      <w:r w:rsidR="00111021">
        <w:t xml:space="preserve">in </w:t>
      </w:r>
      <w:r w:rsidR="00596EDB">
        <w:t xml:space="preserve">the trials </w:t>
      </w:r>
      <w:r w:rsidR="0098458E">
        <w:t xml:space="preserve">of </w:t>
      </w:r>
      <w:r w:rsidR="00026588">
        <w:t xml:space="preserve">the </w:t>
      </w:r>
      <w:r w:rsidR="00596EDB">
        <w:t>main task</w:t>
      </w:r>
      <w:r w:rsidR="00C77E69">
        <w:t xml:space="preserve">. </w:t>
      </w:r>
      <w:r w:rsidR="00D826D9">
        <w:t xml:space="preserve">Since </w:t>
      </w:r>
      <w:r w:rsidR="006A7B52">
        <w:t>E</w:t>
      </w:r>
      <w:r w:rsidR="00D826D9">
        <w:t xml:space="preserve">xperiment </w:t>
      </w:r>
      <w:r w:rsidR="00B65CCC">
        <w:t xml:space="preserve">3 </w:t>
      </w:r>
      <w:r w:rsidR="00D826D9">
        <w:t xml:space="preserve">have shown that additional practice does not improve the number of valid trials, a separate training day was not included in </w:t>
      </w:r>
      <w:r w:rsidR="00B948B2">
        <w:t>E</w:t>
      </w:r>
      <w:r w:rsidR="00D826D9">
        <w:t xml:space="preserve">xperiment </w:t>
      </w:r>
      <w:r w:rsidR="00B65CCC">
        <w:t>4</w:t>
      </w:r>
      <w:r w:rsidR="0035029B">
        <w:t xml:space="preserve">, </w:t>
      </w:r>
      <w:r w:rsidR="00D826D9">
        <w:t xml:space="preserve">and only one practice block was used for each </w:t>
      </w:r>
      <w:r w:rsidR="0035029B">
        <w:t>session</w:t>
      </w:r>
      <w:r w:rsidR="00D826D9">
        <w:t xml:space="preserve">. </w:t>
      </w:r>
      <w:r w:rsidR="0035029B">
        <w:t xml:space="preserve">To prevent fatigue, each session included half </w:t>
      </w:r>
      <w:r w:rsidR="00D826D9">
        <w:t xml:space="preserve">the number of trials </w:t>
      </w:r>
      <w:r w:rsidR="0035029B">
        <w:t xml:space="preserve">(after testing that the effect found in </w:t>
      </w:r>
      <w:commentRangeStart w:id="472"/>
      <w:r w:rsidR="0035029B">
        <w:t xml:space="preserve">Exp. 3 </w:t>
      </w:r>
      <w:commentRangeEnd w:id="472"/>
      <w:r w:rsidR="005E6629">
        <w:rPr>
          <w:rStyle w:val="CommentReference"/>
        </w:rPr>
        <w:commentReference w:id="472"/>
      </w:r>
      <w:r w:rsidR="0035029B">
        <w:t>is found also when half the trials are used)</w:t>
      </w:r>
      <w:r w:rsidR="00D826D9">
        <w:t xml:space="preserve">. In accordance with previous findings </w:t>
      </w:r>
      <w:r w:rsidR="009A3064">
        <w:fldChar w:fldCharType="begin"/>
      </w:r>
      <w:r w:rsidR="0036402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fldChar w:fldCharType="separate"/>
      </w:r>
      <w:r w:rsidR="009A3064" w:rsidRPr="009A3064">
        <w:rPr>
          <w:rFonts w:ascii="Times New Roman" w:hAnsi="Times New Roman" w:cs="Times New Roman"/>
        </w:rPr>
        <w:t>(Xiao et al., 2015</w:t>
      </w:r>
      <w:r w:rsidR="009A3064">
        <w:fldChar w:fldCharType="end"/>
      </w:r>
      <w:r w:rsidR="009A3064">
        <w:t>; but see</w:t>
      </w:r>
      <w:r w:rsidR="0018350F">
        <w:t xml:space="preserve"> </w:t>
      </w:r>
      <w:r w:rsidR="0018350F">
        <w:fldChar w:fldCharType="begin"/>
      </w:r>
      <w:r w:rsidR="0036402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fldChar w:fldCharType="separate"/>
      </w:r>
      <w:proofErr w:type="spellStart"/>
      <w:r w:rsidR="0018350F" w:rsidRPr="0018350F">
        <w:rPr>
          <w:rFonts w:ascii="Times New Roman" w:hAnsi="Times New Roman" w:cs="Times New Roman"/>
        </w:rPr>
        <w:t>Dehaene</w:t>
      </w:r>
      <w:proofErr w:type="spellEnd"/>
      <w:r w:rsidR="0018350F" w:rsidRPr="0018350F">
        <w:rPr>
          <w:rFonts w:ascii="Times New Roman" w:hAnsi="Times New Roman" w:cs="Times New Roman"/>
        </w:rPr>
        <w:t xml:space="preserve"> et al., 2001</w:t>
      </w:r>
      <w:r w:rsidR="0018350F">
        <w:rPr>
          <w:rFonts w:ascii="Times New Roman" w:hAnsi="Times New Roman" w:cs="Times New Roman"/>
        </w:rPr>
        <w:t>,</w:t>
      </w:r>
      <w:r w:rsidR="0018350F">
        <w:fldChar w:fldCharType="end"/>
      </w:r>
      <w:r w:rsidR="009A3064">
        <w:t xml:space="preserve"> </w:t>
      </w:r>
      <w:r w:rsidR="0018350F">
        <w:t>were a large effect was found using a keyboard)</w:t>
      </w:r>
      <w:r w:rsidR="009A3064">
        <w:t xml:space="preserve"> </w:t>
      </w:r>
      <w:r w:rsidR="00C46CA3">
        <w:t xml:space="preserve">I </w:t>
      </w:r>
      <w:r w:rsidR="00D826D9">
        <w:t>expect</w:t>
      </w:r>
      <w:r w:rsidR="009F470F">
        <w:t>ed</w:t>
      </w:r>
      <w:r w:rsidR="00D826D9">
        <w:t xml:space="preserve"> that the </w:t>
      </w:r>
      <w:r w:rsidR="0035029B">
        <w:t xml:space="preserve">effect found in </w:t>
      </w:r>
      <w:r w:rsidR="004F066D">
        <w:t xml:space="preserve">the </w:t>
      </w:r>
      <w:r w:rsidR="0035029B">
        <w:t xml:space="preserve">motion tracking </w:t>
      </w:r>
      <w:r w:rsidR="004F066D">
        <w:t xml:space="preserve">session </w:t>
      </w:r>
      <w:r w:rsidR="0035029B">
        <w:t xml:space="preserve">(namely, the </w:t>
      </w:r>
      <w:r w:rsidR="00D826D9">
        <w:t>reach area variable</w:t>
      </w:r>
      <w:r w:rsidR="0035029B">
        <w:t>)</w:t>
      </w:r>
      <w:r w:rsidR="00D826D9">
        <w:t xml:space="preserve"> would produce a larger congruency effect than the </w:t>
      </w:r>
      <w:r w:rsidR="0035029B">
        <w:t>effect in the keyboard session (</w:t>
      </w:r>
      <w:r w:rsidR="00D826D9">
        <w:t>RT variable</w:t>
      </w:r>
      <w:r w:rsidR="0035029B">
        <w:t>)</w:t>
      </w:r>
      <w:r w:rsidR="00D826D9">
        <w:t>.</w:t>
      </w:r>
    </w:p>
    <w:p w14:paraId="62416052" w14:textId="77777777" w:rsidR="001C0104" w:rsidRDefault="001C0104" w:rsidP="00B25647">
      <w:pPr>
        <w:ind w:firstLine="0"/>
      </w:pPr>
    </w:p>
    <w:p w14:paraId="4F35F08C" w14:textId="1E5D7171" w:rsidR="00D826D9" w:rsidRDefault="00D826D9" w:rsidP="006238E0">
      <w:pPr>
        <w:pStyle w:val="Heading3"/>
      </w:pPr>
      <w:bookmarkStart w:id="473" w:name="_Toc114053548"/>
      <w:r>
        <w:t>Methods</w:t>
      </w:r>
      <w:bookmarkEnd w:id="473"/>
    </w:p>
    <w:p w14:paraId="635A0C30" w14:textId="77777777" w:rsidR="00D826D9" w:rsidRDefault="00D826D9" w:rsidP="006238E0">
      <w:pPr>
        <w:pStyle w:val="Heading4"/>
      </w:pPr>
      <w:bookmarkStart w:id="474" w:name="_Toc114053549"/>
      <w:r>
        <w:t>Participants</w:t>
      </w:r>
      <w:bookmarkEnd w:id="474"/>
    </w:p>
    <w:p w14:paraId="10928BC5" w14:textId="0DA025DC" w:rsidR="00D826D9" w:rsidRDefault="004543AF" w:rsidP="005E6629">
      <w:pPr>
        <w:ind w:firstLine="0"/>
      </w:pPr>
      <w:r>
        <w:t>The recruitment procedure and criteri</w:t>
      </w:r>
      <w:r w:rsidR="00E432DA">
        <w:t>a</w:t>
      </w:r>
      <w:r>
        <w:t xml:space="preserve"> were identical to those of </w:t>
      </w:r>
      <w:del w:id="475" w:author="Chen Heller" w:date="2022-09-14T13:08:00Z">
        <w:r w:rsidDel="00035FA8">
          <w:delText>Exp 1</w:delText>
        </w:r>
      </w:del>
      <w:ins w:id="476" w:author="Chen Heller" w:date="2022-09-14T13:08:00Z">
        <w:r w:rsidR="00035FA8">
          <w:t>Experiment 1</w:t>
        </w:r>
      </w:ins>
      <w:r>
        <w:t xml:space="preserve">. </w:t>
      </w:r>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w:t>
      </w:r>
      <w:r>
        <w:lastRenderedPageBreak/>
        <w:t xml:space="preserve">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w:t>
      </w:r>
      <w:proofErr w:type="gramStart"/>
      <w:r>
        <w:t>quit</w:t>
      </w:r>
      <w:proofErr w:type="gramEnd"/>
      <w:r>
        <w:t xml:space="preserve"> before completing the experiment. </w:t>
      </w:r>
      <w:r w:rsidR="00C859DE">
        <w:t xml:space="preserve">The </w:t>
      </w:r>
      <w:r w:rsidR="00EA0563">
        <w:t xml:space="preserve">sample size was determined following a power analysis, </w:t>
      </w:r>
      <w:r w:rsidR="00D826D9">
        <w:t xml:space="preserve">calculated </w:t>
      </w:r>
      <w:r w:rsidR="00EA0563">
        <w:t xml:space="preserve">on </w:t>
      </w:r>
      <w:r w:rsidR="00D826D9">
        <w:t xml:space="preserve">the average </w:t>
      </w:r>
      <w:r w:rsidR="00A1537D">
        <w:t xml:space="preserve">of the </w:t>
      </w:r>
      <w:r w:rsidR="00D826D9">
        <w:t>effect</w:t>
      </w:r>
      <w:r w:rsidR="00A1537D">
        <w:t>s</w:t>
      </w:r>
      <w:r w:rsidR="00D826D9">
        <w:t xml:space="preserve"> in </w:t>
      </w:r>
      <w:r w:rsidR="00334D5D">
        <w:t xml:space="preserve">Experiments </w:t>
      </w:r>
      <w:r w:rsidR="002A67DA">
        <w:t xml:space="preserve">2 </w:t>
      </w:r>
      <w:r w:rsidR="00D826D9">
        <w:t xml:space="preserve">and </w:t>
      </w:r>
      <w:r w:rsidR="002A67DA">
        <w:t>3</w:t>
      </w:r>
      <w:r w:rsidR="00EA0563">
        <w:t xml:space="preserve">, </w:t>
      </w:r>
      <w:r w:rsidR="00D826D9">
        <w:t xml:space="preserve">when using only half of the trials in each experiment. </w:t>
      </w:r>
      <w:commentRangeStart w:id="477"/>
      <w:r w:rsidR="00D826D9" w:rsidRPr="006852A2">
        <w:t xml:space="preserve">The average effect size was 0.88 (Cohen's </w:t>
      </w:r>
      <w:proofErr w:type="spellStart"/>
      <w:r w:rsidR="00D826D9" w:rsidRPr="006852A2">
        <w:t>d</w:t>
      </w:r>
      <w:r w:rsidR="00D826D9" w:rsidRPr="005E6629">
        <w:rPr>
          <w:vertAlign w:val="subscript"/>
        </w:rPr>
        <w:t>z</w:t>
      </w:r>
      <w:proofErr w:type="spellEnd"/>
      <w:r w:rsidR="00D826D9" w:rsidRPr="006852A2">
        <w:t>)</w:t>
      </w:r>
      <w:commentRangeEnd w:id="477"/>
      <w:r w:rsidR="00EC5DF0">
        <w:rPr>
          <w:rStyle w:val="CommentReference"/>
        </w:rPr>
        <w:commentReference w:id="477"/>
      </w:r>
      <w:r w:rsidR="00D826D9" w:rsidRPr="006852A2">
        <w:t xml:space="preserve">. </w:t>
      </w:r>
      <w:r w:rsidR="00C46CA3">
        <w:t>I</w:t>
      </w:r>
      <w:r w:rsidR="00D826D9" w:rsidRPr="006852A2">
        <w:t xml:space="preserve"> estimated the keyboard task's effect size to be around 30% smaller (</w:t>
      </w:r>
      <w:r w:rsidR="00626236" w:rsidRPr="006852A2">
        <w:t xml:space="preserve">Cohen's </w:t>
      </w:r>
      <w:proofErr w:type="spellStart"/>
      <w:r w:rsidR="00626236" w:rsidRPr="006852A2">
        <w:t>d</w:t>
      </w:r>
      <w:r w:rsidR="00626236" w:rsidRPr="000C068B">
        <w:rPr>
          <w:vertAlign w:val="subscript"/>
        </w:rPr>
        <w:t>z</w:t>
      </w:r>
      <w:proofErr w:type="spellEnd"/>
      <w:r w:rsidR="00D826D9" w:rsidRPr="006852A2">
        <w:t xml:space="preserve"> = 0.61), in line with </w:t>
      </w:r>
      <w:r w:rsidR="00333DEB">
        <w:t>my</w:t>
      </w:r>
      <w:r w:rsidR="00D826D9" w:rsidRPr="006852A2">
        <w:t xml:space="preserve"> hypothesis for a smaller RT effect, and in accordance with a previous study (Xiao et al., 2015, d=0.65, though see </w:t>
      </w:r>
      <w:proofErr w:type="spellStart"/>
      <w:r w:rsidR="00D826D9" w:rsidRPr="006852A2">
        <w:t>Dehaene</w:t>
      </w:r>
      <w:proofErr w:type="spellEnd"/>
      <w:r w:rsidR="00D826D9" w:rsidRPr="006852A2">
        <w:t xml:space="preserv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w:t>
      </w:r>
      <w:proofErr w:type="spellStart"/>
      <w:r w:rsidR="007D4FD0" w:rsidRPr="007D4FD0">
        <w:rPr>
          <w:rFonts w:ascii="Times New Roman" w:hAnsi="Times New Roman" w:cs="Times New Roman"/>
        </w:rPr>
        <w:t>Faul</w:t>
      </w:r>
      <w:proofErr w:type="spellEnd"/>
      <w:r w:rsidR="007D4FD0" w:rsidRPr="007D4FD0">
        <w:rPr>
          <w:rFonts w:ascii="Times New Roman" w:hAnsi="Times New Roman" w:cs="Times New Roman"/>
        </w:rPr>
        <w:t xml:space="preserve"> et al., 2007, 2009)</w:t>
      </w:r>
      <w:r w:rsidR="00DD0C54">
        <w:fldChar w:fldCharType="end"/>
      </w:r>
      <w:r w:rsidR="007D4FD0">
        <w:t>.</w:t>
      </w:r>
    </w:p>
    <w:p w14:paraId="4F026497" w14:textId="77777777" w:rsidR="001C0104" w:rsidRDefault="001C0104" w:rsidP="005E6629">
      <w:pPr>
        <w:ind w:firstLine="0"/>
        <w:rPr>
          <w:rtl/>
        </w:rPr>
      </w:pPr>
    </w:p>
    <w:p w14:paraId="5FC1E55D" w14:textId="6E2C75F8" w:rsidR="00D826D9" w:rsidRDefault="00D826D9" w:rsidP="006238E0">
      <w:pPr>
        <w:pStyle w:val="Heading3"/>
      </w:pPr>
      <w:bookmarkStart w:id="478" w:name="_Toc114053550"/>
      <w:r>
        <w:t>Stimuli</w:t>
      </w:r>
      <w:r w:rsidR="00521037">
        <w:t xml:space="preserve">, Apparatus and </w:t>
      </w:r>
      <w:r>
        <w:t>Procedure</w:t>
      </w:r>
      <w:bookmarkEnd w:id="478"/>
    </w:p>
    <w:p w14:paraId="2C88FD2C" w14:textId="6E0B0AF1" w:rsidR="00D826D9" w:rsidRDefault="00521037" w:rsidP="00D966CD">
      <w:pPr>
        <w:ind w:firstLine="0"/>
      </w:pPr>
      <w:r>
        <w:t xml:space="preserve">The methods were identical to those used in Experiment 3, besides the following changes: first, </w:t>
      </w:r>
      <w:r w:rsidR="000A4571">
        <w:t xml:space="preserve">the separate practice day was omitted and instead </w:t>
      </w:r>
      <w:r w:rsidR="00D826D9">
        <w:t>two</w:t>
      </w:r>
      <w:r>
        <w:t xml:space="preserve"> main</w:t>
      </w:r>
      <w:r w:rsidR="00D826D9">
        <w:t xml:space="preserve"> </w:t>
      </w:r>
      <w:r w:rsidR="00D826D9" w:rsidRPr="00400416">
        <w:t>session</w:t>
      </w:r>
      <w:r w:rsidR="00D826D9">
        <w:t>s</w:t>
      </w:r>
      <w:r w:rsidR="00560506">
        <w:t xml:space="preserve"> </w:t>
      </w:r>
      <w:r w:rsidR="000A4571">
        <w:t xml:space="preserve">were </w:t>
      </w:r>
      <w:r w:rsidR="00560506">
        <w:t>conducted on the 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r w:rsidR="00D826D9">
        <w:t xml:space="preserve">Reaching responses were bound to the same movement onset and duration constraints as in experiment three. However, here </w:t>
      </w:r>
      <w:r w:rsidR="00450658">
        <w:t>to make sure participants touch the screen</w:t>
      </w:r>
      <w:r w:rsidR="00497833">
        <w:t>,</w:t>
      </w:r>
      <w:r w:rsidR="00450658">
        <w:t xml:space="preserve"> </w:t>
      </w:r>
      <w:r w:rsidR="00D826D9">
        <w:t>movement ended when the finger was 0.7cm away from the screen (on the Z axis)</w:t>
      </w:r>
      <w:r w:rsidR="0032042D">
        <w:t xml:space="preserve">, </w:t>
      </w:r>
      <w:r w:rsidR="00D826D9">
        <w:t xml:space="preserve">and </w:t>
      </w:r>
      <w:r w:rsidR="00450658">
        <w:t>to 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 Response </w:t>
      </w:r>
      <w:r w:rsidR="00EF5E42">
        <w:t xml:space="preserve">in the prime recognition task </w:t>
      </w:r>
      <w:r w:rsidR="00D826D9">
        <w:t>was given in an identical fashion to the target classification task, within a seven second response window.</w:t>
      </w:r>
    </w:p>
    <w:p w14:paraId="38AFA958" w14:textId="77777777" w:rsidR="001C0104" w:rsidRPr="00892F96" w:rsidRDefault="001C0104" w:rsidP="00D966CD">
      <w:pPr>
        <w:ind w:firstLine="0"/>
      </w:pPr>
    </w:p>
    <w:p w14:paraId="1E655967" w14:textId="71773DEA" w:rsidR="00D826D9" w:rsidRDefault="00D826D9" w:rsidP="006238E0">
      <w:pPr>
        <w:pStyle w:val="Heading3"/>
      </w:pPr>
      <w:bookmarkStart w:id="479" w:name="_Toc114053551"/>
      <w:r>
        <w:lastRenderedPageBreak/>
        <w:t>Exclusion criteria</w:t>
      </w:r>
      <w:bookmarkEnd w:id="479"/>
    </w:p>
    <w:p w14:paraId="312384C8" w14:textId="15419B68" w:rsidR="00D826D9" w:rsidRDefault="00D826D9" w:rsidP="007D1A08">
      <w:pPr>
        <w:ind w:firstLine="0"/>
      </w:pPr>
      <w:r>
        <w:t xml:space="preserve">The exclusion criteria in the reaching session </w:t>
      </w:r>
      <w:r w:rsidR="003B3AF4">
        <w:t xml:space="preserve">were </w:t>
      </w:r>
      <w:r>
        <w:t xml:space="preserve">identical to </w:t>
      </w:r>
      <w:r w:rsidR="00290E67">
        <w:t xml:space="preserve">those </w:t>
      </w:r>
      <w:r>
        <w:t>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480" w:name="_Toc114053552"/>
      <w:commentRangeStart w:id="481"/>
      <w:r>
        <w:t>Results</w:t>
      </w:r>
      <w:commentRangeEnd w:id="481"/>
      <w:r w:rsidR="0013510A">
        <w:rPr>
          <w:rStyle w:val="CommentReference"/>
          <w:rFonts w:asciiTheme="majorBidi" w:eastAsiaTheme="minorEastAsia" w:hAnsiTheme="majorBidi" w:cstheme="majorBidi"/>
          <w:b w:val="0"/>
          <w:bCs w:val="0"/>
          <w:kern w:val="0"/>
          <w:lang w:eastAsia="en-US" w:bidi="he-IL"/>
        </w:rPr>
        <w:commentReference w:id="481"/>
      </w:r>
      <w:bookmarkEnd w:id="480"/>
    </w:p>
    <w:p w14:paraId="438C6938" w14:textId="6C960440" w:rsidR="00DB7DD5" w:rsidRDefault="00BA4221">
      <w:pPr>
        <w:ind w:firstLine="0"/>
        <w:rPr>
          <w:rtl/>
        </w:rPr>
        <w:pPrChange w:id="482" w:author="Chen Heller" w:date="2022-09-12T16:29:00Z">
          <w:pPr/>
        </w:pPrChange>
      </w:pPr>
      <w:r>
        <w:t>Prime visibility:</w:t>
      </w:r>
      <w:r w:rsidR="00012635">
        <w:t xml:space="preserve"> </w:t>
      </w:r>
      <w:ins w:id="483" w:author="Chen Heller" w:date="2022-09-14T13:48:00Z">
        <w:r w:rsidR="004731EE">
          <w:t>I</w:t>
        </w:r>
      </w:ins>
      <w:del w:id="484" w:author="Chen Heller" w:date="2022-09-14T13:47:00Z">
        <w:r w:rsidDel="004F1986">
          <w:delText>overall</w:delText>
        </w:r>
        <w:r w:rsidR="00BF4777" w:rsidDel="004F1986">
          <w:delText>,</w:delText>
        </w:r>
      </w:del>
      <w:ins w:id="485" w:author="Chen Heller" w:date="2022-09-14T13:47:00Z">
        <w:r w:rsidR="004F1986">
          <w:t>n the reaching session,</w:t>
        </w:r>
      </w:ins>
      <w:r w:rsidR="00BF4777">
        <w:t xml:space="preserve"> </w:t>
      </w:r>
      <w:r w:rsidR="001F6E52">
        <w:t>9</w:t>
      </w:r>
      <w:r w:rsidR="004E2179">
        <w:t>4</w:t>
      </w:r>
      <w:r w:rsidR="001F6E52">
        <w:t>.</w:t>
      </w:r>
      <w:r w:rsidR="004E2179">
        <w:t>41</w:t>
      </w:r>
      <w:r>
        <w:t xml:space="preserve">% of the trials </w:t>
      </w:r>
      <w:del w:id="486" w:author="Chen Heller" w:date="2022-09-14T13:47:00Z">
        <w:r w:rsidR="00012635" w:rsidDel="004F1986">
          <w:delText xml:space="preserve">in the reaching session </w:delText>
        </w:r>
        <w:r w:rsidDel="004F1986">
          <w:delText xml:space="preserve">were rated as </w:delText>
        </w:r>
      </w:del>
      <w:ins w:id="487" w:author="Chen Heller" w:date="2022-09-14T13:47:00Z">
        <w:r w:rsidR="004F1986">
          <w:t xml:space="preserve">were given a </w:t>
        </w:r>
      </w:ins>
      <w:r>
        <w:t xml:space="preserve">visibility </w:t>
      </w:r>
      <w:ins w:id="488" w:author="Chen Heller" w:date="2022-09-14T13:47:00Z">
        <w:r w:rsidR="004F1986">
          <w:t xml:space="preserve">rating of </w:t>
        </w:r>
      </w:ins>
      <w:r>
        <w:t xml:space="preserve">1, </w:t>
      </w:r>
      <w:r w:rsidR="004E2179">
        <w:t>4.79</w:t>
      </w:r>
      <w:r>
        <w:t>% a</w:t>
      </w:r>
      <w:del w:id="489" w:author="Chen Heller" w:date="2022-09-14T13:48:00Z">
        <w:r w:rsidDel="004731EE">
          <w:delText>s</w:delText>
        </w:r>
      </w:del>
      <w:r>
        <w:t xml:space="preserve"> visibility </w:t>
      </w:r>
      <w:ins w:id="490" w:author="Chen Heller" w:date="2022-09-14T13:48:00Z">
        <w:r w:rsidR="004731EE">
          <w:t xml:space="preserve">rating of </w:t>
        </w:r>
      </w:ins>
      <w:r>
        <w:t xml:space="preserve">2, </w:t>
      </w:r>
      <w:r w:rsidR="001F6E52">
        <w:t>0.</w:t>
      </w:r>
      <w:r w:rsidR="004E2179">
        <w:t>63</w:t>
      </w:r>
      <w:r>
        <w:t>% a</w:t>
      </w:r>
      <w:del w:id="491" w:author="Chen Heller" w:date="2022-09-14T13:48:00Z">
        <w:r w:rsidDel="004731EE">
          <w:delText>s</w:delText>
        </w:r>
      </w:del>
      <w:r>
        <w:t xml:space="preserve"> visibility </w:t>
      </w:r>
      <w:ins w:id="492" w:author="Chen Heller" w:date="2022-09-14T13:48:00Z">
        <w:r w:rsidR="004731EE">
          <w:t xml:space="preserve">rating of </w:t>
        </w:r>
      </w:ins>
      <w:r>
        <w:t xml:space="preserve">3 and </w:t>
      </w:r>
      <w:r w:rsidR="001F6E52">
        <w:t>0.1</w:t>
      </w:r>
      <w:r w:rsidR="004E2179">
        <w:t>5</w:t>
      </w:r>
      <w:r>
        <w:t>% a</w:t>
      </w:r>
      <w:del w:id="493" w:author="Chen Heller" w:date="2022-09-14T13:48:00Z">
        <w:r w:rsidDel="004731EE">
          <w:delText>s</w:delText>
        </w:r>
      </w:del>
      <w:r>
        <w:t xml:space="preserve"> visibility </w:t>
      </w:r>
      <w:ins w:id="494" w:author="Chen Heller" w:date="2022-09-14T13:48:00Z">
        <w:r w:rsidR="004731EE">
          <w:t xml:space="preserve">rating of </w:t>
        </w:r>
      </w:ins>
      <w:r>
        <w:t>4</w:t>
      </w:r>
      <w:r w:rsidR="00012635">
        <w:t xml:space="preserve">, while in the keyboard session </w:t>
      </w:r>
      <w:r w:rsidR="004E2179">
        <w:t>92.12</w:t>
      </w:r>
      <w:r w:rsidR="00012635">
        <w:t xml:space="preserve">% of </w:t>
      </w:r>
      <w:ins w:id="495" w:author="Chen Heller" w:date="2022-09-14T13:43:00Z">
        <w:r w:rsidR="00EE5C8B">
          <w:t xml:space="preserve">them </w:t>
        </w:r>
      </w:ins>
      <w:r w:rsidR="00012635">
        <w:t xml:space="preserve">were </w:t>
      </w:r>
      <w:del w:id="496" w:author="Chen Heller" w:date="2022-09-14T13:49:00Z">
        <w:r w:rsidR="00012635" w:rsidDel="00835861">
          <w:delText>rated as visibility</w:delText>
        </w:r>
      </w:del>
      <w:ins w:id="497" w:author="Chen Heller" w:date="2022-09-14T13:49:00Z">
        <w:r w:rsidR="00835861">
          <w:t>given a visibility rating of</w:t>
        </w:r>
      </w:ins>
      <w:r w:rsidR="00012635">
        <w:t xml:space="preserve"> 1, 7.</w:t>
      </w:r>
      <w:r w:rsidR="004E2179">
        <w:t>04</w:t>
      </w:r>
      <w:r w:rsidR="00012635">
        <w:t>% a</w:t>
      </w:r>
      <w:del w:id="498" w:author="Chen Heller" w:date="2022-09-14T13:49:00Z">
        <w:r w:rsidR="00012635" w:rsidDel="00835861">
          <w:delText>s</w:delText>
        </w:r>
      </w:del>
      <w:r w:rsidR="00012635">
        <w:t xml:space="preserve"> visibility </w:t>
      </w:r>
      <w:ins w:id="499" w:author="Chen Heller" w:date="2022-09-14T13:49:00Z">
        <w:r w:rsidR="00835861">
          <w:t xml:space="preserve">rating of </w:t>
        </w:r>
      </w:ins>
      <w:r w:rsidR="00012635">
        <w:t>2, 0.</w:t>
      </w:r>
      <w:r w:rsidR="004733D7">
        <w:t>70</w:t>
      </w:r>
      <w:r w:rsidR="00012635">
        <w:t>% a</w:t>
      </w:r>
      <w:del w:id="500" w:author="Chen Heller" w:date="2022-09-14T13:49:00Z">
        <w:r w:rsidR="00012635" w:rsidDel="00835861">
          <w:delText>s</w:delText>
        </w:r>
      </w:del>
      <w:r w:rsidR="00012635">
        <w:t xml:space="preserve"> visibility </w:t>
      </w:r>
      <w:ins w:id="501" w:author="Chen Heller" w:date="2022-09-14T13:49:00Z">
        <w:r w:rsidR="00835861">
          <w:t xml:space="preserve">rating of </w:t>
        </w:r>
      </w:ins>
      <w:r w:rsidR="00012635">
        <w:t>3 and 0.12% a</w:t>
      </w:r>
      <w:del w:id="502" w:author="Chen Heller" w:date="2022-09-14T13:49:00Z">
        <w:r w:rsidR="00012635" w:rsidDel="00835861">
          <w:delText>s</w:delText>
        </w:r>
      </w:del>
      <w:r w:rsidR="00012635">
        <w:t xml:space="preserve"> visibility </w:t>
      </w:r>
      <w:ins w:id="503" w:author="Chen Heller" w:date="2022-09-14T13:49:00Z">
        <w:r w:rsidR="00835861">
          <w:t xml:space="preserve">rating of </w:t>
        </w:r>
      </w:ins>
      <w:r w:rsidR="00012635">
        <w:t>4.</w:t>
      </w:r>
      <w:r>
        <w:t xml:space="preserve"> </w:t>
      </w:r>
      <w:ins w:id="504" w:author="Chen Heller" w:date="2022-09-14T13:34:00Z">
        <w:r w:rsidR="00FD5D3D">
          <w:t xml:space="preserve">Objective </w:t>
        </w:r>
      </w:ins>
      <w:ins w:id="505" w:author="Chen Heller" w:date="2022-09-14T13:35:00Z">
        <w:r w:rsidR="00FD5D3D">
          <w:t xml:space="preserve">recognition </w:t>
        </w:r>
      </w:ins>
      <w:ins w:id="506" w:author="Chen Heller" w:date="2022-09-14T13:34:00Z">
        <w:r w:rsidR="00FD5D3D">
          <w:t>performance for the subjectively invisible stimuli was at chance level,</w:t>
        </w:r>
      </w:ins>
      <w:del w:id="507" w:author="Chen Heller" w:date="2022-09-14T13:34:00Z">
        <w:r w:rsidR="00F01249" w:rsidDel="00FD5D3D">
          <w:delText>When participants rated the prime as invisible, they were not better than chance at recognizing it,</w:delText>
        </w:r>
      </w:del>
      <w:r w:rsidR="00E4208B">
        <w:t xml:space="preserve"> both in the reaching session (</w:t>
      </w:r>
      <w:r w:rsidR="00F01249">
        <w:t>M = 50.</w:t>
      </w:r>
      <w:r w:rsidR="00830FF6">
        <w:t>82</w:t>
      </w:r>
      <w:r w:rsidR="00F01249">
        <w:t>%, SD = 4.3</w:t>
      </w:r>
      <w:r w:rsidR="00830FF6">
        <w:t>2</w:t>
      </w:r>
      <w:r w:rsidR="00F01249">
        <w:t>, t</w:t>
      </w:r>
      <w:r w:rsidR="00F01249" w:rsidRPr="00342DA7">
        <w:rPr>
          <w:rPrChange w:id="508" w:author="Chen Heller" w:date="2022-08-30T13:56:00Z">
            <w:rPr>
              <w:vertAlign w:val="subscript"/>
            </w:rPr>
          </w:rPrChange>
        </w:rPr>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del w:id="509" w:author="Chen Heller" w:date="2022-09-14T13:36:00Z">
        <w:r w:rsidR="008116EA" w:rsidDel="00467225">
          <w:delText xml:space="preserve">the subjective and the objective </w:delText>
        </w:r>
      </w:del>
      <w:ins w:id="510" w:author="Chen Heller" w:date="2022-09-14T13:36:00Z">
        <w:r w:rsidR="00467225">
          <w:t xml:space="preserve">awareness </w:t>
        </w:r>
      </w:ins>
      <w:r w:rsidR="008116EA">
        <w:t xml:space="preserve">measures </w:t>
      </w:r>
      <w:del w:id="511" w:author="Chen Heller" w:date="2022-09-14T13:36:00Z">
        <w:r w:rsidR="008116EA" w:rsidDel="00467225">
          <w:delText xml:space="preserve">confirm </w:delText>
        </w:r>
      </w:del>
      <w:ins w:id="512" w:author="Chen Heller" w:date="2022-09-14T13:36:00Z">
        <w:r w:rsidR="00467225">
          <w:t xml:space="preserve">indicate </w:t>
        </w:r>
      </w:ins>
      <w:r w:rsidR="008116EA">
        <w:t xml:space="preserve">that </w:t>
      </w:r>
      <w:del w:id="513" w:author="Chen Heller" w:date="2022-09-14T13:36:00Z">
        <w:r w:rsidR="008116EA" w:rsidDel="00467225">
          <w:delText>masking was effective in rendering the stimuli invisible</w:delText>
        </w:r>
      </w:del>
      <w:ins w:id="514" w:author="Chen Heller" w:date="2022-09-14T13:36:00Z">
        <w:r w:rsidR="00467225">
          <w:t xml:space="preserve">the subjectively invisible stimuli was not consciously </w:t>
        </w:r>
      </w:ins>
      <w:r w:rsidR="00E47313">
        <w:pgNum/>
      </w:r>
      <w:proofErr w:type="spellStart"/>
      <w:r w:rsidR="00E47313">
        <w:t>erceived</w:t>
      </w:r>
      <w:proofErr w:type="spellEnd"/>
      <w:r w:rsidR="008116EA">
        <w:t>.</w:t>
      </w:r>
    </w:p>
    <w:p w14:paraId="592EF16E" w14:textId="78B6E7AC" w:rsidR="00691DE5" w:rsidRDefault="00652B7D" w:rsidP="006063A2">
      <w:pPr>
        <w:rPr>
          <w:ins w:id="515" w:author="Liad Mudrik" w:date="2022-09-12T17:06:00Z"/>
        </w:rPr>
      </w:pPr>
      <w:r>
        <w:t xml:space="preserve">Congruency effect: </w:t>
      </w:r>
      <w:del w:id="516" w:author="Chen Heller" w:date="2022-09-14T12:42:00Z">
        <w:r w:rsidR="00A264EA" w:rsidDel="00EE4616">
          <w:delText xml:space="preserve">All </w:delText>
        </w:r>
        <w:r w:rsidR="0045341F" w:rsidDel="00EE4616">
          <w:delText xml:space="preserve">the </w:delText>
        </w:r>
        <w:r w:rsidR="00542968" w:rsidDel="00EE4616">
          <w:delText>comparisons</w:delText>
        </w:r>
        <w:r w:rsidR="0045341F" w:rsidDel="00EE4616">
          <w:delText xml:space="preserve"> contrasting between the </w:delText>
        </w:r>
        <w:r w:rsidR="00542968" w:rsidDel="00EE4616">
          <w:delText>congruent</w:delText>
        </w:r>
        <w:r w:rsidR="0045341F" w:rsidDel="00EE4616">
          <w:delText xml:space="preserve"> and </w:delText>
        </w:r>
        <w:r w:rsidR="00542968" w:rsidDel="00EE4616">
          <w:delText>incongruent</w:delText>
        </w:r>
        <w:r w:rsidR="0045341F" w:rsidDel="00EE4616">
          <w:delText xml:space="preserve"> conditions were </w:delText>
        </w:r>
        <w:r w:rsidR="00A264EA" w:rsidDel="00EE4616">
          <w:delText>corrected for multiple comparison</w:delText>
        </w:r>
        <w:r w:rsidR="007305EA" w:rsidDel="00EE4616">
          <w:delText>s</w:delText>
        </w:r>
        <w:r w:rsidR="00A264EA" w:rsidDel="00EE4616">
          <w:delText xml:space="preserve"> </w:delText>
        </w:r>
        <w:r w:rsidR="00502C41" w:rsidDel="00EE4616">
          <w:delText xml:space="preserve">with a procedure identical to that used in </w:delText>
        </w:r>
        <w:r w:rsidR="00A264EA" w:rsidDel="00EE4616">
          <w:delText xml:space="preserve">Exp. 1. </w:delText>
        </w:r>
        <w:r w:rsidR="007F6BCE" w:rsidDel="00EE4616">
          <w:delText>Since reach area</w:delText>
        </w:r>
      </w:del>
      <w:del w:id="517" w:author="Chen Heller" w:date="2022-09-14T11:13:00Z">
        <w:r w:rsidR="007F6BCE" w:rsidDel="00B059DB">
          <w:delText xml:space="preserve">'s residuals </w:delText>
        </w:r>
      </w:del>
      <w:del w:id="518" w:author="Chen Heller" w:date="2022-09-14T12:42:00Z">
        <w:r w:rsidR="007F6BCE" w:rsidDel="00EE4616">
          <w:delText xml:space="preserve">did not distribute normally, </w:delText>
        </w:r>
        <w:r w:rsidR="00934D68" w:rsidDel="00EE4616">
          <w:delText xml:space="preserve">I used a </w:delText>
        </w:r>
        <w:r w:rsidR="005304B6" w:rsidDel="00EE4616">
          <w:delText>permutation test</w:delText>
        </w:r>
        <w:r w:rsidR="00934D68" w:rsidDel="00EE4616">
          <w:delText xml:space="preserve"> to estimate </w:delText>
        </w:r>
      </w:del>
      <w:del w:id="519" w:author="Chen Heller" w:date="2022-09-14T11:14:00Z">
        <w:r w:rsidR="00934D68" w:rsidDel="00B059DB">
          <w:delText xml:space="preserve">its </w:delText>
        </w:r>
      </w:del>
      <w:del w:id="520" w:author="Chen Heller" w:date="2022-09-14T12:42:00Z">
        <w:r w:rsidR="00AA0A1B" w:rsidDel="00EE4616">
          <w:delText>p-value</w:delText>
        </w:r>
        <w:r w:rsidR="005304B6" w:rsidDel="00EE4616">
          <w:delText xml:space="preserve">. </w:delText>
        </w:r>
      </w:del>
      <w:r w:rsidR="00F01249">
        <w:t>A congruency effect was found in both measures, as was evident by the smaller reach area</w:t>
      </w:r>
      <w:del w:id="521" w:author="Chen Heller" w:date="2022-09-14T17:14:00Z">
        <w:r w:rsidR="00F01249" w:rsidDel="00EC38FA">
          <w:delText xml:space="preserve"> </w:delText>
        </w:r>
      </w:del>
      <w:del w:id="522" w:author="Chen Heller" w:date="2022-09-14T17:13:00Z">
        <w:r w:rsidR="00F01249" w:rsidDel="00EC38FA">
          <w:delText>(M</w:delText>
        </w:r>
        <w:r w:rsidR="00F01249" w:rsidDel="00EC38FA">
          <w:rPr>
            <w:vertAlign w:val="subscript"/>
          </w:rPr>
          <w:delText>con</w:delText>
        </w:r>
        <w:r w:rsidR="00F01249" w:rsidDel="00EC38FA">
          <w:delText xml:space="preserve"> = </w:delText>
        </w:r>
        <w:r w:rsidR="00E0705B" w:rsidDel="00EC38FA">
          <w:delText>2.09</w:delText>
        </w:r>
        <w:r w:rsidR="00F01249" w:rsidDel="00EC38FA">
          <w:delText>, SD</w:delText>
        </w:r>
        <w:r w:rsidR="00F01249" w:rsidDel="00EC38FA">
          <w:rPr>
            <w:vertAlign w:val="subscript"/>
          </w:rPr>
          <w:delText>con</w:delText>
        </w:r>
        <w:r w:rsidR="00F01249" w:rsidDel="00EC38FA">
          <w:delText xml:space="preserve"> = </w:delText>
        </w:r>
        <w:r w:rsidR="00E0705B" w:rsidDel="00EC38FA">
          <w:delText>0.51</w:delText>
        </w:r>
        <w:r w:rsidR="00F01249" w:rsidDel="00EC38FA">
          <w:delText>, M</w:delText>
        </w:r>
        <w:r w:rsidR="00F01249" w:rsidDel="00EC38FA">
          <w:rPr>
            <w:vertAlign w:val="subscript"/>
          </w:rPr>
          <w:delText>incon</w:delText>
        </w:r>
        <w:r w:rsidR="00F01249" w:rsidDel="00EC38FA">
          <w:delText xml:space="preserve"> = </w:delText>
        </w:r>
        <w:r w:rsidR="00E0705B" w:rsidDel="00EC38FA">
          <w:delText>1.74</w:delText>
        </w:r>
        <w:r w:rsidR="00F01249" w:rsidDel="00EC38FA">
          <w:delText>, SD</w:delText>
        </w:r>
        <w:r w:rsidR="00F01249" w:rsidDel="00EC38FA">
          <w:rPr>
            <w:vertAlign w:val="subscript"/>
          </w:rPr>
          <w:delText>incon</w:delText>
        </w:r>
        <w:r w:rsidR="00F01249" w:rsidDel="00EC38FA">
          <w:delText xml:space="preserve"> = </w:delText>
        </w:r>
        <w:r w:rsidR="00E0705B" w:rsidDel="00EC38FA">
          <w:delText>0.49</w:delText>
        </w:r>
        <w:r w:rsidR="00F01249" w:rsidDel="00EC38FA">
          <w:delText xml:space="preserve">, p </w:delText>
        </w:r>
      </w:del>
      <w:del w:id="523" w:author="Chen Heller" w:date="2022-09-14T11:34:00Z">
        <w:r w:rsidR="00E21850" w:rsidDel="00E6114A">
          <w:delText>&lt;</w:delText>
        </w:r>
        <w:r w:rsidR="00F01249" w:rsidDel="00E6114A">
          <w:delText xml:space="preserve"> </w:delText>
        </w:r>
      </w:del>
      <w:del w:id="524" w:author="Chen Heller" w:date="2022-09-14T17:13:00Z">
        <w:r w:rsidR="00F01249" w:rsidDel="00EC38FA">
          <w:delText>0.00</w:delText>
        </w:r>
        <w:r w:rsidR="00B86BD4" w:rsidDel="00EC38FA">
          <w:delText>1</w:delText>
        </w:r>
        <w:r w:rsidR="00F01249" w:rsidDel="00EC38FA">
          <w:delText>, 95% CI [</w:delText>
        </w:r>
        <w:r w:rsidR="003A4FC0" w:rsidDel="00EC38FA">
          <w:delText>0.16</w:delText>
        </w:r>
        <w:r w:rsidR="00F01249" w:rsidDel="00EC38FA">
          <w:delText xml:space="preserve">, </w:delText>
        </w:r>
        <w:r w:rsidR="003A4FC0" w:rsidDel="00EC38FA">
          <w:delText>0.52</w:delText>
        </w:r>
        <w:r w:rsidR="00F01249" w:rsidDel="00EC38FA">
          <w:delText>])</w:delText>
        </w:r>
      </w:del>
      <w:r w:rsidR="00F01249">
        <w:t xml:space="preserve"> and slower keyboard-RT</w:t>
      </w:r>
      <w:del w:id="525" w:author="Chen Heller" w:date="2022-09-14T17:14:00Z">
        <w:r w:rsidR="00F01249" w:rsidDel="00EC38FA">
          <w:delText xml:space="preserve"> (M</w:delText>
        </w:r>
        <w:r w:rsidR="00F01249" w:rsidDel="00EC38FA">
          <w:rPr>
            <w:vertAlign w:val="subscript"/>
          </w:rPr>
          <w:delText>con</w:delText>
        </w:r>
        <w:r w:rsidR="00F01249" w:rsidDel="00EC38FA">
          <w:delText xml:space="preserve"> = </w:delText>
        </w:r>
        <w:r w:rsidR="00FB47B2" w:rsidDel="00EC38FA">
          <w:delText>525.53</w:delText>
        </w:r>
        <w:r w:rsidR="00F01249" w:rsidDel="00EC38FA">
          <w:delText>ms, SD</w:delText>
        </w:r>
        <w:r w:rsidR="00F01249" w:rsidDel="00EC38FA">
          <w:rPr>
            <w:vertAlign w:val="subscript"/>
          </w:rPr>
          <w:delText>con</w:delText>
        </w:r>
        <w:r w:rsidR="00F01249" w:rsidDel="00EC38FA">
          <w:delText xml:space="preserve"> = 35.</w:delText>
        </w:r>
        <w:r w:rsidR="00FB47B2" w:rsidDel="00EC38FA">
          <w:delText>76</w:delText>
        </w:r>
        <w:r w:rsidR="00F01249" w:rsidDel="00EC38FA">
          <w:delText>, M</w:delText>
        </w:r>
        <w:r w:rsidR="00F01249" w:rsidDel="00EC38FA">
          <w:rPr>
            <w:vertAlign w:val="subscript"/>
          </w:rPr>
          <w:delText>incon</w:delText>
        </w:r>
        <w:r w:rsidR="00F01249" w:rsidDel="00EC38FA">
          <w:delText xml:space="preserve"> = 545.</w:delText>
        </w:r>
        <w:r w:rsidR="00FB47B2" w:rsidDel="00EC38FA">
          <w:delText>46</w:delText>
        </w:r>
        <w:r w:rsidR="00F01249" w:rsidDel="00EC38FA">
          <w:delText>ms, SD</w:delText>
        </w:r>
        <w:r w:rsidR="00F01249" w:rsidDel="00EC38FA">
          <w:rPr>
            <w:vertAlign w:val="subscript"/>
          </w:rPr>
          <w:delText>incon</w:delText>
        </w:r>
        <w:r w:rsidR="00F01249" w:rsidDel="00EC38FA">
          <w:delText xml:space="preserve"> = 32.</w:delText>
        </w:r>
        <w:r w:rsidR="00FB47B2" w:rsidDel="00EC38FA">
          <w:delText>87</w:delText>
        </w:r>
        <w:r w:rsidR="00F01249" w:rsidDel="00EC38FA">
          <w:delText>, t</w:delText>
        </w:r>
        <w:r w:rsidR="00342DA7" w:rsidRPr="00632924" w:rsidDel="00EC38FA">
          <w:delText>(29)</w:delText>
        </w:r>
        <w:r w:rsidR="00F01249" w:rsidDel="00EC38FA">
          <w:delText xml:space="preserve"> = -6.</w:delText>
        </w:r>
        <w:r w:rsidR="00CC047D" w:rsidDel="00EC38FA">
          <w:delText>42</w:delText>
        </w:r>
        <w:r w:rsidR="00F01249" w:rsidDel="00EC38FA">
          <w:delText xml:space="preserve">, p </w:delText>
        </w:r>
        <w:r w:rsidR="007704FA" w:rsidDel="00EC38FA">
          <w:delText>&lt; 0.001</w:delText>
        </w:r>
        <w:r w:rsidR="00F01249" w:rsidDel="00EC38FA">
          <w:delText>, 95% CI [-26.</w:delText>
        </w:r>
        <w:r w:rsidR="00FB47B2" w:rsidDel="00EC38FA">
          <w:delText>27</w:delText>
        </w:r>
        <w:r w:rsidR="00F01249" w:rsidDel="00EC38FA">
          <w:delText>, -</w:delText>
        </w:r>
        <w:r w:rsidR="00FB47B2" w:rsidDel="00EC38FA">
          <w:delText>13.58</w:delText>
        </w:r>
        <w:r w:rsidR="00F01249" w:rsidDel="00EC38FA">
          <w:delText>])</w:delText>
        </w:r>
      </w:del>
      <w:r w:rsidR="00F01249">
        <w:t xml:space="preserve"> in the incongruent condition</w:t>
      </w:r>
      <w:ins w:id="526" w:author="Chen Heller" w:date="2022-09-14T17:14:00Z">
        <w:r w:rsidR="00EC38FA">
          <w:t xml:space="preserve"> (</w:t>
        </w:r>
        <w:r w:rsidR="00EC38FA">
          <w:fldChar w:fldCharType="begin"/>
        </w:r>
        <w:r w:rsidR="00EC38FA">
          <w:instrText xml:space="preserve"> REF _Ref114068072 \h </w:instrText>
        </w:r>
      </w:ins>
      <w:r w:rsidR="00EC38FA">
        <w:fldChar w:fldCharType="separate"/>
      </w:r>
      <w:ins w:id="527" w:author="Chen Heller" w:date="2022-09-14T17:14:00Z">
        <w:r w:rsidR="00EC38FA">
          <w:t xml:space="preserve">Table </w:t>
        </w:r>
        <w:r w:rsidR="00EC38FA">
          <w:rPr>
            <w:noProof/>
          </w:rPr>
          <w:t>4</w:t>
        </w:r>
        <w:r w:rsidR="00EC38FA">
          <w:fldChar w:fldCharType="end"/>
        </w:r>
        <w:r w:rsidR="00EC38FA">
          <w:t>)</w:t>
        </w:r>
      </w:ins>
      <w:r w:rsidR="00F01249">
        <w:t>.</w:t>
      </w:r>
      <w:r w:rsidR="000C177A">
        <w:t xml:space="preserve"> </w:t>
      </w:r>
      <w:r w:rsidR="00CB5A32">
        <w:t>Comparison of the effect sizes revealed t</w:t>
      </w:r>
      <w:r w:rsidR="00E74CD9">
        <w:t>hat t</w:t>
      </w:r>
      <w:r w:rsidR="00CB5A32">
        <w:t xml:space="preserve">he keyboard-RT effect (Cohen's d = </w:t>
      </w:r>
      <w:r w:rsidR="00E74CD9">
        <w:t>-1.17</w:t>
      </w:r>
      <w:r w:rsidR="00CB5A32">
        <w:t xml:space="preserve">) </w:t>
      </w:r>
      <w:r w:rsidR="00346BB1">
        <w:t>was</w:t>
      </w:r>
      <w:r w:rsidR="00E74CD9">
        <w:t xml:space="preserve"> </w:t>
      </w:r>
      <w:r w:rsidR="00CB5A32">
        <w:t xml:space="preserve">larger than the reach area effect (Cohen's d = </w:t>
      </w:r>
      <w:r w:rsidR="00E74CD9">
        <w:t>0.69</w:t>
      </w:r>
      <w:r w:rsidR="00CB5A32">
        <w:t xml:space="preserve">). </w:t>
      </w:r>
      <w:r w:rsidR="00F01249">
        <w:t>A bias towards the incorrect answer in incongruent trials was evident in the trajectory from 1</w:t>
      </w:r>
      <w:r w:rsidR="00B26836">
        <w:t>7</w:t>
      </w:r>
      <w:r w:rsidR="00F01249">
        <w:t>5</w:t>
      </w:r>
      <w:r w:rsidR="0085100F">
        <w:t>.</w:t>
      </w:r>
      <w:r w:rsidR="00B26836">
        <w:t>66</w:t>
      </w:r>
      <w:r w:rsidR="00F01249">
        <w:t>ms to 39</w:t>
      </w:r>
      <w:r w:rsidR="00B26836">
        <w:t>0</w:t>
      </w:r>
      <w:r w:rsidR="0085100F">
        <w:t>.</w:t>
      </w:r>
      <w:r w:rsidR="00B26836">
        <w:t>88</w:t>
      </w:r>
      <w:r w:rsidR="00F01249">
        <w:t>ms post target onset (</w:t>
      </w:r>
      <w:r w:rsidR="00B26836">
        <w:t>24</w:t>
      </w:r>
      <w:r w:rsidR="00F01249">
        <w:t>-</w:t>
      </w:r>
      <w:r w:rsidR="00B26836">
        <w:t>94% path</w:t>
      </w:r>
      <w:r w:rsidR="00F01249">
        <w:t xml:space="preserve">) as was found using a permutation and clustering procedure </w:t>
      </w:r>
      <w:r w:rsidR="007131CE">
        <w:t>(</w:t>
      </w:r>
      <w:r w:rsidR="007131CE">
        <w:fldChar w:fldCharType="begin"/>
      </w:r>
      <w:r w:rsidR="007131CE">
        <w:instrText xml:space="preserve"> REF _Ref113906821 \h </w:instrText>
      </w:r>
      <w:r w:rsidR="007131CE">
        <w:fldChar w:fldCharType="separate"/>
      </w:r>
      <w:r w:rsidR="007131CE">
        <w:t xml:space="preserve">Figure </w:t>
      </w:r>
      <w:r w:rsidR="007131CE">
        <w:rPr>
          <w:noProof/>
        </w:rPr>
        <w:t>6</w:t>
      </w:r>
      <w:r w:rsidR="007131CE">
        <w:fldChar w:fldCharType="end"/>
      </w:r>
      <w:r w:rsidR="007131CE">
        <w:t>, (a))</w:t>
      </w:r>
      <w:r w:rsidR="00F01249">
        <w:t>.</w:t>
      </w:r>
      <w:r w:rsidR="008C13FB">
        <w:t xml:space="preserve"> </w:t>
      </w:r>
      <w:r w:rsidR="00F01249">
        <w:t xml:space="preserve">The bias resulted in </w:t>
      </w:r>
      <w:r w:rsidR="00285F78">
        <w:t xml:space="preserve">an </w:t>
      </w:r>
      <w:r w:rsidR="00F01249">
        <w:t xml:space="preserve">extended traveled distance </w:t>
      </w:r>
      <w:del w:id="528" w:author="Chen Heller" w:date="2022-09-14T17:14:00Z">
        <w:r w:rsidR="00F01249" w:rsidDel="00EC38FA">
          <w:delText>(M</w:delText>
        </w:r>
        <w:r w:rsidR="00F01249" w:rsidDel="00EC38FA">
          <w:rPr>
            <w:vertAlign w:val="subscript"/>
          </w:rPr>
          <w:delText>con</w:delText>
        </w:r>
        <w:r w:rsidR="00F01249" w:rsidDel="00EC38FA">
          <w:delText xml:space="preserve"> = </w:delText>
        </w:r>
        <w:r w:rsidR="00090482" w:rsidDel="00EC38FA">
          <w:delText>38.20</w:delText>
        </w:r>
        <w:r w:rsidR="00F01249" w:rsidDel="00EC38FA">
          <w:delText>, SD</w:delText>
        </w:r>
        <w:r w:rsidR="00F01249" w:rsidDel="00EC38FA">
          <w:rPr>
            <w:vertAlign w:val="subscript"/>
          </w:rPr>
          <w:delText>con</w:delText>
        </w:r>
        <w:r w:rsidR="00F01249" w:rsidDel="00EC38FA">
          <w:delText xml:space="preserve"> = </w:delText>
        </w:r>
        <w:r w:rsidR="00090482" w:rsidDel="00EC38FA">
          <w:delText>1.44</w:delText>
        </w:r>
        <w:r w:rsidR="00F01249" w:rsidDel="00EC38FA">
          <w:delText>, M</w:delText>
        </w:r>
        <w:r w:rsidR="00F01249" w:rsidDel="00EC38FA">
          <w:rPr>
            <w:vertAlign w:val="subscript"/>
          </w:rPr>
          <w:delText>incon</w:delText>
        </w:r>
        <w:r w:rsidR="00F01249" w:rsidDel="00EC38FA">
          <w:delText xml:space="preserve"> = </w:delText>
        </w:r>
        <w:r w:rsidR="00090482" w:rsidDel="00EC38FA">
          <w:delText>39.09</w:delText>
        </w:r>
        <w:r w:rsidR="00F01249" w:rsidDel="00EC38FA">
          <w:delText>, SD</w:delText>
        </w:r>
        <w:r w:rsidR="00F01249" w:rsidDel="00EC38FA">
          <w:rPr>
            <w:vertAlign w:val="subscript"/>
          </w:rPr>
          <w:delText>incon</w:delText>
        </w:r>
        <w:r w:rsidR="00F01249" w:rsidDel="00EC38FA">
          <w:delText xml:space="preserve"> = </w:delText>
        </w:r>
        <w:r w:rsidR="00090482" w:rsidDel="00EC38FA">
          <w:delText>1.67</w:delText>
        </w:r>
        <w:r w:rsidR="00F01249" w:rsidDel="00EC38FA">
          <w:delText xml:space="preserve">, </w:delText>
        </w:r>
      </w:del>
      <w:del w:id="529" w:author="Chen Heller" w:date="2022-09-14T11:16:00Z">
        <w:r w:rsidR="00F01249" w:rsidDel="00C91E33">
          <w:delText>t</w:delText>
        </w:r>
        <w:r w:rsidR="00342DA7" w:rsidRPr="00632924" w:rsidDel="00C91E33">
          <w:delText>(29)</w:delText>
        </w:r>
        <w:r w:rsidR="00F01249" w:rsidDel="00C91E33">
          <w:delText xml:space="preserve"> = -5</w:delText>
        </w:r>
        <w:r w:rsidR="00AA5A37" w:rsidDel="00C91E33">
          <w:delText>.19</w:delText>
        </w:r>
        <w:r w:rsidR="00F01249" w:rsidDel="00C91E33">
          <w:delText xml:space="preserve">, </w:delText>
        </w:r>
      </w:del>
      <w:del w:id="530" w:author="Chen Heller" w:date="2022-09-14T17:14:00Z">
        <w:r w:rsidR="00F01249" w:rsidDel="00EC38FA">
          <w:delText xml:space="preserve">p </w:delText>
        </w:r>
        <w:r w:rsidR="00BD5703" w:rsidDel="00EC38FA">
          <w:delText>&lt; 0.001</w:delText>
        </w:r>
        <w:r w:rsidR="00F01249" w:rsidDel="00EC38FA">
          <w:delText>, 95% CI [-</w:delText>
        </w:r>
        <w:r w:rsidR="00AA5A37" w:rsidDel="00EC38FA">
          <w:delText>1.25</w:delText>
        </w:r>
        <w:r w:rsidR="00F01249" w:rsidDel="00EC38FA">
          <w:delText>, -0.</w:delText>
        </w:r>
      </w:del>
      <w:del w:id="531" w:author="Chen Heller" w:date="2022-09-14T11:16:00Z">
        <w:r w:rsidR="00AA5A37" w:rsidDel="00E90A57">
          <w:delText>54</w:delText>
        </w:r>
      </w:del>
      <w:del w:id="532" w:author="Chen Heller" w:date="2022-09-14T17:14:00Z">
        <w:r w:rsidR="00F01249" w:rsidDel="00EC38FA">
          <w:delText>], Cohen's d</w:delText>
        </w:r>
      </w:del>
      <w:del w:id="533" w:author="Chen Heller" w:date="2022-09-14T11:16:00Z">
        <w:r w:rsidR="00F01249" w:rsidDel="00E90A57">
          <w:rPr>
            <w:vertAlign w:val="subscript"/>
          </w:rPr>
          <w:delText>z</w:delText>
        </w:r>
      </w:del>
      <w:del w:id="534" w:author="Chen Heller" w:date="2022-09-14T17:14:00Z">
        <w:r w:rsidR="00F01249" w:rsidDel="00EC38FA">
          <w:delText xml:space="preserve"> = -0.9</w:delText>
        </w:r>
        <w:r w:rsidR="00E239C4" w:rsidDel="00EC38FA">
          <w:delText>5</w:delText>
        </w:r>
        <w:r w:rsidR="00F01249" w:rsidDel="00EC38FA">
          <w:delText xml:space="preserve">) </w:delText>
        </w:r>
      </w:del>
      <w:r w:rsidR="00F01249">
        <w:t xml:space="preserve">and </w:t>
      </w:r>
      <w:r w:rsidR="00285F78">
        <w:t xml:space="preserve">a </w:t>
      </w:r>
      <w:r w:rsidR="00F01249">
        <w:t xml:space="preserve">prolonged movement duration </w:t>
      </w:r>
      <w:del w:id="535" w:author="Chen Heller" w:date="2022-09-14T17:14:00Z">
        <w:r w:rsidR="00F01249" w:rsidDel="00EC38FA">
          <w:delText>(M</w:delText>
        </w:r>
        <w:r w:rsidR="00F01249" w:rsidDel="00EC38FA">
          <w:rPr>
            <w:vertAlign w:val="subscript"/>
          </w:rPr>
          <w:delText>con</w:delText>
        </w:r>
        <w:r w:rsidR="00F01249" w:rsidDel="00EC38FA">
          <w:delText xml:space="preserve"> = 41</w:delText>
        </w:r>
        <w:r w:rsidR="00665CA4" w:rsidDel="00EC38FA">
          <w:delText>5</w:delText>
        </w:r>
        <w:r w:rsidR="00F01249" w:rsidDel="00EC38FA">
          <w:delText>.</w:delText>
        </w:r>
        <w:r w:rsidR="00665CA4" w:rsidDel="00EC38FA">
          <w:delText>88</w:delText>
        </w:r>
        <w:r w:rsidR="00F01249" w:rsidDel="00EC38FA">
          <w:delText>ms, SD</w:delText>
        </w:r>
        <w:r w:rsidR="00F01249" w:rsidDel="00EC38FA">
          <w:rPr>
            <w:vertAlign w:val="subscript"/>
          </w:rPr>
          <w:delText>con</w:delText>
        </w:r>
        <w:r w:rsidR="00F01249" w:rsidDel="00EC38FA">
          <w:delText xml:space="preserve"> = 29.</w:delText>
        </w:r>
        <w:r w:rsidR="00665CA4" w:rsidDel="00EC38FA">
          <w:delText>76</w:delText>
        </w:r>
        <w:r w:rsidR="00F01249" w:rsidDel="00EC38FA">
          <w:delText>, M</w:delText>
        </w:r>
        <w:r w:rsidR="00F01249" w:rsidDel="00EC38FA">
          <w:rPr>
            <w:vertAlign w:val="subscript"/>
          </w:rPr>
          <w:delText>incon</w:delText>
        </w:r>
        <w:r w:rsidR="00F01249" w:rsidDel="00EC38FA">
          <w:delText xml:space="preserve"> = 4</w:delText>
        </w:r>
        <w:r w:rsidR="00665CA4" w:rsidDel="00EC38FA">
          <w:delText>29</w:delText>
        </w:r>
        <w:r w:rsidR="00F01249" w:rsidDel="00EC38FA">
          <w:delText>ms, SD</w:delText>
        </w:r>
        <w:r w:rsidR="00F01249" w:rsidDel="00EC38FA">
          <w:rPr>
            <w:vertAlign w:val="subscript"/>
          </w:rPr>
          <w:delText>incon</w:delText>
        </w:r>
        <w:r w:rsidR="00F01249" w:rsidDel="00EC38FA">
          <w:delText xml:space="preserve"> = 28.</w:delText>
        </w:r>
        <w:r w:rsidR="00665CA4" w:rsidDel="00EC38FA">
          <w:delText>32</w:delText>
        </w:r>
        <w:r w:rsidR="00F01249" w:rsidDel="00EC38FA">
          <w:delText>, t</w:delText>
        </w:r>
        <w:r w:rsidR="00342DA7" w:rsidRPr="00632924" w:rsidDel="00EC38FA">
          <w:delText>(29)</w:delText>
        </w:r>
        <w:r w:rsidR="00F01249" w:rsidDel="00EC38FA">
          <w:delText xml:space="preserve"> = -6.</w:delText>
        </w:r>
        <w:r w:rsidR="00665CA4" w:rsidDel="00EC38FA">
          <w:delText>40</w:delText>
        </w:r>
        <w:r w:rsidR="00F01249" w:rsidDel="00EC38FA">
          <w:delText xml:space="preserve">, p </w:delText>
        </w:r>
        <w:r w:rsidR="004A638A" w:rsidDel="00EC38FA">
          <w:delText>&lt; 0.001</w:delText>
        </w:r>
        <w:r w:rsidR="00F01249" w:rsidDel="00EC38FA">
          <w:delText xml:space="preserve">, 95% </w:delText>
        </w:r>
        <w:r w:rsidR="00F01249" w:rsidDel="00EC38FA">
          <w:lastRenderedPageBreak/>
          <w:delText>CI [-17.</w:delText>
        </w:r>
        <w:r w:rsidR="00665CA4" w:rsidDel="00EC38FA">
          <w:delText>32</w:delText>
        </w:r>
        <w:r w:rsidR="00F01249" w:rsidDel="00EC38FA">
          <w:delText>, -</w:delText>
        </w:r>
        <w:r w:rsidR="00665CA4" w:rsidDel="00EC38FA">
          <w:delText>8.93</w:delText>
        </w:r>
        <w:r w:rsidR="00F01249" w:rsidDel="00EC38FA">
          <w:delText>], Cohen's d</w:delText>
        </w:r>
      </w:del>
      <w:del w:id="536" w:author="Chen Heller" w:date="2022-09-14T11:17:00Z">
        <w:r w:rsidR="00F01249" w:rsidDel="00E90A57">
          <w:rPr>
            <w:vertAlign w:val="subscript"/>
          </w:rPr>
          <w:delText>z</w:delText>
        </w:r>
      </w:del>
      <w:del w:id="537" w:author="Chen Heller" w:date="2022-09-14T17:14:00Z">
        <w:r w:rsidR="00F01249" w:rsidDel="00EC38FA">
          <w:delText xml:space="preserve"> = -1.</w:delText>
        </w:r>
        <w:r w:rsidR="000122BA" w:rsidDel="00EC38FA">
          <w:delText>1</w:delText>
        </w:r>
        <w:r w:rsidR="00160C1A" w:rsidDel="00EC38FA">
          <w:delText>7</w:delText>
        </w:r>
        <w:r w:rsidR="00F01249" w:rsidDel="00EC38FA">
          <w:delText xml:space="preserve">) </w:delText>
        </w:r>
      </w:del>
      <w:r w:rsidR="00F01249">
        <w:t xml:space="preserve">in incongruent trials. Contrastingly, reaction time </w:t>
      </w:r>
      <w:del w:id="538" w:author="Chen Heller" w:date="2022-09-14T17:14:00Z">
        <w:r w:rsidR="00F01249" w:rsidDel="00EC38FA">
          <w:delText>(M</w:delText>
        </w:r>
        <w:r w:rsidR="00F01249" w:rsidDel="00EC38FA">
          <w:rPr>
            <w:vertAlign w:val="subscript"/>
          </w:rPr>
          <w:delText>con</w:delText>
        </w:r>
        <w:r w:rsidR="00F01249" w:rsidDel="00EC38FA">
          <w:delText xml:space="preserve"> = 17</w:delText>
        </w:r>
        <w:r w:rsidR="009339FA" w:rsidDel="00EC38FA">
          <w:delText>1</w:delText>
        </w:r>
        <w:r w:rsidR="00F01249" w:rsidDel="00EC38FA">
          <w:delText>.</w:delText>
        </w:r>
        <w:r w:rsidR="009339FA" w:rsidDel="00EC38FA">
          <w:delText>29</w:delText>
        </w:r>
        <w:r w:rsidR="00F01249" w:rsidDel="00EC38FA">
          <w:delText>ms, SD</w:delText>
        </w:r>
        <w:r w:rsidR="00F01249" w:rsidDel="00EC38FA">
          <w:rPr>
            <w:vertAlign w:val="subscript"/>
          </w:rPr>
          <w:delText>con</w:delText>
        </w:r>
        <w:r w:rsidR="00F01249" w:rsidDel="00EC38FA">
          <w:delText xml:space="preserve"> = </w:delText>
        </w:r>
        <w:r w:rsidR="009339FA" w:rsidDel="00EC38FA">
          <w:delText>22.42</w:delText>
        </w:r>
        <w:r w:rsidR="00F01249" w:rsidDel="00EC38FA">
          <w:delText>, M</w:delText>
        </w:r>
        <w:r w:rsidR="00F01249" w:rsidDel="00EC38FA">
          <w:rPr>
            <w:vertAlign w:val="subscript"/>
          </w:rPr>
          <w:delText>incon</w:delText>
        </w:r>
        <w:r w:rsidR="00F01249" w:rsidDel="00EC38FA">
          <w:delText xml:space="preserve"> = 173.</w:delText>
        </w:r>
        <w:r w:rsidR="009339FA" w:rsidDel="00EC38FA">
          <w:delText>06</w:delText>
        </w:r>
        <w:r w:rsidR="00F01249" w:rsidDel="00EC38FA">
          <w:delText>, SD</w:delText>
        </w:r>
        <w:r w:rsidR="00F01249" w:rsidDel="00EC38FA">
          <w:rPr>
            <w:vertAlign w:val="subscript"/>
          </w:rPr>
          <w:delText>incon</w:delText>
        </w:r>
        <w:r w:rsidR="00F01249" w:rsidDel="00EC38FA">
          <w:delText xml:space="preserve"> = </w:delText>
        </w:r>
        <w:r w:rsidR="009339FA" w:rsidDel="00EC38FA">
          <w:delText>23.95</w:delText>
        </w:r>
        <w:r w:rsidR="00F01249" w:rsidDel="00EC38FA">
          <w:delText>, t</w:delText>
        </w:r>
        <w:r w:rsidR="00342DA7" w:rsidRPr="00632924" w:rsidDel="00EC38FA">
          <w:delText>(29)</w:delText>
        </w:r>
        <w:r w:rsidR="00F01249" w:rsidDel="00EC38FA">
          <w:delText xml:space="preserve"> = </w:delText>
        </w:r>
        <w:r w:rsidR="009339FA" w:rsidDel="00EC38FA">
          <w:delText>-1.01</w:delText>
        </w:r>
        <w:r w:rsidR="00F01249" w:rsidDel="00EC38FA">
          <w:delText>, p = 0.</w:delText>
        </w:r>
        <w:r w:rsidR="004818C9" w:rsidDel="00EC38FA">
          <w:delText>318</w:delText>
        </w:r>
        <w:r w:rsidR="00F01249" w:rsidDel="00EC38FA">
          <w:delText>, 95% CI [</w:delText>
        </w:r>
        <w:r w:rsidR="00924F8B" w:rsidDel="00EC38FA">
          <w:delText>-5.31</w:delText>
        </w:r>
        <w:r w:rsidR="00F01249" w:rsidDel="00EC38FA">
          <w:delText xml:space="preserve">, </w:delText>
        </w:r>
        <w:r w:rsidR="00924F8B" w:rsidDel="00EC38FA">
          <w:delText>1.79</w:delText>
        </w:r>
        <w:r w:rsidR="00F01249" w:rsidDel="00EC38FA">
          <w:delText xml:space="preserve">]) </w:delText>
        </w:r>
      </w:del>
      <w:r w:rsidR="00F01249">
        <w:t xml:space="preserve">and the number of changes of </w:t>
      </w:r>
      <w:del w:id="539" w:author="Chen Heller" w:date="2022-09-14T17:14:00Z">
        <w:r w:rsidR="00F01249" w:rsidDel="00EC38FA">
          <w:delText>mind (M</w:delText>
        </w:r>
        <w:r w:rsidR="00F01249" w:rsidDel="00EC38FA">
          <w:rPr>
            <w:vertAlign w:val="subscript"/>
          </w:rPr>
          <w:delText>con</w:delText>
        </w:r>
        <w:r w:rsidR="00F01249" w:rsidDel="00EC38FA">
          <w:delText xml:space="preserve"> = 0.24, SD</w:delText>
        </w:r>
        <w:r w:rsidR="00F01249" w:rsidDel="00EC38FA">
          <w:rPr>
            <w:vertAlign w:val="subscript"/>
          </w:rPr>
          <w:delText>con</w:delText>
        </w:r>
        <w:r w:rsidR="00F01249" w:rsidDel="00EC38FA">
          <w:delText xml:space="preserve"> = 0.12, M</w:delText>
        </w:r>
        <w:r w:rsidR="00F01249" w:rsidDel="00EC38FA">
          <w:rPr>
            <w:vertAlign w:val="subscript"/>
          </w:rPr>
          <w:delText>incon</w:delText>
        </w:r>
        <w:r w:rsidR="00F01249" w:rsidDel="00EC38FA">
          <w:delText xml:space="preserve"> = 0.22, SD</w:delText>
        </w:r>
        <w:r w:rsidR="00F01249" w:rsidDel="00EC38FA">
          <w:rPr>
            <w:vertAlign w:val="subscript"/>
          </w:rPr>
          <w:delText>incon</w:delText>
        </w:r>
        <w:r w:rsidR="00F01249" w:rsidDel="00EC38FA">
          <w:delText xml:space="preserve"> = 0.</w:delText>
        </w:r>
        <w:r w:rsidR="00DC51F0" w:rsidDel="00EC38FA">
          <w:delText>1</w:delText>
        </w:r>
        <w:r w:rsidR="00F01249" w:rsidDel="00EC38FA">
          <w:delText>1, t</w:delText>
        </w:r>
        <w:r w:rsidR="00342DA7" w:rsidRPr="00632924" w:rsidDel="00EC38FA">
          <w:delText>(29)</w:delText>
        </w:r>
        <w:r w:rsidR="00F01249" w:rsidDel="00EC38FA">
          <w:delText xml:space="preserve"> = 1.</w:delText>
        </w:r>
        <w:r w:rsidR="00DC51F0" w:rsidDel="00EC38FA">
          <w:delText>06</w:delText>
        </w:r>
        <w:r w:rsidR="00F01249" w:rsidDel="00EC38FA">
          <w:delText>, p = 0.</w:delText>
        </w:r>
        <w:r w:rsidR="004818C9" w:rsidDel="00EC38FA">
          <w:delText>318</w:delText>
        </w:r>
        <w:r w:rsidR="00F01249" w:rsidDel="00EC38FA">
          <w:delText>, 95% CI [-0.0</w:delText>
        </w:r>
        <w:r w:rsidR="00243720" w:rsidDel="00EC38FA">
          <w:delText>2</w:delText>
        </w:r>
        <w:r w:rsidR="00F01249" w:rsidDel="00EC38FA">
          <w:delText xml:space="preserve">, 0.06]) </w:delText>
        </w:r>
      </w:del>
      <w:r w:rsidR="00404743">
        <w:t xml:space="preserve">in the reaching session </w:t>
      </w:r>
      <w:r w:rsidR="00F01249">
        <w:t>did not differ between the conditions.</w:t>
      </w:r>
      <w:r w:rsidR="00594DA5">
        <w:t xml:space="preserve"> </w:t>
      </w:r>
    </w:p>
    <w:p w14:paraId="1C709955" w14:textId="4FD259C2" w:rsidR="006119BA" w:rsidRDefault="00F01249" w:rsidP="00FE0AE9">
      <w:r>
        <w:t xml:space="preserve">As predicted by </w:t>
      </w:r>
      <w:ins w:id="540" w:author="Chen Heller" w:date="2022-09-14T13:09:00Z">
        <w:r w:rsidR="002F313C" w:rsidRPr="002F313C">
          <w:t>Experiment 2</w:t>
        </w:r>
      </w:ins>
      <w:del w:id="541" w:author="Chen Heller" w:date="2022-09-14T13:09:00Z">
        <w:r w:rsidR="00367B60" w:rsidDel="002F313C">
          <w:delText xml:space="preserve">Exp </w:delText>
        </w:r>
        <w:r w:rsidR="00EB57B5" w:rsidDel="002F313C">
          <w:delText>2.</w:delText>
        </w:r>
      </w:del>
      <w:r w:rsidR="00EB57B5">
        <w:t xml:space="preserve"> </w:t>
      </w:r>
      <w:r w:rsidR="00E31540">
        <w:t>A</w:t>
      </w:r>
      <w:r w:rsidR="00EB57B5">
        <w:t xml:space="preserve">nd </w:t>
      </w:r>
      <w:ins w:id="542" w:author="Chen Heller" w:date="2022-09-14T13:10:00Z">
        <w:r w:rsidR="002F313C" w:rsidRPr="002F313C">
          <w:t>Experiment 3</w:t>
        </w:r>
      </w:ins>
      <w:del w:id="543" w:author="Chen Heller" w:date="2022-09-14T13:10:00Z">
        <w:r w:rsidR="00EB57B5" w:rsidDel="002F313C">
          <w:delText>Exp 3.</w:delText>
        </w:r>
      </w:del>
      <w:r w:rsidR="00EB57B5">
        <w:t xml:space="preserve"> </w:t>
      </w:r>
      <w:r w:rsidR="00E31540">
        <w:t>T</w:t>
      </w:r>
      <w:r>
        <w:t>he number of excluded trials</w:t>
      </w:r>
      <w:r w:rsidR="001F3AF5">
        <w:t xml:space="preserve"> </w:t>
      </w:r>
      <w:r>
        <w:t>in the reaching task was high and</w:t>
      </w:r>
      <w:r w:rsidR="00367B60">
        <w:t xml:space="preserve"> in fact</w:t>
      </w:r>
      <w:r>
        <w:t xml:space="preserve"> exceeded that of the keyboard </w:t>
      </w:r>
      <w:commentRangeStart w:id="544"/>
      <w:r>
        <w:t>task (</w:t>
      </w:r>
      <w:proofErr w:type="spellStart"/>
      <w:r>
        <w:t>M</w:t>
      </w:r>
      <w:r>
        <w:rPr>
          <w:vertAlign w:val="subscript"/>
        </w:rPr>
        <w:t>reach</w:t>
      </w:r>
      <w:proofErr w:type="spellEnd"/>
      <w:r>
        <w:t xml:space="preserve"> = </w:t>
      </w:r>
      <w:r w:rsidR="00E24AF9">
        <w:t>128.76</w:t>
      </w:r>
      <w:r>
        <w:t xml:space="preserve">, </w:t>
      </w:r>
      <w:proofErr w:type="spellStart"/>
      <w:r>
        <w:t>SD</w:t>
      </w:r>
      <w:r>
        <w:rPr>
          <w:vertAlign w:val="subscript"/>
        </w:rPr>
        <w:t>reach</w:t>
      </w:r>
      <w:proofErr w:type="spellEnd"/>
      <w:r>
        <w:t xml:space="preserve"> = </w:t>
      </w:r>
      <w:r w:rsidR="00E24AF9">
        <w:t>35.52</w:t>
      </w:r>
      <w:r>
        <w:t xml:space="preserve">, </w:t>
      </w:r>
      <w:proofErr w:type="spellStart"/>
      <w:r>
        <w:t>M</w:t>
      </w:r>
      <w:r>
        <w:rPr>
          <w:vertAlign w:val="subscript"/>
        </w:rPr>
        <w:t>keyboard</w:t>
      </w:r>
      <w:proofErr w:type="spellEnd"/>
      <w:r>
        <w:t xml:space="preserve"> = 5</w:t>
      </w:r>
      <w:r w:rsidR="00E24AF9">
        <w:t>0</w:t>
      </w:r>
      <w:r>
        <w:t xml:space="preserve">.2, </w:t>
      </w:r>
      <w:proofErr w:type="spellStart"/>
      <w:r>
        <w:t>SD</w:t>
      </w:r>
      <w:r>
        <w:rPr>
          <w:vertAlign w:val="subscript"/>
        </w:rPr>
        <w:t>keyboard</w:t>
      </w:r>
      <w:proofErr w:type="spellEnd"/>
      <w:r>
        <w:t xml:space="preserve"> = </w:t>
      </w:r>
      <w:r w:rsidR="00E24AF9">
        <w:t>14.47</w:t>
      </w:r>
      <w:r>
        <w:t xml:space="preserve">, </w:t>
      </w:r>
      <w:proofErr w:type="gramStart"/>
      <w:r>
        <w:t>t</w:t>
      </w:r>
      <w:r w:rsidRPr="008C7284">
        <w:rPr>
          <w:rPrChange w:id="545" w:author="Chen Heller" w:date="2022-08-30T13:57:00Z">
            <w:rPr>
              <w:vertAlign w:val="subscript"/>
            </w:rPr>
          </w:rPrChange>
        </w:rPr>
        <w:t>(</w:t>
      </w:r>
      <w:proofErr w:type="gramEnd"/>
      <w:r w:rsidR="00FC47E3">
        <w:t>29</w:t>
      </w:r>
      <w:r w:rsidRPr="008C7284">
        <w:rPr>
          <w:rPrChange w:id="546" w:author="Chen Heller" w:date="2022-08-30T13:57:00Z">
            <w:rPr>
              <w:vertAlign w:val="subscript"/>
            </w:rPr>
          </w:rPrChange>
        </w:rPr>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xml:space="preserve">], Cohen's </w:t>
      </w:r>
      <w:proofErr w:type="spellStart"/>
      <w:r>
        <w:t>d</w:t>
      </w:r>
      <w:r>
        <w:rPr>
          <w:vertAlign w:val="subscript"/>
        </w:rPr>
        <w:t>z</w:t>
      </w:r>
      <w:proofErr w:type="spellEnd"/>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proofErr w:type="spellStart"/>
      <w:r>
        <w:t>M</w:t>
      </w:r>
      <w:r>
        <w:rPr>
          <w:vertAlign w:val="subscript"/>
        </w:rPr>
        <w:t>reach</w:t>
      </w:r>
      <w:proofErr w:type="spellEnd"/>
      <w:r>
        <w:t xml:space="preserve"> = 32.</w:t>
      </w:r>
      <w:r w:rsidR="001979E7">
        <w:t>0</w:t>
      </w:r>
      <w:r>
        <w:t xml:space="preserve">6, </w:t>
      </w:r>
      <w:proofErr w:type="spellStart"/>
      <w:r>
        <w:t>SD</w:t>
      </w:r>
      <w:r>
        <w:rPr>
          <w:vertAlign w:val="subscript"/>
        </w:rPr>
        <w:t>reach</w:t>
      </w:r>
      <w:proofErr w:type="spellEnd"/>
      <w:r>
        <w:t xml:space="preserve"> = </w:t>
      </w:r>
      <w:r w:rsidR="001979E7">
        <w:t>19.24</w:t>
      </w:r>
      <w:r>
        <w:t xml:space="preserve">, </w:t>
      </w:r>
      <w:proofErr w:type="spellStart"/>
      <w:r>
        <w:t>M</w:t>
      </w:r>
      <w:r>
        <w:rPr>
          <w:vertAlign w:val="subscript"/>
        </w:rPr>
        <w:t>keyboard</w:t>
      </w:r>
      <w:proofErr w:type="spellEnd"/>
      <w:r>
        <w:t xml:space="preserve"> = 1</w:t>
      </w:r>
      <w:r w:rsidR="001979E7">
        <w:t>4.06</w:t>
      </w:r>
      <w:r>
        <w:t xml:space="preserve">, </w:t>
      </w:r>
      <w:proofErr w:type="spellStart"/>
      <w:r>
        <w:t>SD</w:t>
      </w:r>
      <w:r>
        <w:rPr>
          <w:vertAlign w:val="subscript"/>
        </w:rPr>
        <w:t>keyboard</w:t>
      </w:r>
      <w:proofErr w:type="spellEnd"/>
      <w:r>
        <w:t xml:space="preserve"> = 1</w:t>
      </w:r>
      <w:r w:rsidR="001979E7">
        <w:t>0.33</w:t>
      </w:r>
      <w:r>
        <w:t>, t</w:t>
      </w:r>
      <w:r w:rsidRPr="001F3AF5">
        <w:rPr>
          <w:rPrChange w:id="547" w:author="Chen Heller" w:date="2022-08-30T13:58:00Z">
            <w:rPr>
              <w:vertAlign w:val="subscript"/>
            </w:rPr>
          </w:rPrChange>
        </w:rPr>
        <w:t>(</w:t>
      </w:r>
      <w:r w:rsidR="001979E7">
        <w:t>29</w:t>
      </w:r>
      <w:r w:rsidRPr="001F3AF5">
        <w:rPr>
          <w:rPrChange w:id="548" w:author="Chen Heller" w:date="2022-08-30T13:58:00Z">
            <w:rPr>
              <w:vertAlign w:val="subscript"/>
            </w:rPr>
          </w:rPrChange>
        </w:rPr>
        <w:t>)</w:t>
      </w:r>
      <w:r>
        <w:t xml:space="preserve"> = 4</w:t>
      </w:r>
      <w:r w:rsidR="001979E7">
        <w:t>.71</w:t>
      </w:r>
      <w:r>
        <w:t xml:space="preserve">, p </w:t>
      </w:r>
      <w:r w:rsidR="0052374D">
        <w:t>&lt; 0.001</w:t>
      </w:r>
      <w:r>
        <w:t>, 95% CI [</w:t>
      </w:r>
      <w:r w:rsidR="001979E7">
        <w:t>10.19</w:t>
      </w:r>
      <w:r>
        <w:t>, 2</w:t>
      </w:r>
      <w:r w:rsidR="001979E7">
        <w:t>5</w:t>
      </w:r>
      <w:r>
        <w:t>.</w:t>
      </w:r>
      <w:r w:rsidR="001979E7">
        <w:t>80</w:t>
      </w:r>
      <w:r>
        <w:t xml:space="preserve">], Cohen's </w:t>
      </w:r>
      <w:proofErr w:type="spellStart"/>
      <w:r>
        <w:t>d</w:t>
      </w:r>
      <w:r>
        <w:rPr>
          <w:vertAlign w:val="subscript"/>
        </w:rPr>
        <w:t>z</w:t>
      </w:r>
      <w:proofErr w:type="spellEnd"/>
      <w:r>
        <w:t xml:space="preserve"> = 0.</w:t>
      </w:r>
      <w:r w:rsidR="001979E7">
        <w:t>86</w:t>
      </w:r>
      <w:r>
        <w:t>)</w:t>
      </w:r>
      <w:r w:rsidR="003A5BBB">
        <w:t xml:space="preserve"> and</w:t>
      </w:r>
      <w:r>
        <w:t xml:space="preserve"> early responses (</w:t>
      </w:r>
      <w:proofErr w:type="spellStart"/>
      <w:r>
        <w:t>M</w:t>
      </w:r>
      <w:r>
        <w:rPr>
          <w:vertAlign w:val="subscript"/>
        </w:rPr>
        <w:t>reach</w:t>
      </w:r>
      <w:proofErr w:type="spellEnd"/>
      <w:r>
        <w:t xml:space="preserve"> = </w:t>
      </w:r>
      <w:r w:rsidR="00B06F06">
        <w:t>23.26</w:t>
      </w:r>
      <w:r>
        <w:t xml:space="preserve">, </w:t>
      </w:r>
      <w:proofErr w:type="spellStart"/>
      <w:r>
        <w:t>SD</w:t>
      </w:r>
      <w:r>
        <w:rPr>
          <w:vertAlign w:val="subscript"/>
        </w:rPr>
        <w:t>reach</w:t>
      </w:r>
      <w:proofErr w:type="spellEnd"/>
      <w:r>
        <w:t xml:space="preserve"> = </w:t>
      </w:r>
      <w:r w:rsidR="00B06F06">
        <w:t>19.79</w:t>
      </w:r>
      <w:r>
        <w:t xml:space="preserve">, </w:t>
      </w:r>
      <w:proofErr w:type="spellStart"/>
      <w:r>
        <w:t>M</w:t>
      </w:r>
      <w:r>
        <w:rPr>
          <w:vertAlign w:val="subscript"/>
        </w:rPr>
        <w:t>keyboard</w:t>
      </w:r>
      <w:proofErr w:type="spellEnd"/>
      <w:r>
        <w:t xml:space="preserve"> = </w:t>
      </w:r>
      <w:r w:rsidR="00466CE8">
        <w:t>0</w:t>
      </w:r>
      <w:r>
        <w:t xml:space="preserve">, </w:t>
      </w:r>
      <w:proofErr w:type="spellStart"/>
      <w:r>
        <w:t>SD</w:t>
      </w:r>
      <w:r>
        <w:rPr>
          <w:vertAlign w:val="subscript"/>
        </w:rPr>
        <w:t>keyboard</w:t>
      </w:r>
      <w:proofErr w:type="spellEnd"/>
      <w:r>
        <w:t xml:space="preserve"> = </w:t>
      </w:r>
      <w:r w:rsidR="00466CE8">
        <w:t>0</w:t>
      </w:r>
      <w:r>
        <w:t>, t</w:t>
      </w:r>
      <w:r w:rsidRPr="001F3AF5">
        <w:rPr>
          <w:rPrChange w:id="549" w:author="Chen Heller" w:date="2022-08-30T13:58:00Z">
            <w:rPr>
              <w:vertAlign w:val="subscript"/>
            </w:rPr>
          </w:rPrChange>
        </w:rPr>
        <w:t>(</w:t>
      </w:r>
      <w:r w:rsidR="008257B9">
        <w:t>29</w:t>
      </w:r>
      <w:r w:rsidRPr="001F3AF5">
        <w:rPr>
          <w:rPrChange w:id="550" w:author="Chen Heller" w:date="2022-08-30T13:58:00Z">
            <w:rPr>
              <w:vertAlign w:val="subscript"/>
            </w:rPr>
          </w:rPrChange>
        </w:rPr>
        <w:t>)</w:t>
      </w:r>
      <w:r>
        <w:t xml:space="preserve"> = </w:t>
      </w:r>
      <w:r w:rsidR="008257B9">
        <w:t>6.43</w:t>
      </w:r>
      <w:r>
        <w:t xml:space="preserve">, p </w:t>
      </w:r>
      <w:r w:rsidR="008257B9">
        <w:t>&lt; 0.001</w:t>
      </w:r>
      <w:r>
        <w:t xml:space="preserve"> , 95% CI [1</w:t>
      </w:r>
      <w:r w:rsidR="00BB5023">
        <w:t>5.87</w:t>
      </w:r>
      <w:r>
        <w:t>, 30</w:t>
      </w:r>
      <w:r w:rsidR="00BB5023">
        <w:t>.65</w:t>
      </w:r>
      <w:r>
        <w:t xml:space="preserve">], Cohen's </w:t>
      </w:r>
      <w:proofErr w:type="spellStart"/>
      <w:r>
        <w:t>d</w:t>
      </w:r>
      <w:r>
        <w:rPr>
          <w:vertAlign w:val="subscript"/>
        </w:rPr>
        <w:t>z</w:t>
      </w:r>
      <w:proofErr w:type="spellEnd"/>
      <w:r>
        <w:t xml:space="preserve"> = 1.1</w:t>
      </w:r>
      <w:r w:rsidR="00BB5023">
        <w:t>7</w:t>
      </w:r>
      <w:r>
        <w:t xml:space="preserve">) </w:t>
      </w:r>
      <w:r w:rsidR="003A5BBB">
        <w:t>b</w:t>
      </w:r>
      <w:r>
        <w:t xml:space="preserve">ut not for incorrect answers </w:t>
      </w:r>
      <w:r w:rsidR="00531D8F">
        <w:t xml:space="preserve">which were less common in the reaching task </w:t>
      </w:r>
      <w:r>
        <w:t>(</w:t>
      </w:r>
      <w:proofErr w:type="spellStart"/>
      <w:r>
        <w:t>M</w:t>
      </w:r>
      <w:r>
        <w:rPr>
          <w:vertAlign w:val="subscript"/>
        </w:rPr>
        <w:t>reach</w:t>
      </w:r>
      <w:proofErr w:type="spellEnd"/>
      <w:r>
        <w:t xml:space="preserve"> = </w:t>
      </w:r>
      <w:r w:rsidR="007471EE">
        <w:t>21.90</w:t>
      </w:r>
      <w:r>
        <w:t xml:space="preserve">, </w:t>
      </w:r>
      <w:proofErr w:type="spellStart"/>
      <w:r>
        <w:t>SD</w:t>
      </w:r>
      <w:r>
        <w:rPr>
          <w:vertAlign w:val="subscript"/>
        </w:rPr>
        <w:t>reach</w:t>
      </w:r>
      <w:proofErr w:type="spellEnd"/>
      <w:r>
        <w:t xml:space="preserve"> = </w:t>
      </w:r>
      <w:r w:rsidR="007471EE">
        <w:t>12.33</w:t>
      </w:r>
      <w:r>
        <w:t xml:space="preserve">, </w:t>
      </w:r>
      <w:proofErr w:type="spellStart"/>
      <w:r>
        <w:t>M</w:t>
      </w:r>
      <w:r>
        <w:rPr>
          <w:vertAlign w:val="subscript"/>
        </w:rPr>
        <w:t>keyboard</w:t>
      </w:r>
      <w:proofErr w:type="spellEnd"/>
      <w:r>
        <w:t xml:space="preserve"> = 3</w:t>
      </w:r>
      <w:r w:rsidR="007471EE">
        <w:t>6.13</w:t>
      </w:r>
      <w:r>
        <w:t xml:space="preserve">, </w:t>
      </w:r>
      <w:proofErr w:type="spellStart"/>
      <w:r>
        <w:t>SD</w:t>
      </w:r>
      <w:r>
        <w:rPr>
          <w:vertAlign w:val="subscript"/>
        </w:rPr>
        <w:t>keyboard</w:t>
      </w:r>
      <w:proofErr w:type="spellEnd"/>
      <w:r>
        <w:t xml:space="preserve"> = </w:t>
      </w:r>
      <w:r w:rsidR="007471EE">
        <w:t>15.29</w:t>
      </w:r>
      <w:r>
        <w:t>, t</w:t>
      </w:r>
      <w:r w:rsidRPr="001F3AF5">
        <w:rPr>
          <w:rPrChange w:id="551" w:author="Chen Heller" w:date="2022-08-30T13:58:00Z">
            <w:rPr>
              <w:vertAlign w:val="subscript"/>
            </w:rPr>
          </w:rPrChange>
        </w:rPr>
        <w:t>(</w:t>
      </w:r>
      <w:r w:rsidR="007471EE">
        <w:t>29</w:t>
      </w:r>
      <w:r w:rsidRPr="001F3AF5">
        <w:rPr>
          <w:rPrChange w:id="552" w:author="Chen Heller" w:date="2022-08-30T13:58:00Z">
            <w:rPr>
              <w:vertAlign w:val="subscript"/>
            </w:rPr>
          </w:rPrChange>
        </w:rPr>
        <w:t>)</w:t>
      </w:r>
      <w:r>
        <w:t xml:space="preserve"> = -</w:t>
      </w:r>
      <w:r w:rsidR="007471EE">
        <w:t>6.31</w:t>
      </w:r>
      <w:r>
        <w:t xml:space="preserve">, p </w:t>
      </w:r>
      <w:r w:rsidR="007471EE">
        <w:t>&lt; 0.001</w:t>
      </w:r>
      <w:r>
        <w:t>, 95% CI [-1</w:t>
      </w:r>
      <w:r w:rsidR="007471EE">
        <w:t>8</w:t>
      </w:r>
      <w:r>
        <w:t>.</w:t>
      </w:r>
      <w:r w:rsidR="007471EE">
        <w:t>84</w:t>
      </w:r>
      <w:r>
        <w:t>, -</w:t>
      </w:r>
      <w:r w:rsidR="007471EE">
        <w:t>9</w:t>
      </w:r>
      <w:r>
        <w:t>.</w:t>
      </w:r>
      <w:r w:rsidR="007471EE">
        <w:t>62</w:t>
      </w:r>
      <w:r>
        <w:t xml:space="preserve">], Cohen's </w:t>
      </w:r>
      <w:proofErr w:type="spellStart"/>
      <w:r>
        <w:t>d</w:t>
      </w:r>
      <w:r>
        <w:rPr>
          <w:vertAlign w:val="subscript"/>
        </w:rPr>
        <w:t>z</w:t>
      </w:r>
      <w:proofErr w:type="spellEnd"/>
      <w:r>
        <w:t xml:space="preserve"> = -</w:t>
      </w:r>
      <w:r w:rsidR="00521B41">
        <w:t>1.15</w:t>
      </w:r>
      <w:r>
        <w:t>).</w:t>
      </w:r>
      <w:commentRangeEnd w:id="544"/>
      <w:r w:rsidR="00D5192F">
        <w:rPr>
          <w:rStyle w:val="CommentReference"/>
        </w:rPr>
        <w:commentReference w:id="544"/>
      </w:r>
    </w:p>
    <w:p w14:paraId="53CA5193" w14:textId="43D6BC32" w:rsidR="002436A8" w:rsidRDefault="002436A8" w:rsidP="002436A8">
      <w:pPr>
        <w:pStyle w:val="Caption"/>
        <w:pPrChange w:id="553" w:author="Chen Heller" w:date="2022-09-14T17:06:00Z">
          <w:pPr>
            <w:ind w:firstLine="0"/>
          </w:pPr>
        </w:pPrChange>
      </w:pPr>
      <w:bookmarkStart w:id="554" w:name="_Ref114068072"/>
      <w:ins w:id="555" w:author="Chen Heller" w:date="2022-09-14T17:06:00Z">
        <w:r>
          <w:t xml:space="preserve">Table </w:t>
        </w:r>
        <w:r>
          <w:fldChar w:fldCharType="begin"/>
        </w:r>
        <w:r>
          <w:instrText xml:space="preserve"> SEQ Table \* ARABIC </w:instrText>
        </w:r>
      </w:ins>
      <w:r>
        <w:fldChar w:fldCharType="separate"/>
      </w:r>
      <w:ins w:id="556" w:author="Chen Heller" w:date="2022-09-14T17:06:00Z">
        <w:r>
          <w:rPr>
            <w:noProof/>
          </w:rPr>
          <w:t>4</w:t>
        </w:r>
        <w:r>
          <w:fldChar w:fldCharType="end"/>
        </w:r>
        <w:bookmarkEnd w:id="554"/>
        <w:r>
          <w:t>.</w:t>
        </w:r>
        <w:r>
          <w:t xml:space="preserve"> Results of Experiment 4</w:t>
        </w:r>
      </w:ins>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127"/>
        <w:gridCol w:w="1701"/>
        <w:gridCol w:w="1701"/>
        <w:gridCol w:w="708"/>
        <w:gridCol w:w="1134"/>
        <w:gridCol w:w="1701"/>
        <w:gridCol w:w="709"/>
        <w:tblGridChange w:id="557">
          <w:tblGrid>
            <w:gridCol w:w="142"/>
            <w:gridCol w:w="142"/>
            <w:gridCol w:w="142"/>
            <w:gridCol w:w="1985"/>
            <w:gridCol w:w="141"/>
            <w:gridCol w:w="1560"/>
            <w:gridCol w:w="141"/>
            <w:gridCol w:w="1560"/>
            <w:gridCol w:w="141"/>
            <w:gridCol w:w="567"/>
            <w:gridCol w:w="142"/>
            <w:gridCol w:w="992"/>
            <w:gridCol w:w="1701"/>
            <w:gridCol w:w="709"/>
          </w:tblGrid>
        </w:tblGridChange>
      </w:tblGrid>
      <w:tr w:rsidR="00173326" w14:paraId="226D3093" w14:textId="0C888451" w:rsidTr="00991859">
        <w:trPr>
          <w:trHeight w:val="510"/>
        </w:trPr>
        <w:tc>
          <w:tcPr>
            <w:tcW w:w="284" w:type="dxa"/>
          </w:tcPr>
          <w:p w14:paraId="404F5A13" w14:textId="77777777" w:rsidR="005D443D" w:rsidRDefault="005D443D" w:rsidP="00EA2CED">
            <w:pPr>
              <w:ind w:firstLine="0"/>
            </w:pPr>
            <w:commentRangeStart w:id="558"/>
          </w:p>
        </w:tc>
        <w:tc>
          <w:tcPr>
            <w:tcW w:w="2127" w:type="dxa"/>
          </w:tcPr>
          <w:p w14:paraId="1DD533E9" w14:textId="0A141AA8" w:rsidR="005D443D" w:rsidRDefault="005D443D" w:rsidP="00EA2CED">
            <w:pPr>
              <w:ind w:firstLine="0"/>
            </w:pPr>
          </w:p>
        </w:tc>
        <w:tc>
          <w:tcPr>
            <w:tcW w:w="1701" w:type="dxa"/>
            <w:tcBorders>
              <w:bottom w:val="single" w:sz="12" w:space="0" w:color="auto"/>
            </w:tcBorders>
          </w:tcPr>
          <w:p w14:paraId="146D0A8E" w14:textId="77777777" w:rsidR="005D443D" w:rsidRPr="00EA2CED" w:rsidRDefault="005D443D" w:rsidP="00EA2CED">
            <w:pPr>
              <w:ind w:firstLine="0"/>
              <w:jc w:val="center"/>
              <w:rPr>
                <w:b/>
                <w:bCs/>
              </w:rPr>
            </w:pPr>
            <w:r w:rsidRPr="00EA2CED">
              <w:rPr>
                <w:b/>
                <w:bCs/>
              </w:rPr>
              <w:t>Congruent</w:t>
            </w:r>
          </w:p>
        </w:tc>
        <w:tc>
          <w:tcPr>
            <w:tcW w:w="1701" w:type="dxa"/>
            <w:tcBorders>
              <w:bottom w:val="single" w:sz="12" w:space="0" w:color="auto"/>
            </w:tcBorders>
          </w:tcPr>
          <w:p w14:paraId="17352E0A" w14:textId="3C670881" w:rsidR="005D443D" w:rsidRPr="00EA2CED" w:rsidRDefault="005D443D" w:rsidP="00A53122">
            <w:pPr>
              <w:ind w:firstLine="0"/>
              <w:rPr>
                <w:b/>
                <w:bCs/>
              </w:rPr>
            </w:pPr>
            <w:r w:rsidRPr="00EA2CED">
              <w:rPr>
                <w:b/>
                <w:bCs/>
              </w:rPr>
              <w:t>Incongruent</w:t>
            </w:r>
          </w:p>
        </w:tc>
        <w:tc>
          <w:tcPr>
            <w:tcW w:w="708" w:type="dxa"/>
          </w:tcPr>
          <w:p w14:paraId="29AA6209" w14:textId="7C4CFC16" w:rsidR="005D443D" w:rsidRPr="00EA2CED" w:rsidRDefault="005D443D" w:rsidP="00EA2CED">
            <w:pPr>
              <w:ind w:firstLine="0"/>
              <w:jc w:val="center"/>
              <w:rPr>
                <w:b/>
                <w:bCs/>
              </w:rPr>
            </w:pPr>
          </w:p>
        </w:tc>
        <w:tc>
          <w:tcPr>
            <w:tcW w:w="1134" w:type="dxa"/>
          </w:tcPr>
          <w:p w14:paraId="6E33F88B" w14:textId="0CC982C4" w:rsidR="005D443D" w:rsidRPr="00EA2CED" w:rsidRDefault="005D443D" w:rsidP="00EA2CED">
            <w:pPr>
              <w:ind w:firstLine="0"/>
              <w:jc w:val="center"/>
              <w:rPr>
                <w:b/>
                <w:bCs/>
              </w:rPr>
            </w:pPr>
          </w:p>
        </w:tc>
        <w:tc>
          <w:tcPr>
            <w:tcW w:w="1701" w:type="dxa"/>
          </w:tcPr>
          <w:p w14:paraId="5AD2CE34" w14:textId="77777777" w:rsidR="005D443D" w:rsidRDefault="005D443D" w:rsidP="00EA2CED">
            <w:pPr>
              <w:ind w:firstLine="0"/>
            </w:pPr>
          </w:p>
        </w:tc>
        <w:tc>
          <w:tcPr>
            <w:tcW w:w="709" w:type="dxa"/>
          </w:tcPr>
          <w:p w14:paraId="643D7555" w14:textId="77777777" w:rsidR="005D443D" w:rsidRDefault="005D443D" w:rsidP="00EA2CED">
            <w:pPr>
              <w:ind w:firstLine="0"/>
            </w:pPr>
          </w:p>
        </w:tc>
      </w:tr>
      <w:tr w:rsidR="001E6D35" w14:paraId="6E82E289" w14:textId="3F349E47" w:rsidTr="00991859">
        <w:trPr>
          <w:trHeight w:val="254"/>
        </w:trPr>
        <w:tc>
          <w:tcPr>
            <w:tcW w:w="284" w:type="dxa"/>
            <w:tcBorders>
              <w:bottom w:val="single" w:sz="12" w:space="0" w:color="auto"/>
            </w:tcBorders>
          </w:tcPr>
          <w:p w14:paraId="7ECC15E6" w14:textId="77777777" w:rsidR="005D443D" w:rsidRPr="00EA2CED" w:rsidRDefault="005D443D" w:rsidP="00DE3992">
            <w:pPr>
              <w:ind w:firstLine="0"/>
              <w:rPr>
                <w:b/>
                <w:bCs/>
              </w:rPr>
            </w:pPr>
          </w:p>
        </w:tc>
        <w:tc>
          <w:tcPr>
            <w:tcW w:w="2127" w:type="dxa"/>
            <w:tcBorders>
              <w:bottom w:val="single" w:sz="12" w:space="0" w:color="auto"/>
            </w:tcBorders>
          </w:tcPr>
          <w:p w14:paraId="51ED2AA7" w14:textId="3F3F69D6" w:rsidR="005D443D" w:rsidRPr="00EA2CED" w:rsidRDefault="005D443D" w:rsidP="00DE3992">
            <w:pPr>
              <w:ind w:firstLine="0"/>
              <w:rPr>
                <w:b/>
                <w:bCs/>
              </w:rPr>
            </w:pPr>
          </w:p>
        </w:tc>
        <w:tc>
          <w:tcPr>
            <w:tcW w:w="1701" w:type="dxa"/>
            <w:tcBorders>
              <w:top w:val="single" w:sz="12" w:space="0" w:color="auto"/>
              <w:bottom w:val="single" w:sz="12" w:space="0" w:color="auto"/>
            </w:tcBorders>
          </w:tcPr>
          <w:p w14:paraId="355D144C" w14:textId="4CEFA09E" w:rsidR="005D443D" w:rsidRPr="00EA2CED" w:rsidRDefault="005D443D" w:rsidP="00DE3992">
            <w:pPr>
              <w:ind w:firstLine="0"/>
              <w:rPr>
                <w:b/>
                <w:bCs/>
              </w:rPr>
            </w:pPr>
            <w:r>
              <w:rPr>
                <w:b/>
                <w:bCs/>
              </w:rPr>
              <w:t>M</w:t>
            </w:r>
            <w:ins w:id="559" w:author="Chen Heller" w:date="2022-09-14T17:04:00Z">
              <w:r w:rsidR="000A1FFB">
                <w:rPr>
                  <w:b/>
                  <w:bCs/>
                </w:rPr>
                <w:t xml:space="preserve"> </w:t>
              </w:r>
            </w:ins>
            <w:r>
              <w:rPr>
                <w:b/>
                <w:bCs/>
              </w:rPr>
              <w:t>(SD)</w:t>
            </w:r>
          </w:p>
        </w:tc>
        <w:tc>
          <w:tcPr>
            <w:tcW w:w="1701" w:type="dxa"/>
            <w:tcBorders>
              <w:top w:val="single" w:sz="12" w:space="0" w:color="auto"/>
              <w:bottom w:val="single" w:sz="12" w:space="0" w:color="auto"/>
            </w:tcBorders>
          </w:tcPr>
          <w:p w14:paraId="59BF16DC" w14:textId="42980561" w:rsidR="005D443D" w:rsidRPr="00EA2CED" w:rsidRDefault="005D443D" w:rsidP="00DE3992">
            <w:pPr>
              <w:ind w:firstLine="0"/>
              <w:rPr>
                <w:b/>
                <w:bCs/>
              </w:rPr>
            </w:pPr>
            <w:r>
              <w:rPr>
                <w:b/>
                <w:bCs/>
              </w:rPr>
              <w:t>M</w:t>
            </w:r>
            <w:ins w:id="560" w:author="Chen Heller" w:date="2022-09-14T17:04:00Z">
              <w:r w:rsidR="000A1FFB">
                <w:rPr>
                  <w:b/>
                  <w:bCs/>
                </w:rPr>
                <w:t xml:space="preserve"> </w:t>
              </w:r>
            </w:ins>
            <w:r>
              <w:rPr>
                <w:b/>
                <w:bCs/>
              </w:rPr>
              <w:t>(SD)</w:t>
            </w:r>
          </w:p>
        </w:tc>
        <w:tc>
          <w:tcPr>
            <w:tcW w:w="708" w:type="dxa"/>
            <w:tcBorders>
              <w:bottom w:val="single" w:sz="12" w:space="0" w:color="auto"/>
            </w:tcBorders>
          </w:tcPr>
          <w:p w14:paraId="12DCE964" w14:textId="554DC655" w:rsidR="005D443D" w:rsidRPr="00EA2CED" w:rsidRDefault="005D443D" w:rsidP="00DE3992">
            <w:pPr>
              <w:ind w:firstLine="0"/>
              <w:rPr>
                <w:b/>
                <w:bCs/>
              </w:rPr>
            </w:pPr>
            <w:proofErr w:type="gramStart"/>
            <w:r>
              <w:rPr>
                <w:b/>
                <w:bCs/>
              </w:rPr>
              <w:t>t(</w:t>
            </w:r>
            <w:proofErr w:type="gramEnd"/>
            <w:r w:rsidR="00AA786A">
              <w:rPr>
                <w:b/>
                <w:bCs/>
              </w:rPr>
              <w:t>2</w:t>
            </w:r>
            <w:r>
              <w:rPr>
                <w:b/>
                <w:bCs/>
              </w:rPr>
              <w:t>9)</w:t>
            </w:r>
          </w:p>
        </w:tc>
        <w:tc>
          <w:tcPr>
            <w:tcW w:w="1134" w:type="dxa"/>
            <w:tcBorders>
              <w:bottom w:val="single" w:sz="12" w:space="0" w:color="auto"/>
            </w:tcBorders>
          </w:tcPr>
          <w:p w14:paraId="3FF25148" w14:textId="2A7DC2CE" w:rsidR="005D443D" w:rsidRPr="00EA2CED" w:rsidRDefault="005D443D" w:rsidP="00DE3992">
            <w:pPr>
              <w:ind w:firstLine="0"/>
              <w:rPr>
                <w:b/>
                <w:bCs/>
              </w:rPr>
            </w:pPr>
            <w:r>
              <w:rPr>
                <w:b/>
                <w:bCs/>
              </w:rPr>
              <w:t>p</w:t>
            </w:r>
          </w:p>
        </w:tc>
        <w:tc>
          <w:tcPr>
            <w:tcW w:w="1701" w:type="dxa"/>
            <w:tcBorders>
              <w:bottom w:val="single" w:sz="12" w:space="0" w:color="auto"/>
            </w:tcBorders>
          </w:tcPr>
          <w:p w14:paraId="4E251A96" w14:textId="6F6D8853" w:rsidR="005D443D" w:rsidRPr="00EA2CED" w:rsidRDefault="005D443D" w:rsidP="00DE3992">
            <w:pPr>
              <w:ind w:firstLine="0"/>
              <w:rPr>
                <w:b/>
                <w:bCs/>
              </w:rPr>
            </w:pPr>
            <w:r>
              <w:rPr>
                <w:b/>
                <w:bCs/>
              </w:rPr>
              <w:t>CI</w:t>
            </w:r>
          </w:p>
        </w:tc>
        <w:tc>
          <w:tcPr>
            <w:tcW w:w="709" w:type="dxa"/>
            <w:tcBorders>
              <w:bottom w:val="single" w:sz="12" w:space="0" w:color="auto"/>
            </w:tcBorders>
          </w:tcPr>
          <w:p w14:paraId="0079C7C2" w14:textId="5A9976B8" w:rsidR="005D443D" w:rsidRPr="00EA2CED" w:rsidRDefault="005D443D" w:rsidP="00DE3992">
            <w:pPr>
              <w:ind w:firstLine="0"/>
              <w:rPr>
                <w:b/>
                <w:bCs/>
              </w:rPr>
            </w:pPr>
            <w:r>
              <w:rPr>
                <w:b/>
                <w:bCs/>
              </w:rPr>
              <w:t>d</w:t>
            </w:r>
          </w:p>
        </w:tc>
      </w:tr>
      <w:tr w:rsidR="00760089" w14:paraId="3D8B6E45" w14:textId="77777777" w:rsidTr="00991859">
        <w:trPr>
          <w:trHeight w:val="313"/>
        </w:trPr>
        <w:tc>
          <w:tcPr>
            <w:tcW w:w="10065" w:type="dxa"/>
            <w:gridSpan w:val="8"/>
            <w:tcBorders>
              <w:top w:val="single" w:sz="12" w:space="0" w:color="auto"/>
            </w:tcBorders>
          </w:tcPr>
          <w:p w14:paraId="1BC05BB8" w14:textId="5A16B94E" w:rsidR="00760089" w:rsidRDefault="00760089" w:rsidP="00DE3992">
            <w:pPr>
              <w:ind w:firstLine="0"/>
            </w:pPr>
            <w:r>
              <w:rPr>
                <w:b/>
                <w:bCs/>
              </w:rPr>
              <w:t>Reaching</w:t>
            </w:r>
          </w:p>
        </w:tc>
      </w:tr>
      <w:tr w:rsidR="001E6D35" w14:paraId="4845228B" w14:textId="4AF506BB" w:rsidTr="00991859">
        <w:trPr>
          <w:trHeight w:val="490"/>
        </w:trPr>
        <w:tc>
          <w:tcPr>
            <w:tcW w:w="284" w:type="dxa"/>
            <w:vMerge w:val="restart"/>
            <w:tcBorders>
              <w:bottom w:val="single" w:sz="12" w:space="0" w:color="auto"/>
            </w:tcBorders>
          </w:tcPr>
          <w:p w14:paraId="69FDF12C" w14:textId="4BC091C9" w:rsidR="005D443D" w:rsidRPr="00EA2CED" w:rsidRDefault="005D443D" w:rsidP="00DE3992">
            <w:pPr>
              <w:ind w:firstLine="0"/>
              <w:rPr>
                <w:b/>
                <w:bCs/>
              </w:rPr>
            </w:pPr>
          </w:p>
        </w:tc>
        <w:tc>
          <w:tcPr>
            <w:tcW w:w="2127" w:type="dxa"/>
          </w:tcPr>
          <w:p w14:paraId="2E398294" w14:textId="76710C9E" w:rsidR="005D443D" w:rsidRPr="00EA2CED" w:rsidRDefault="005D443D" w:rsidP="00DE3992">
            <w:pPr>
              <w:ind w:firstLine="0"/>
              <w:rPr>
                <w:b/>
                <w:bCs/>
              </w:rPr>
            </w:pPr>
            <w:r w:rsidRPr="00EA2CED">
              <w:rPr>
                <w:b/>
                <w:bCs/>
              </w:rPr>
              <w:t>Reach area</w:t>
            </w:r>
          </w:p>
        </w:tc>
        <w:tc>
          <w:tcPr>
            <w:tcW w:w="1701" w:type="dxa"/>
          </w:tcPr>
          <w:p w14:paraId="6F533550" w14:textId="1F8CC331" w:rsidR="005D443D" w:rsidRDefault="005D443D" w:rsidP="00DE3992">
            <w:pPr>
              <w:ind w:firstLine="0"/>
            </w:pPr>
            <w:r>
              <w:t>2.09</w:t>
            </w:r>
            <w:r w:rsidR="00EE283D">
              <w:t xml:space="preserve"> </w:t>
            </w:r>
            <w:r>
              <w:t>(0.51)</w:t>
            </w:r>
          </w:p>
        </w:tc>
        <w:tc>
          <w:tcPr>
            <w:tcW w:w="1701" w:type="dxa"/>
          </w:tcPr>
          <w:p w14:paraId="66313E30" w14:textId="12D5EA82" w:rsidR="005D443D" w:rsidRDefault="002A69C9" w:rsidP="00DE3992">
            <w:pPr>
              <w:ind w:firstLine="0"/>
            </w:pPr>
            <w:r>
              <w:t>1.74</w:t>
            </w:r>
            <w:r w:rsidR="00EE283D">
              <w:t xml:space="preserve"> </w:t>
            </w:r>
            <w:r>
              <w:t>(0.49)</w:t>
            </w:r>
          </w:p>
        </w:tc>
        <w:tc>
          <w:tcPr>
            <w:tcW w:w="708" w:type="dxa"/>
          </w:tcPr>
          <w:p w14:paraId="0A2BA8A8" w14:textId="7E233158" w:rsidR="005D443D" w:rsidRDefault="005D443D" w:rsidP="00DE3992">
            <w:pPr>
              <w:ind w:firstLine="0"/>
            </w:pPr>
          </w:p>
        </w:tc>
        <w:tc>
          <w:tcPr>
            <w:tcW w:w="1134" w:type="dxa"/>
          </w:tcPr>
          <w:p w14:paraId="47F1FA1D" w14:textId="32EE3029" w:rsidR="005D443D" w:rsidRDefault="002A69C9" w:rsidP="00DE3992">
            <w:pPr>
              <w:ind w:firstLine="0"/>
            </w:pPr>
            <w:r>
              <w:t>0.001</w:t>
            </w:r>
            <w:ins w:id="561" w:author="Chen Heller" w:date="2022-09-14T17:06:00Z">
              <w:r w:rsidR="002436A8">
                <w:t>*</w:t>
              </w:r>
            </w:ins>
          </w:p>
        </w:tc>
        <w:tc>
          <w:tcPr>
            <w:tcW w:w="1701" w:type="dxa"/>
          </w:tcPr>
          <w:p w14:paraId="29151682" w14:textId="0EA24A8A" w:rsidR="005D443D" w:rsidRDefault="002A69C9" w:rsidP="00DE3992">
            <w:pPr>
              <w:ind w:firstLine="0"/>
            </w:pPr>
            <w:r>
              <w:t>0.16, 0.52</w:t>
            </w:r>
          </w:p>
        </w:tc>
        <w:tc>
          <w:tcPr>
            <w:tcW w:w="709" w:type="dxa"/>
          </w:tcPr>
          <w:p w14:paraId="290D4940" w14:textId="054AC76D" w:rsidR="005D443D" w:rsidRDefault="002A69C9" w:rsidP="00DE3992">
            <w:pPr>
              <w:ind w:firstLine="0"/>
            </w:pPr>
            <w:r>
              <w:t>0.69</w:t>
            </w:r>
          </w:p>
        </w:tc>
      </w:tr>
      <w:tr w:rsidR="001E6D35" w14:paraId="498B76D7" w14:textId="421B8B8D" w:rsidTr="00991859">
        <w:trPr>
          <w:trHeight w:val="490"/>
        </w:trPr>
        <w:tc>
          <w:tcPr>
            <w:tcW w:w="284" w:type="dxa"/>
            <w:vMerge/>
            <w:tcBorders>
              <w:top w:val="single" w:sz="12" w:space="0" w:color="auto"/>
              <w:bottom w:val="single" w:sz="12" w:space="0" w:color="auto"/>
            </w:tcBorders>
          </w:tcPr>
          <w:p w14:paraId="599ED04D" w14:textId="77777777" w:rsidR="005D443D" w:rsidRPr="00EA2CED" w:rsidRDefault="005D443D" w:rsidP="00DE3992">
            <w:pPr>
              <w:ind w:firstLine="0"/>
              <w:rPr>
                <w:b/>
                <w:bCs/>
              </w:rPr>
            </w:pPr>
          </w:p>
        </w:tc>
        <w:tc>
          <w:tcPr>
            <w:tcW w:w="2127" w:type="dxa"/>
          </w:tcPr>
          <w:p w14:paraId="1F4B1886" w14:textId="4E1A14DA" w:rsidR="005D443D" w:rsidRPr="00EA2CED" w:rsidRDefault="005D443D" w:rsidP="00DE3992">
            <w:pPr>
              <w:ind w:firstLine="0"/>
              <w:rPr>
                <w:b/>
                <w:bCs/>
              </w:rPr>
            </w:pPr>
            <w:r w:rsidRPr="00EA2CED">
              <w:rPr>
                <w:b/>
                <w:bCs/>
              </w:rPr>
              <w:t>Traveled distance</w:t>
            </w:r>
          </w:p>
        </w:tc>
        <w:tc>
          <w:tcPr>
            <w:tcW w:w="1701" w:type="dxa"/>
          </w:tcPr>
          <w:p w14:paraId="1EF880FB" w14:textId="51C3B168" w:rsidR="005D443D" w:rsidRDefault="00EE283D" w:rsidP="00DE3992">
            <w:pPr>
              <w:ind w:firstLine="0"/>
            </w:pPr>
            <w:r>
              <w:t>38.20 (1.44)</w:t>
            </w:r>
          </w:p>
        </w:tc>
        <w:tc>
          <w:tcPr>
            <w:tcW w:w="1701" w:type="dxa"/>
          </w:tcPr>
          <w:p w14:paraId="3E78EEC8" w14:textId="284E0D44" w:rsidR="005D443D" w:rsidRDefault="00EE283D" w:rsidP="00DE3992">
            <w:pPr>
              <w:ind w:firstLine="0"/>
            </w:pPr>
            <w:r>
              <w:t>39.09 (1.67)</w:t>
            </w:r>
          </w:p>
        </w:tc>
        <w:tc>
          <w:tcPr>
            <w:tcW w:w="708" w:type="dxa"/>
          </w:tcPr>
          <w:p w14:paraId="406D4114" w14:textId="54E81E16" w:rsidR="005D443D" w:rsidRDefault="005D443D" w:rsidP="00DE3992">
            <w:pPr>
              <w:ind w:firstLine="0"/>
            </w:pPr>
          </w:p>
        </w:tc>
        <w:tc>
          <w:tcPr>
            <w:tcW w:w="1134" w:type="dxa"/>
          </w:tcPr>
          <w:p w14:paraId="3A666E9D" w14:textId="704B0D18" w:rsidR="005D443D" w:rsidRDefault="00DA0D30" w:rsidP="00DE3992">
            <w:pPr>
              <w:ind w:firstLine="0"/>
            </w:pPr>
            <w:r>
              <w:t>&lt;0.001</w:t>
            </w:r>
            <w:ins w:id="562" w:author="Chen Heller" w:date="2022-09-14T17:06:00Z">
              <w:r w:rsidR="002436A8">
                <w:t>*</w:t>
              </w:r>
            </w:ins>
          </w:p>
        </w:tc>
        <w:tc>
          <w:tcPr>
            <w:tcW w:w="1701" w:type="dxa"/>
          </w:tcPr>
          <w:p w14:paraId="06AE486B" w14:textId="4E3A7B33" w:rsidR="005D443D" w:rsidRDefault="00DA0D30" w:rsidP="00DE3992">
            <w:pPr>
              <w:ind w:firstLine="0"/>
            </w:pPr>
            <w:r>
              <w:t>-1.25, -0.56</w:t>
            </w:r>
          </w:p>
        </w:tc>
        <w:tc>
          <w:tcPr>
            <w:tcW w:w="709" w:type="dxa"/>
          </w:tcPr>
          <w:p w14:paraId="671CDA01" w14:textId="367B6246" w:rsidR="005D443D" w:rsidRDefault="00DA0D30" w:rsidP="00DE3992">
            <w:pPr>
              <w:ind w:firstLine="0"/>
            </w:pPr>
            <w:r>
              <w:t>0.95</w:t>
            </w:r>
          </w:p>
        </w:tc>
      </w:tr>
      <w:tr w:rsidR="001E6D35" w14:paraId="705F29D5" w14:textId="76276F9E" w:rsidTr="00991859">
        <w:trPr>
          <w:trHeight w:val="490"/>
        </w:trPr>
        <w:tc>
          <w:tcPr>
            <w:tcW w:w="284" w:type="dxa"/>
            <w:vMerge/>
            <w:tcBorders>
              <w:top w:val="single" w:sz="12" w:space="0" w:color="auto"/>
              <w:bottom w:val="single" w:sz="12" w:space="0" w:color="auto"/>
            </w:tcBorders>
          </w:tcPr>
          <w:p w14:paraId="61512955" w14:textId="77777777" w:rsidR="005D443D" w:rsidRPr="00EA2CED" w:rsidRDefault="005D443D" w:rsidP="00DE3992">
            <w:pPr>
              <w:ind w:firstLine="0"/>
              <w:rPr>
                <w:b/>
                <w:bCs/>
              </w:rPr>
            </w:pPr>
          </w:p>
        </w:tc>
        <w:tc>
          <w:tcPr>
            <w:tcW w:w="2127" w:type="dxa"/>
          </w:tcPr>
          <w:p w14:paraId="065AFD5C" w14:textId="3CAA0366" w:rsidR="005D443D" w:rsidRPr="00EA2CED" w:rsidRDefault="005D443D" w:rsidP="00DE3992">
            <w:pPr>
              <w:ind w:firstLine="0"/>
              <w:rPr>
                <w:b/>
                <w:bCs/>
              </w:rPr>
            </w:pPr>
            <w:r w:rsidRPr="00EA2CED">
              <w:rPr>
                <w:b/>
                <w:bCs/>
              </w:rPr>
              <w:t>Reaction time</w:t>
            </w:r>
          </w:p>
        </w:tc>
        <w:tc>
          <w:tcPr>
            <w:tcW w:w="1701" w:type="dxa"/>
          </w:tcPr>
          <w:p w14:paraId="6BB6716F" w14:textId="74D1E415" w:rsidR="005D443D" w:rsidRDefault="009908DA" w:rsidP="00DE3992">
            <w:pPr>
              <w:ind w:firstLine="0"/>
            </w:pPr>
            <w:r>
              <w:t>171.29 (22.42)</w:t>
            </w:r>
          </w:p>
        </w:tc>
        <w:tc>
          <w:tcPr>
            <w:tcW w:w="1701" w:type="dxa"/>
          </w:tcPr>
          <w:p w14:paraId="512AA64F" w14:textId="55A68690" w:rsidR="005D443D" w:rsidRDefault="009908DA" w:rsidP="00DE3992">
            <w:pPr>
              <w:ind w:firstLine="0"/>
            </w:pPr>
            <w:r>
              <w:t>173.06 (23.95)</w:t>
            </w:r>
          </w:p>
        </w:tc>
        <w:tc>
          <w:tcPr>
            <w:tcW w:w="708" w:type="dxa"/>
          </w:tcPr>
          <w:p w14:paraId="6C3B0F9F" w14:textId="19AF9981" w:rsidR="005D443D" w:rsidRDefault="009908DA" w:rsidP="00DE3992">
            <w:pPr>
              <w:ind w:firstLine="0"/>
            </w:pPr>
            <w:r>
              <w:t>1.01</w:t>
            </w:r>
          </w:p>
        </w:tc>
        <w:tc>
          <w:tcPr>
            <w:tcW w:w="1134" w:type="dxa"/>
          </w:tcPr>
          <w:p w14:paraId="30D32852" w14:textId="18CD160C" w:rsidR="005D443D" w:rsidRDefault="009908DA" w:rsidP="00DE3992">
            <w:pPr>
              <w:ind w:firstLine="0"/>
            </w:pPr>
            <w:r>
              <w:t>0.318</w:t>
            </w:r>
          </w:p>
        </w:tc>
        <w:tc>
          <w:tcPr>
            <w:tcW w:w="1701" w:type="dxa"/>
          </w:tcPr>
          <w:p w14:paraId="2FBE9873" w14:textId="36635F8B" w:rsidR="005D443D" w:rsidRDefault="009908DA" w:rsidP="00DE3992">
            <w:pPr>
              <w:ind w:firstLine="0"/>
            </w:pPr>
            <w:r>
              <w:t>-5.31, 1.79</w:t>
            </w:r>
          </w:p>
        </w:tc>
        <w:tc>
          <w:tcPr>
            <w:tcW w:w="709" w:type="dxa"/>
          </w:tcPr>
          <w:p w14:paraId="3DEB3245" w14:textId="25209072" w:rsidR="005D443D" w:rsidRDefault="009908DA" w:rsidP="00DE3992">
            <w:pPr>
              <w:ind w:firstLine="0"/>
            </w:pPr>
            <w:r>
              <w:t>0.19</w:t>
            </w:r>
          </w:p>
        </w:tc>
      </w:tr>
      <w:tr w:rsidR="00991859" w14:paraId="3C2613C7" w14:textId="1933C68B" w:rsidTr="00991859">
        <w:trPr>
          <w:trHeight w:val="490"/>
        </w:trPr>
        <w:tc>
          <w:tcPr>
            <w:tcW w:w="284" w:type="dxa"/>
            <w:vMerge/>
            <w:tcBorders>
              <w:top w:val="single" w:sz="12" w:space="0" w:color="auto"/>
              <w:bottom w:val="single" w:sz="12" w:space="0" w:color="auto"/>
            </w:tcBorders>
          </w:tcPr>
          <w:p w14:paraId="2E6AA8D7" w14:textId="77777777" w:rsidR="005D443D" w:rsidRPr="00EA2CED" w:rsidRDefault="005D443D" w:rsidP="00DE3992">
            <w:pPr>
              <w:ind w:firstLine="0"/>
              <w:rPr>
                <w:b/>
                <w:bCs/>
              </w:rPr>
            </w:pPr>
          </w:p>
        </w:tc>
        <w:tc>
          <w:tcPr>
            <w:tcW w:w="2127" w:type="dxa"/>
          </w:tcPr>
          <w:p w14:paraId="0DD4D5AF" w14:textId="01AB9473" w:rsidR="005D443D" w:rsidRPr="00EA2CED" w:rsidRDefault="005D443D" w:rsidP="00DE3992">
            <w:pPr>
              <w:ind w:firstLine="0"/>
              <w:rPr>
                <w:b/>
                <w:bCs/>
              </w:rPr>
            </w:pPr>
            <w:r w:rsidRPr="00EA2CED">
              <w:rPr>
                <w:b/>
                <w:bCs/>
              </w:rPr>
              <w:t>Movement time</w:t>
            </w:r>
          </w:p>
        </w:tc>
        <w:tc>
          <w:tcPr>
            <w:tcW w:w="1701" w:type="dxa"/>
          </w:tcPr>
          <w:p w14:paraId="39164403" w14:textId="65E2A153" w:rsidR="005D443D" w:rsidRDefault="00AA786A" w:rsidP="00DE3992">
            <w:pPr>
              <w:ind w:firstLine="0"/>
            </w:pPr>
            <w:r>
              <w:t>415.88 (29.76)</w:t>
            </w:r>
          </w:p>
        </w:tc>
        <w:tc>
          <w:tcPr>
            <w:tcW w:w="1701" w:type="dxa"/>
          </w:tcPr>
          <w:p w14:paraId="263BEBBA" w14:textId="2F8822DC" w:rsidR="005D443D" w:rsidRDefault="00AA786A" w:rsidP="00DE3992">
            <w:pPr>
              <w:ind w:firstLine="0"/>
            </w:pPr>
            <w:r>
              <w:t>429 (28.32)</w:t>
            </w:r>
          </w:p>
        </w:tc>
        <w:tc>
          <w:tcPr>
            <w:tcW w:w="708" w:type="dxa"/>
          </w:tcPr>
          <w:p w14:paraId="63CF00BB" w14:textId="196C7E62" w:rsidR="005D443D" w:rsidRDefault="00AA786A" w:rsidP="00DE3992">
            <w:pPr>
              <w:ind w:firstLine="0"/>
            </w:pPr>
            <w:r>
              <w:t>6.40</w:t>
            </w:r>
          </w:p>
        </w:tc>
        <w:tc>
          <w:tcPr>
            <w:tcW w:w="1134" w:type="dxa"/>
          </w:tcPr>
          <w:p w14:paraId="175BEEB0" w14:textId="7800F575" w:rsidR="005D443D" w:rsidRDefault="00AA786A" w:rsidP="00DE3992">
            <w:pPr>
              <w:ind w:firstLine="0"/>
            </w:pPr>
            <w:r>
              <w:t>&lt;0.001</w:t>
            </w:r>
            <w:ins w:id="563" w:author="Chen Heller" w:date="2022-09-14T17:06:00Z">
              <w:r w:rsidR="002436A8">
                <w:t>*</w:t>
              </w:r>
            </w:ins>
          </w:p>
        </w:tc>
        <w:tc>
          <w:tcPr>
            <w:tcW w:w="1701" w:type="dxa"/>
          </w:tcPr>
          <w:p w14:paraId="3CE086DE" w14:textId="16C10489" w:rsidR="005D443D" w:rsidRDefault="00AA786A" w:rsidP="00DE3992">
            <w:pPr>
              <w:ind w:firstLine="0"/>
            </w:pPr>
            <w:r>
              <w:t>-17.32,</w:t>
            </w:r>
            <w:r w:rsidR="00173326">
              <w:t xml:space="preserve"> </w:t>
            </w:r>
            <w:r>
              <w:t>-8.93</w:t>
            </w:r>
          </w:p>
        </w:tc>
        <w:tc>
          <w:tcPr>
            <w:tcW w:w="709" w:type="dxa"/>
          </w:tcPr>
          <w:p w14:paraId="0CA2BD95" w14:textId="196576E0" w:rsidR="005D443D" w:rsidRDefault="00AA786A" w:rsidP="00DE3992">
            <w:pPr>
              <w:ind w:firstLine="0"/>
            </w:pPr>
            <w:r>
              <w:t>1.17</w:t>
            </w:r>
          </w:p>
        </w:tc>
      </w:tr>
      <w:tr w:rsidR="00991859" w14:paraId="0815E249" w14:textId="2FDC64FF" w:rsidTr="00991859">
        <w:trPr>
          <w:trHeight w:val="490"/>
        </w:trPr>
        <w:tc>
          <w:tcPr>
            <w:tcW w:w="284" w:type="dxa"/>
            <w:vMerge/>
            <w:tcBorders>
              <w:top w:val="single" w:sz="12" w:space="0" w:color="auto"/>
              <w:bottom w:val="single" w:sz="12" w:space="0" w:color="auto"/>
            </w:tcBorders>
          </w:tcPr>
          <w:p w14:paraId="3035E01C" w14:textId="77777777" w:rsidR="005D443D" w:rsidRPr="00EA2CED" w:rsidRDefault="005D443D" w:rsidP="00DE3992">
            <w:pPr>
              <w:ind w:firstLine="0"/>
              <w:rPr>
                <w:b/>
                <w:bCs/>
              </w:rPr>
            </w:pPr>
          </w:p>
        </w:tc>
        <w:tc>
          <w:tcPr>
            <w:tcW w:w="2127" w:type="dxa"/>
            <w:tcBorders>
              <w:bottom w:val="single" w:sz="12" w:space="0" w:color="auto"/>
            </w:tcBorders>
          </w:tcPr>
          <w:p w14:paraId="1BD189B2" w14:textId="4CDC0843" w:rsidR="005D443D" w:rsidRPr="00EA2CED" w:rsidRDefault="005D443D" w:rsidP="00DE3992">
            <w:pPr>
              <w:ind w:firstLine="0"/>
              <w:rPr>
                <w:b/>
                <w:bCs/>
              </w:rPr>
            </w:pPr>
            <w:r w:rsidRPr="00EA2CED">
              <w:rPr>
                <w:b/>
                <w:bCs/>
              </w:rPr>
              <w:t>COM</w:t>
            </w:r>
          </w:p>
        </w:tc>
        <w:tc>
          <w:tcPr>
            <w:tcW w:w="1701" w:type="dxa"/>
            <w:tcBorders>
              <w:bottom w:val="single" w:sz="12" w:space="0" w:color="auto"/>
            </w:tcBorders>
          </w:tcPr>
          <w:p w14:paraId="509C2151" w14:textId="68B51E07" w:rsidR="005D443D" w:rsidRDefault="009908DA" w:rsidP="00DE3992">
            <w:pPr>
              <w:ind w:firstLine="0"/>
            </w:pPr>
            <w:r>
              <w:t>0.24 (0.12)</w:t>
            </w:r>
          </w:p>
        </w:tc>
        <w:tc>
          <w:tcPr>
            <w:tcW w:w="1701" w:type="dxa"/>
            <w:tcBorders>
              <w:bottom w:val="single" w:sz="12" w:space="0" w:color="auto"/>
            </w:tcBorders>
          </w:tcPr>
          <w:p w14:paraId="10B70E59" w14:textId="04792D37" w:rsidR="005D443D" w:rsidRDefault="009908DA" w:rsidP="00DE3992">
            <w:pPr>
              <w:ind w:firstLine="0"/>
            </w:pPr>
            <w:r>
              <w:t>0.22 (0.11)</w:t>
            </w:r>
          </w:p>
        </w:tc>
        <w:tc>
          <w:tcPr>
            <w:tcW w:w="708" w:type="dxa"/>
            <w:tcBorders>
              <w:bottom w:val="single" w:sz="12" w:space="0" w:color="auto"/>
            </w:tcBorders>
          </w:tcPr>
          <w:p w14:paraId="59AE31B7" w14:textId="76E710CE" w:rsidR="005D443D" w:rsidRDefault="009908DA" w:rsidP="00DE3992">
            <w:pPr>
              <w:ind w:firstLine="0"/>
            </w:pPr>
            <w:r>
              <w:t>1.06</w:t>
            </w:r>
          </w:p>
        </w:tc>
        <w:tc>
          <w:tcPr>
            <w:tcW w:w="1134" w:type="dxa"/>
            <w:tcBorders>
              <w:bottom w:val="single" w:sz="12" w:space="0" w:color="auto"/>
            </w:tcBorders>
          </w:tcPr>
          <w:p w14:paraId="0AB61AF7" w14:textId="36E12535" w:rsidR="005D443D" w:rsidRDefault="009908DA" w:rsidP="00DE3992">
            <w:pPr>
              <w:ind w:firstLine="0"/>
            </w:pPr>
            <w:r>
              <w:t>0.318</w:t>
            </w:r>
          </w:p>
        </w:tc>
        <w:tc>
          <w:tcPr>
            <w:tcW w:w="1701" w:type="dxa"/>
            <w:tcBorders>
              <w:bottom w:val="single" w:sz="12" w:space="0" w:color="auto"/>
            </w:tcBorders>
          </w:tcPr>
          <w:p w14:paraId="07353546" w14:textId="40F24648" w:rsidR="005D443D" w:rsidRDefault="009908DA" w:rsidP="00DE3992">
            <w:pPr>
              <w:ind w:firstLine="0"/>
            </w:pPr>
            <w:r>
              <w:t>-0.02, 0.06</w:t>
            </w:r>
          </w:p>
        </w:tc>
        <w:tc>
          <w:tcPr>
            <w:tcW w:w="709" w:type="dxa"/>
            <w:tcBorders>
              <w:bottom w:val="single" w:sz="12" w:space="0" w:color="auto"/>
            </w:tcBorders>
          </w:tcPr>
          <w:p w14:paraId="1F49731B" w14:textId="0803C52A" w:rsidR="005D443D" w:rsidRDefault="009908DA" w:rsidP="00DE3992">
            <w:pPr>
              <w:ind w:firstLine="0"/>
            </w:pPr>
            <w:r>
              <w:t>0.19</w:t>
            </w:r>
          </w:p>
        </w:tc>
      </w:tr>
      <w:tr w:rsidR="00760089" w14:paraId="11DA6A1D" w14:textId="77777777" w:rsidTr="00991859">
        <w:trPr>
          <w:trHeight w:val="285"/>
        </w:trPr>
        <w:tc>
          <w:tcPr>
            <w:tcW w:w="10065" w:type="dxa"/>
            <w:gridSpan w:val="8"/>
          </w:tcPr>
          <w:p w14:paraId="76FE38EA" w14:textId="132888D7" w:rsidR="00760089" w:rsidRDefault="00760089" w:rsidP="00DE3992">
            <w:pPr>
              <w:ind w:firstLine="0"/>
            </w:pPr>
            <w:r>
              <w:rPr>
                <w:b/>
                <w:bCs/>
              </w:rPr>
              <w:t>Keyboard</w:t>
            </w:r>
          </w:p>
        </w:tc>
      </w:tr>
      <w:tr w:rsidR="000A1FFB" w14:paraId="0CEE03BC" w14:textId="77777777" w:rsidTr="00991859">
        <w:tblPrEx>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Change w:id="564" w:author="Chen Heller" w:date="2022-09-14T17:05:00Z">
            <w:tblPrEx>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
          </w:tblPrExChange>
        </w:tblPrEx>
        <w:trPr>
          <w:trHeight w:val="490"/>
          <w:trPrChange w:id="565" w:author="Chen Heller" w:date="2022-09-14T17:05:00Z">
            <w:trPr>
              <w:gridBefore w:val="1"/>
              <w:trHeight w:val="490"/>
            </w:trPr>
          </w:trPrChange>
        </w:trPr>
        <w:tc>
          <w:tcPr>
            <w:tcW w:w="284" w:type="dxa"/>
            <w:tcBorders>
              <w:bottom w:val="single" w:sz="12" w:space="0" w:color="auto"/>
            </w:tcBorders>
            <w:tcPrChange w:id="566" w:author="Chen Heller" w:date="2022-09-14T17:05:00Z">
              <w:tcPr>
                <w:tcW w:w="284" w:type="dxa"/>
                <w:gridSpan w:val="2"/>
              </w:tcPr>
            </w:tcPrChange>
          </w:tcPr>
          <w:p w14:paraId="6C2CD756" w14:textId="38FC30CA" w:rsidR="005D443D" w:rsidRPr="00EA2CED" w:rsidRDefault="005D443D" w:rsidP="00DE3992">
            <w:pPr>
              <w:ind w:firstLine="0"/>
              <w:rPr>
                <w:b/>
                <w:bCs/>
              </w:rPr>
            </w:pPr>
          </w:p>
        </w:tc>
        <w:tc>
          <w:tcPr>
            <w:tcW w:w="2127" w:type="dxa"/>
            <w:tcBorders>
              <w:bottom w:val="single" w:sz="12" w:space="0" w:color="auto"/>
            </w:tcBorders>
            <w:tcPrChange w:id="567" w:author="Chen Heller" w:date="2022-09-14T17:05:00Z">
              <w:tcPr>
                <w:tcW w:w="2126" w:type="dxa"/>
                <w:gridSpan w:val="2"/>
              </w:tcPr>
            </w:tcPrChange>
          </w:tcPr>
          <w:p w14:paraId="0F4E01BF" w14:textId="5BE5FC26" w:rsidR="005D443D" w:rsidRPr="00EA2CED" w:rsidRDefault="005D443D" w:rsidP="00DE3992">
            <w:pPr>
              <w:ind w:firstLine="0"/>
              <w:rPr>
                <w:b/>
                <w:bCs/>
              </w:rPr>
            </w:pPr>
            <w:r>
              <w:rPr>
                <w:b/>
                <w:bCs/>
              </w:rPr>
              <w:t>Response Time</w:t>
            </w:r>
          </w:p>
        </w:tc>
        <w:tc>
          <w:tcPr>
            <w:tcW w:w="1701" w:type="dxa"/>
            <w:tcBorders>
              <w:bottom w:val="single" w:sz="12" w:space="0" w:color="auto"/>
            </w:tcBorders>
            <w:tcPrChange w:id="568" w:author="Chen Heller" w:date="2022-09-14T17:05:00Z">
              <w:tcPr>
                <w:tcW w:w="1701" w:type="dxa"/>
                <w:gridSpan w:val="2"/>
              </w:tcPr>
            </w:tcPrChange>
          </w:tcPr>
          <w:p w14:paraId="3EA5A779" w14:textId="3B196B23" w:rsidR="005D443D" w:rsidRDefault="00173326" w:rsidP="00DE3992">
            <w:pPr>
              <w:ind w:firstLine="0"/>
            </w:pPr>
            <w:r>
              <w:t>525.53 (35.76)</w:t>
            </w:r>
          </w:p>
        </w:tc>
        <w:tc>
          <w:tcPr>
            <w:tcW w:w="1701" w:type="dxa"/>
            <w:tcBorders>
              <w:bottom w:val="single" w:sz="12" w:space="0" w:color="auto"/>
            </w:tcBorders>
            <w:tcPrChange w:id="569" w:author="Chen Heller" w:date="2022-09-14T17:05:00Z">
              <w:tcPr>
                <w:tcW w:w="1701" w:type="dxa"/>
                <w:gridSpan w:val="2"/>
              </w:tcPr>
            </w:tcPrChange>
          </w:tcPr>
          <w:p w14:paraId="74169170" w14:textId="15243BEA" w:rsidR="005D443D" w:rsidRDefault="00173326" w:rsidP="00DE3992">
            <w:pPr>
              <w:ind w:firstLine="0"/>
            </w:pPr>
            <w:r>
              <w:t>545.46</w:t>
            </w:r>
            <w:r w:rsidR="00F54076">
              <w:t xml:space="preserve"> (32.87)</w:t>
            </w:r>
          </w:p>
        </w:tc>
        <w:tc>
          <w:tcPr>
            <w:tcW w:w="708" w:type="dxa"/>
            <w:tcBorders>
              <w:bottom w:val="single" w:sz="12" w:space="0" w:color="auto"/>
            </w:tcBorders>
            <w:tcPrChange w:id="570" w:author="Chen Heller" w:date="2022-09-14T17:05:00Z">
              <w:tcPr>
                <w:tcW w:w="709" w:type="dxa"/>
                <w:gridSpan w:val="2"/>
              </w:tcPr>
            </w:tcPrChange>
          </w:tcPr>
          <w:p w14:paraId="20D676A4" w14:textId="77F6F808" w:rsidR="005D443D" w:rsidRDefault="00F54076" w:rsidP="00DE3992">
            <w:pPr>
              <w:ind w:firstLine="0"/>
            </w:pPr>
            <w:r>
              <w:t>6.42</w:t>
            </w:r>
          </w:p>
        </w:tc>
        <w:tc>
          <w:tcPr>
            <w:tcW w:w="1134" w:type="dxa"/>
            <w:tcBorders>
              <w:bottom w:val="single" w:sz="12" w:space="0" w:color="auto"/>
            </w:tcBorders>
            <w:tcPrChange w:id="571" w:author="Chen Heller" w:date="2022-09-14T17:05:00Z">
              <w:tcPr>
                <w:tcW w:w="992" w:type="dxa"/>
              </w:tcPr>
            </w:tcPrChange>
          </w:tcPr>
          <w:p w14:paraId="5E923C48" w14:textId="7CA54F1C" w:rsidR="005D443D" w:rsidRDefault="00F54076" w:rsidP="00DE3992">
            <w:pPr>
              <w:ind w:firstLine="0"/>
            </w:pPr>
            <w:r>
              <w:t>&lt;0.001</w:t>
            </w:r>
            <w:ins w:id="572" w:author="Chen Heller" w:date="2022-09-14T17:06:00Z">
              <w:r w:rsidR="002436A8">
                <w:t>*</w:t>
              </w:r>
            </w:ins>
          </w:p>
        </w:tc>
        <w:tc>
          <w:tcPr>
            <w:tcW w:w="1701" w:type="dxa"/>
            <w:tcBorders>
              <w:bottom w:val="single" w:sz="12" w:space="0" w:color="auto"/>
            </w:tcBorders>
            <w:tcPrChange w:id="573" w:author="Chen Heller" w:date="2022-09-14T17:05:00Z">
              <w:tcPr>
                <w:tcW w:w="1701" w:type="dxa"/>
              </w:tcPr>
            </w:tcPrChange>
          </w:tcPr>
          <w:p w14:paraId="2B1F73AB" w14:textId="668C2C9E" w:rsidR="005D443D" w:rsidRDefault="00F54076" w:rsidP="00DE3992">
            <w:pPr>
              <w:ind w:firstLine="0"/>
            </w:pPr>
            <w:r>
              <w:t>-26.27, -13.58</w:t>
            </w:r>
          </w:p>
        </w:tc>
        <w:tc>
          <w:tcPr>
            <w:tcW w:w="709" w:type="dxa"/>
            <w:tcBorders>
              <w:bottom w:val="single" w:sz="12" w:space="0" w:color="auto"/>
            </w:tcBorders>
            <w:tcPrChange w:id="574" w:author="Chen Heller" w:date="2022-09-14T17:05:00Z">
              <w:tcPr>
                <w:tcW w:w="709" w:type="dxa"/>
              </w:tcPr>
            </w:tcPrChange>
          </w:tcPr>
          <w:p w14:paraId="70A534F8" w14:textId="3E20E165" w:rsidR="005D443D" w:rsidRDefault="00420205" w:rsidP="00DE3992">
            <w:pPr>
              <w:ind w:firstLine="0"/>
            </w:pPr>
            <w:r>
              <w:t>1.17</w:t>
            </w:r>
          </w:p>
        </w:tc>
      </w:tr>
      <w:tr w:rsidR="000A1FFB" w14:paraId="7CCDA701" w14:textId="77777777" w:rsidTr="00991859">
        <w:tblPrEx>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Change w:id="575" w:author="Chen Heller" w:date="2022-09-14T17:05:00Z">
            <w:tblPrEx>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
          </w:tblPrExChange>
        </w:tblPrEx>
        <w:trPr>
          <w:trHeight w:val="490"/>
          <w:ins w:id="576" w:author="Chen Heller" w:date="2022-09-14T17:05:00Z"/>
          <w:trPrChange w:id="577" w:author="Chen Heller" w:date="2022-09-14T17:05:00Z">
            <w:trPr>
              <w:gridBefore w:val="1"/>
              <w:trHeight w:val="490"/>
            </w:trPr>
          </w:trPrChange>
        </w:trPr>
        <w:tc>
          <w:tcPr>
            <w:tcW w:w="10065" w:type="dxa"/>
            <w:gridSpan w:val="8"/>
            <w:tcBorders>
              <w:top w:val="single" w:sz="12" w:space="0" w:color="auto"/>
            </w:tcBorders>
            <w:tcPrChange w:id="578" w:author="Chen Heller" w:date="2022-09-14T17:05:00Z">
              <w:tcPr>
                <w:tcW w:w="9923" w:type="dxa"/>
                <w:gridSpan w:val="13"/>
                <w:tcBorders>
                  <w:bottom w:val="single" w:sz="12" w:space="0" w:color="auto"/>
                </w:tcBorders>
              </w:tcPr>
            </w:tcPrChange>
          </w:tcPr>
          <w:p w14:paraId="6C3FE0DB" w14:textId="77777777" w:rsidR="000A1FFB" w:rsidRPr="00EA2CED" w:rsidRDefault="000A1FFB" w:rsidP="000A1FFB">
            <w:pPr>
              <w:spacing w:line="240" w:lineRule="auto"/>
              <w:ind w:firstLine="0"/>
              <w:rPr>
                <w:ins w:id="579" w:author="Chen Heller" w:date="2022-09-14T17:05:00Z"/>
                <w:sz w:val="22"/>
                <w:szCs w:val="22"/>
              </w:rPr>
            </w:pPr>
            <w:ins w:id="580" w:author="Chen Heller" w:date="2022-09-14T17:05:00Z">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t-test score, 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p>
          <w:p w14:paraId="5B8E4A85" w14:textId="69A222C6" w:rsidR="000A1FFB" w:rsidRDefault="000A1FFB" w:rsidP="000A1FFB">
            <w:pPr>
              <w:ind w:firstLine="0"/>
              <w:rPr>
                <w:ins w:id="581" w:author="Chen Heller" w:date="2022-09-14T17:05:00Z"/>
              </w:rPr>
            </w:pPr>
            <w:ins w:id="582" w:author="Chen Heller" w:date="2022-09-14T17:05:00Z">
              <w:r w:rsidRPr="00EA2CED">
                <w:rPr>
                  <w:sz w:val="22"/>
                  <w:szCs w:val="22"/>
                </w:rPr>
                <w:t>* p &lt; Tree-BH adjusted p-value for multiple comparisons.</w:t>
              </w:r>
            </w:ins>
            <w:commentRangeEnd w:id="558"/>
            <w:ins w:id="583" w:author="Chen Heller" w:date="2022-09-14T17:13:00Z">
              <w:r w:rsidR="001926CA">
                <w:rPr>
                  <w:rStyle w:val="CommentReference"/>
                </w:rPr>
                <w:commentReference w:id="558"/>
              </w:r>
            </w:ins>
          </w:p>
        </w:tc>
      </w:tr>
    </w:tbl>
    <w:p w14:paraId="7923858F" w14:textId="77777777" w:rsidR="00AF0B67" w:rsidRDefault="00AF0B67" w:rsidP="00E47313">
      <w:pPr>
        <w:ind w:firstLine="0"/>
      </w:pPr>
    </w:p>
    <w:p w14:paraId="54F144AC" w14:textId="77777777" w:rsidR="00AF0B67" w:rsidRDefault="00AF0B67" w:rsidP="00AF0B67">
      <w:pPr>
        <w:keepNext/>
        <w:ind w:firstLine="0"/>
      </w:pPr>
    </w:p>
    <w:p w14:paraId="235E4AB1" w14:textId="0BABB2A6" w:rsidR="007E2512" w:rsidRDefault="00244D65">
      <w:pPr>
        <w:keepNext/>
        <w:ind w:firstLine="0"/>
        <w:pPrChange w:id="584" w:author="Chen Heller" w:date="2022-09-12T15:56:00Z">
          <w:pPr>
            <w:ind w:firstLine="0"/>
          </w:pPr>
        </w:pPrChange>
      </w:pPr>
      <w:r w:rsidRPr="00244D65">
        <w:rPr>
          <w:noProof/>
        </w:rPr>
        <w:drawing>
          <wp:inline distT="0" distB="0" distL="0" distR="0" wp14:anchorId="6946B2EA" wp14:editId="05D20EFC">
            <wp:extent cx="5936285" cy="4015067"/>
            <wp:effectExtent l="0" t="0" r="762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9107" t="2070" r="25288" b="10087"/>
                    <a:stretch/>
                  </pic:blipFill>
                  <pic:spPr bwMode="auto">
                    <a:xfrm>
                      <a:off x="0" y="0"/>
                      <a:ext cx="5944726" cy="4020776"/>
                    </a:xfrm>
                    <a:prstGeom prst="rect">
                      <a:avLst/>
                    </a:prstGeom>
                    <a:noFill/>
                    <a:ln>
                      <a:noFill/>
                    </a:ln>
                    <a:extLst>
                      <a:ext uri="{53640926-AAD7-44D8-BBD7-CCE9431645EC}">
                        <a14:shadowObscured xmlns:a14="http://schemas.microsoft.com/office/drawing/2010/main"/>
                      </a:ext>
                    </a:extLst>
                  </pic:spPr>
                </pic:pic>
              </a:graphicData>
            </a:graphic>
          </wp:inline>
        </w:drawing>
      </w:r>
    </w:p>
    <w:p w14:paraId="2104970E" w14:textId="37DAEC14" w:rsidR="009F050A" w:rsidRPr="00F01249" w:rsidRDefault="007E2512">
      <w:pPr>
        <w:pStyle w:val="Caption"/>
        <w:pPrChange w:id="585" w:author="Chen Heller" w:date="2022-09-12T15:56:00Z">
          <w:pPr/>
        </w:pPrChange>
      </w:pPr>
      <w:bookmarkStart w:id="586" w:name="_Ref113906821"/>
      <w:commentRangeStart w:id="587"/>
      <w:r>
        <w:t xml:space="preserve">Figure </w:t>
      </w:r>
      <w:commentRangeEnd w:id="587"/>
      <w:r w:rsidR="0013510A">
        <w:rPr>
          <w:rStyle w:val="CommentReference"/>
          <w:i w:val="0"/>
          <w:iCs w:val="0"/>
          <w:color w:val="auto"/>
        </w:rPr>
        <w:commentReference w:id="587"/>
      </w:r>
      <w:r w:rsidR="00000000">
        <w:fldChar w:fldCharType="begin"/>
      </w:r>
      <w:r w:rsidR="00000000">
        <w:instrText xml:space="preserve"> SEQ Figure \* ARABIC </w:instrText>
      </w:r>
      <w:r w:rsidR="00000000">
        <w:fldChar w:fldCharType="separate"/>
      </w:r>
      <w:r>
        <w:rPr>
          <w:noProof/>
        </w:rPr>
        <w:t>6</w:t>
      </w:r>
      <w:r w:rsidR="00000000">
        <w:rPr>
          <w:noProof/>
        </w:rPr>
        <w:fldChar w:fldCharType="end"/>
      </w:r>
      <w:bookmarkEnd w:id="586"/>
      <w:r>
        <w:t xml:space="preserve">. </w:t>
      </w:r>
      <w:r w:rsidRPr="00F3771A">
        <w:t xml:space="preserve">Results of Experiment </w:t>
      </w:r>
      <w:r>
        <w:t>4</w:t>
      </w:r>
      <w:r w:rsidRPr="00F3771A">
        <w:t>. (a) Reaching trajectories</w:t>
      </w:r>
      <w:r w:rsidR="00817F50">
        <w:t xml:space="preserve"> of valid trials</w:t>
      </w:r>
      <w:r w:rsidRPr="00F3771A">
        <w:t xml:space="preserve"> to left and right targets, averaged across all participants.</w:t>
      </w:r>
      <w:r>
        <w:t xml:space="preserve"> </w:t>
      </w:r>
      <w:r w:rsidR="004B1F54">
        <w:t xml:space="preserve">Grey shade marks where the difference between the trajectories </w:t>
      </w:r>
      <w:r w:rsidR="004A6FC5">
        <w:t xml:space="preserve">was found to be </w:t>
      </w:r>
      <w:r w:rsidR="004B1F54">
        <w:t xml:space="preserve">significant according to a permutation and clustering procedure. </w:t>
      </w:r>
      <w:r>
        <w:t>(b</w:t>
      </w:r>
      <w:r w:rsidRPr="00F3771A">
        <w:t>-f) Dots are single participant averages</w:t>
      </w:r>
      <w:r w:rsidR="00852F05">
        <w:t xml:space="preserve">. </w:t>
      </w:r>
      <w:r w:rsidR="00E8628A">
        <w:t>The b</w:t>
      </w:r>
      <w:r w:rsidR="00F8418A">
        <w:t xml:space="preserve">ox represents the high and low quartiles while the vertical lines </w:t>
      </w:r>
      <w:r w:rsidR="00AE59FC">
        <w:t>mark the 1.5 * inter</w:t>
      </w:r>
      <w:r w:rsidR="00F8418A">
        <w:t xml:space="preserve"> quartile range</w:t>
      </w:r>
      <w:r w:rsidR="005E76CB">
        <w:t xml:space="preserve">. </w:t>
      </w:r>
      <w:r w:rsidR="00E8628A">
        <w:t>The g</w:t>
      </w:r>
      <w:r w:rsidR="005E76CB">
        <w:t xml:space="preserve">rey line </w:t>
      </w:r>
      <w:r w:rsidR="00623FAE">
        <w:t>is</w:t>
      </w:r>
      <w:r w:rsidR="005E76CB">
        <w:t xml:space="preserve"> the median</w:t>
      </w:r>
      <w:r w:rsidR="001E0906">
        <w:t xml:space="preserve"> and the s</w:t>
      </w:r>
      <w:r w:rsidR="005E76CB">
        <w:t>haded density functions are the distribution</w:t>
      </w:r>
      <w:r w:rsidR="00817F50">
        <w:t>s</w:t>
      </w:r>
      <w:r w:rsidR="005E76CB">
        <w:t xml:space="preserve"> of </w:t>
      </w:r>
      <w:r w:rsidR="0081537E">
        <w:t>participants' averages in each condition</w:t>
      </w:r>
      <w:r w:rsidRPr="00F3771A">
        <w:t>.</w:t>
      </w:r>
    </w:p>
    <w:p w14:paraId="1C2CF195" w14:textId="77777777" w:rsidR="0013510A" w:rsidRPr="001C0104" w:rsidRDefault="0013510A" w:rsidP="001C0104"/>
    <w:p w14:paraId="35CAFCBB" w14:textId="3ED8BF3A" w:rsidR="006A7738" w:rsidRDefault="00D826D9" w:rsidP="006238E0">
      <w:pPr>
        <w:pStyle w:val="Heading3"/>
      </w:pPr>
      <w:bookmarkStart w:id="588" w:name="_Toc114053553"/>
      <w:r>
        <w:t>Discussion</w:t>
      </w:r>
      <w:bookmarkEnd w:id="588"/>
    </w:p>
    <w:p w14:paraId="0B7BE30B" w14:textId="01FEE62C" w:rsidR="00BA6169" w:rsidRDefault="00F01249" w:rsidP="00B74D9D">
      <w:pPr>
        <w:ind w:firstLine="0"/>
      </w:pPr>
      <w:r>
        <w:t xml:space="preserve">Experiment </w:t>
      </w:r>
      <w:r w:rsidR="00F54903">
        <w:t xml:space="preserve">4 </w:t>
      </w:r>
      <w:r w:rsidR="00553F6D">
        <w:t xml:space="preserve">compared the effect of unconscious processing as measured by </w:t>
      </w:r>
      <w:r>
        <w:t xml:space="preserve">motion tracking and keyboard </w:t>
      </w:r>
      <w:r w:rsidR="00553F6D">
        <w:t>presses</w:t>
      </w:r>
      <w:r>
        <w:t xml:space="preserve">. Despite previous criticisms about the robustness and reliability of evidence </w:t>
      </w:r>
      <w:r w:rsidR="0008250B">
        <w:fldChar w:fldCharType="begin"/>
      </w:r>
      <w:r w:rsidR="00364024">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w:t>
      </w:r>
      <w:r w:rsidR="00676ED5">
        <w:rPr>
          <w:rFonts w:ascii="Times New Roman" w:hAnsi="Times New Roman" w:cs="Times New Roman"/>
        </w:rPr>
        <w:t xml:space="preserve">e.g., </w:t>
      </w:r>
      <w:r w:rsidR="0008250B" w:rsidRPr="0008250B">
        <w:rPr>
          <w:rFonts w:ascii="Times New Roman" w:hAnsi="Times New Roman" w:cs="Times New Roman"/>
        </w:rPr>
        <w:t>Damian, 2001; Peters &amp; Lau, 2015)</w:t>
      </w:r>
      <w:r w:rsidR="0008250B">
        <w:fldChar w:fldCharType="end"/>
      </w:r>
      <w:r>
        <w:t xml:space="preserve"> a large congruency effect was found using </w:t>
      </w:r>
      <w:r w:rsidR="00676ED5">
        <w:t xml:space="preserve">both </w:t>
      </w:r>
      <w:r>
        <w:t>measure</w:t>
      </w:r>
      <w:r w:rsidR="00676ED5">
        <w:t>s</w:t>
      </w:r>
      <w:r>
        <w:t>. In the reaching session, movements were clearly biased towards the incorrect answer when primed by an incongruent word, as was evident by the centrally oriented reaching trajectories</w:t>
      </w:r>
      <w:r w:rsidR="008B65A5">
        <w:t xml:space="preserve"> which produced a</w:t>
      </w:r>
      <w:r>
        <w:t xml:space="preserve"> smaller reach area</w:t>
      </w:r>
      <w:r w:rsidR="00C73F3D">
        <w:t>,</w:t>
      </w:r>
      <w:r>
        <w:t xml:space="preserve"> longer traveled distance and </w:t>
      </w:r>
      <w:r w:rsidR="008B65A5">
        <w:t xml:space="preserve">longer </w:t>
      </w:r>
      <w:r>
        <w:t xml:space="preserve">movement duration. The difference between congruent and incongruent trajectories was significant approximately around </w:t>
      </w:r>
      <w:r>
        <w:lastRenderedPageBreak/>
        <w:t>155ms to 398ms (17.5-95.5</w:t>
      </w:r>
      <w:r w:rsidR="00886EF1">
        <w:t>% of the path</w:t>
      </w:r>
      <w:r>
        <w:t>) post target onset</w:t>
      </w:r>
      <w:r w:rsidR="00CB60D0" w:rsidRPr="00225E22">
        <w:t xml:space="preserve"> </w:t>
      </w:r>
      <w:r w:rsidR="00CB60D0">
        <w:t>showing that the prime exerts its effect almost through</w:t>
      </w:r>
      <w:r w:rsidR="00BB2A79">
        <w:t>ou</w:t>
      </w:r>
      <w:r w:rsidR="00CB60D0">
        <w:t>t the entire movement</w:t>
      </w:r>
      <w:r w:rsidR="00ED7FF8">
        <w:t xml:space="preserve"> (note however that this analysis should not be taken as evidence for the exact latency/offset of the effect; see </w:t>
      </w:r>
      <w:commentRangeStart w:id="589"/>
      <w:r w:rsidR="00ED7FF8">
        <w:t>ref</w:t>
      </w:r>
      <w:commentRangeEnd w:id="589"/>
      <w:r w:rsidR="00ED7FF8">
        <w:rPr>
          <w:rStyle w:val="CommentReference"/>
        </w:rPr>
        <w:commentReference w:id="589"/>
      </w:r>
      <w:r w:rsidR="00ED7FF8">
        <w:t>)</w:t>
      </w:r>
      <w:r>
        <w:t xml:space="preserve">. </w:t>
      </w:r>
      <w:r w:rsidR="00E8719D">
        <w:t>However</w:t>
      </w:r>
      <w:r>
        <w:t xml:space="preserve">, </w:t>
      </w:r>
      <w:r w:rsidR="00E8719D">
        <w:t xml:space="preserve">contrary to my hypothesis, </w:t>
      </w:r>
      <w:r>
        <w:t xml:space="preserve">the effect </w:t>
      </w:r>
      <w:r w:rsidR="00572DFD">
        <w:t xml:space="preserve">size </w:t>
      </w:r>
      <w:r>
        <w:t xml:space="preserve">found </w:t>
      </w:r>
      <w:r w:rsidR="009A0548">
        <w:t xml:space="preserve">for </w:t>
      </w:r>
      <w:r w:rsidR="006A52EC">
        <w:t xml:space="preserve">the reach area </w:t>
      </w:r>
      <w:r w:rsidR="005217F0">
        <w:t xml:space="preserve">variable </w:t>
      </w:r>
      <w:r>
        <w:t xml:space="preserve">was smaller than </w:t>
      </w:r>
      <w:r w:rsidR="00225E22">
        <w:t>that</w:t>
      </w:r>
      <w:r w:rsidR="00CF0A33">
        <w:t xml:space="preserve"> </w:t>
      </w:r>
      <w:r w:rsidR="005217F0">
        <w:t xml:space="preserve">found with the keyboard-RT, although the reaching movement </w:t>
      </w:r>
      <w:r w:rsidR="006B03CC">
        <w:t>duration</w:t>
      </w:r>
      <w:r w:rsidR="005217F0">
        <w:t xml:space="preserve"> </w:t>
      </w:r>
      <w:r w:rsidR="00FC5A63">
        <w:t xml:space="preserve">measure yielded comparable effects </w:t>
      </w:r>
      <w:r w:rsidR="00225E22">
        <w:t>to</w:t>
      </w:r>
      <w:r w:rsidR="00FC5A63">
        <w:t xml:space="preserve"> </w:t>
      </w:r>
      <w:r w:rsidR="005217F0">
        <w:t>the keyboard</w:t>
      </w:r>
      <w:r w:rsidR="00BF4E2E">
        <w:t>-RT</w:t>
      </w:r>
      <w:r w:rsidR="005217F0">
        <w:t>. P</w:t>
      </w:r>
      <w:r>
        <w:t xml:space="preserve">ossible explanations are discussed </w:t>
      </w:r>
      <w:r w:rsidR="007107F9">
        <w:t xml:space="preserve">in the general discussion </w:t>
      </w:r>
      <w:r>
        <w:t>below.</w:t>
      </w:r>
    </w:p>
    <w:p w14:paraId="0950B412" w14:textId="7BB5E0BE" w:rsidR="00E668B7" w:rsidRDefault="0001046E" w:rsidP="006238E0">
      <w:pPr>
        <w:pStyle w:val="Heading2"/>
      </w:pPr>
      <w:bookmarkStart w:id="590" w:name="_Toc114053554"/>
      <w:r>
        <w:t xml:space="preserve">General </w:t>
      </w:r>
      <w:r w:rsidR="00E668B7">
        <w:t>Discussion</w:t>
      </w:r>
      <w:bookmarkEnd w:id="590"/>
    </w:p>
    <w:p w14:paraId="0EAC151E" w14:textId="5B5AD057" w:rsidR="002D0222" w:rsidRDefault="00776072" w:rsidP="00364024">
      <w:pPr>
        <w:ind w:firstLine="0"/>
      </w:pPr>
      <w:r>
        <w:t>One of the key driving forces behind t</w:t>
      </w:r>
      <w:r w:rsidR="00595024">
        <w:t xml:space="preserve">he long-lasting debate about the extent of unconscious processing </w:t>
      </w:r>
      <w:r w:rsidR="009706FD">
        <w:fldChar w:fldCharType="begin"/>
      </w:r>
      <w:r w:rsidR="009706FD">
        <w:instrText xml:space="preserve"> ADDIN ZOTERO_ITEM CSL_CITATION {"citationID":"SsqrhTyJ","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9706FD" w:rsidRPr="009706FD">
        <w:rPr>
          <w:rFonts w:ascii="Times New Roman" w:hAnsi="Times New Roman" w:cs="Times New Roman"/>
        </w:rPr>
        <w:t>(</w:t>
      </w:r>
      <w:proofErr w:type="spellStart"/>
      <w:r w:rsidR="009706FD" w:rsidRPr="009706FD">
        <w:rPr>
          <w:rFonts w:ascii="Times New Roman" w:hAnsi="Times New Roman" w:cs="Times New Roman"/>
        </w:rPr>
        <w:t>Hassin</w:t>
      </w:r>
      <w:proofErr w:type="spellEnd"/>
      <w:r w:rsidR="009706FD" w:rsidRPr="009706FD">
        <w:rPr>
          <w:rFonts w:ascii="Times New Roman" w:hAnsi="Times New Roman" w:cs="Times New Roman"/>
        </w:rPr>
        <w:t xml:space="preserve">, 2013; </w:t>
      </w:r>
      <w:proofErr w:type="spellStart"/>
      <w:r w:rsidR="009706FD" w:rsidRPr="009706FD">
        <w:rPr>
          <w:rFonts w:ascii="Times New Roman" w:hAnsi="Times New Roman" w:cs="Times New Roman"/>
        </w:rPr>
        <w:t>Hesselmann</w:t>
      </w:r>
      <w:proofErr w:type="spellEnd"/>
      <w:r w:rsidR="009706FD" w:rsidRPr="009706FD">
        <w:rPr>
          <w:rFonts w:ascii="Times New Roman" w:hAnsi="Times New Roman" w:cs="Times New Roman"/>
        </w:rPr>
        <w:t xml:space="preserve"> &amp; Moors, 2015;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 xml:space="preserve">(Greenwald et al., 1996; Van den </w:t>
      </w:r>
      <w:proofErr w:type="spellStart"/>
      <w:r w:rsidR="00D053EA" w:rsidRPr="00D053EA">
        <w:rPr>
          <w:rFonts w:ascii="Times New Roman" w:hAnsi="Times New Roman" w:cs="Times New Roman"/>
        </w:rPr>
        <w:t>Bussche</w:t>
      </w:r>
      <w:proofErr w:type="spellEnd"/>
      <w:r w:rsidR="00D053EA" w:rsidRPr="00D053EA">
        <w:rPr>
          <w:rFonts w:ascii="Times New Roman" w:hAnsi="Times New Roman" w:cs="Times New Roman"/>
        </w:rPr>
        <w:t xml:space="preserve"> et al., 2009)</w:t>
      </w:r>
      <w:r w:rsidR="00A812DD">
        <w:fldChar w:fldCharType="end"/>
      </w:r>
      <w:r w:rsidR="00FF06FA">
        <w:t xml:space="preserve">. </w:t>
      </w:r>
      <w:r w:rsidR="00883733">
        <w:t xml:space="preserve">In this thesis, I 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del w:id="591" w:author="Chen Heller" w:date="2022-09-14T14:38:00Z">
        <w:r w:rsidR="00883733" w:rsidDel="00E6661C">
          <w:delText>REF</w:delText>
        </w:r>
      </w:del>
      <w:r w:rsidR="00883733">
        <w:t xml:space="preserve">. </w:t>
      </w:r>
      <w:r w:rsidR="00FF06FA">
        <w:t>To do so</w:t>
      </w:r>
      <w:r w:rsidR="00883733">
        <w:t>,</w:t>
      </w:r>
      <w:r w:rsidR="00FF06FA">
        <w:t xml:space="preserve"> </w:t>
      </w:r>
      <w:r w:rsidR="00C46CA3">
        <w:t>I</w:t>
      </w:r>
      <w:r w:rsidR="00FF06FA">
        <w:t xml:space="preserve"> </w:t>
      </w:r>
      <w:r w:rsidR="006F7BC9">
        <w:t>used a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proofErr w:type="spellStart"/>
      <w:r w:rsidR="005C621D" w:rsidRPr="005C621D">
        <w:rPr>
          <w:rFonts w:ascii="Times New Roman" w:hAnsi="Times New Roman" w:cs="Times New Roman"/>
        </w:rPr>
        <w:t>Dehaene</w:t>
      </w:r>
      <w:proofErr w:type="spellEnd"/>
      <w:r w:rsidR="005C621D" w:rsidRPr="005C621D">
        <w:rPr>
          <w:rFonts w:ascii="Times New Roman" w:hAnsi="Times New Roman" w:cs="Times New Roman"/>
        </w:rPr>
        <w:t xml:space="preserv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D0222">
        <w:t>, which allowed for continuous motion tracking while participants make reaching responses to classify a visible target word</w:t>
      </w:r>
      <w:r w:rsidR="00FF06FA">
        <w:t xml:space="preserve"> </w:t>
      </w:r>
      <w:r w:rsidR="002D0222">
        <w:t>preceded by an invisible prime</w:t>
      </w:r>
      <w:r w:rsidR="00FF06FA">
        <w:t xml:space="preserve">. </w:t>
      </w:r>
    </w:p>
    <w:p w14:paraId="60F8E191" w14:textId="5338A45E" w:rsidR="00463A29" w:rsidRDefault="002D0222" w:rsidP="00B74D9D">
      <w:r>
        <w:t xml:space="preserve">In </w:t>
      </w:r>
      <w:r w:rsidR="00AA5AC7">
        <w:t>E</w:t>
      </w:r>
      <w:r w:rsidR="00FF06FA">
        <w:t>xperiment</w:t>
      </w:r>
      <w:r w:rsidR="00AA5AC7">
        <w:t xml:space="preserve"> 1</w:t>
      </w:r>
      <w:r w:rsidR="009B62EE">
        <w:t>,</w:t>
      </w:r>
      <w:r w:rsidR="00FF06FA">
        <w:t xml:space="preserve"> participants </w:t>
      </w:r>
      <w:r w:rsidR="009B62EE">
        <w:t xml:space="preserve">were </w:t>
      </w:r>
      <w:r w:rsidR="00802D1E">
        <w:t>presented with a subliminal prime, which was followed by a supraliminal target word, on which they performed</w:t>
      </w:r>
      <w:r w:rsidR="00FF06FA">
        <w:t xml:space="preserve"> a semantic judgment </w:t>
      </w:r>
      <w:r w:rsidR="00802D1E">
        <w:t>(i.e., determine whether the word described a natural item or a man-made artifact)</w:t>
      </w:r>
      <w:r w:rsidR="00FF06FA">
        <w:t xml:space="preserve">. Analysis of the results revealed a hint </w:t>
      </w:r>
      <w:r w:rsidR="001318E5">
        <w:t xml:space="preserve">for </w:t>
      </w:r>
      <w:r w:rsidR="00FF06FA">
        <w:t>unconscious processing in the reach area variable</w:t>
      </w:r>
      <w:r w:rsidR="002A41F8">
        <w:t>,</w:t>
      </w:r>
      <w:r w:rsidR="00FF06FA">
        <w:t xml:space="preserve"> which was </w:t>
      </w:r>
      <w:r w:rsidR="002A41F8">
        <w:t xml:space="preserve">numerically </w:t>
      </w:r>
      <w:r w:rsidR="00FF06FA">
        <w:t xml:space="preserve">smaller for incongruent trials. </w:t>
      </w:r>
      <w:r w:rsidR="00B368DC">
        <w:t xml:space="preserve">Yet this trend was not significant, </w:t>
      </w:r>
      <w:r w:rsidR="00572879">
        <w:t xml:space="preserve">possibly since </w:t>
      </w:r>
      <w:r w:rsidR="00FF06FA">
        <w:t>this experiment allowed for relatively slow responses</w:t>
      </w:r>
      <w:r w:rsidR="006A7AFF">
        <w:t xml:space="preserve">. </w:t>
      </w:r>
      <w:r w:rsidR="000E599E">
        <w:t xml:space="preserve">With such a long response window, subjects could have finalized the </w:t>
      </w:r>
      <w:r w:rsidR="00C54EA9">
        <w:t xml:space="preserve">evidence accumulation processes </w:t>
      </w:r>
      <w:r w:rsidR="002417C7">
        <w:t>and reach</w:t>
      </w:r>
      <w:ins w:id="592" w:author="Chen Heller" w:date="2022-09-13T13:13:00Z">
        <w:r w:rsidR="00524638">
          <w:t>ed</w:t>
        </w:r>
      </w:ins>
      <w:r w:rsidR="002417C7">
        <w:t xml:space="preserve"> a</w:t>
      </w:r>
      <w:r w:rsidR="00C54EA9">
        <w:t xml:space="preserve"> decision </w:t>
      </w:r>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w:t>
      </w:r>
      <w:proofErr w:type="spellStart"/>
      <w:r w:rsidR="000C2464" w:rsidRPr="000C2464">
        <w:rPr>
          <w:rFonts w:ascii="Times New Roman" w:hAnsi="Times New Roman" w:cs="Times New Roman"/>
        </w:rPr>
        <w:t>Mattler</w:t>
      </w:r>
      <w:proofErr w:type="spellEnd"/>
      <w:r w:rsidR="000C2464" w:rsidRPr="000C2464">
        <w:rPr>
          <w:rFonts w:ascii="Times New Roman" w:hAnsi="Times New Roman" w:cs="Times New Roman"/>
        </w:rPr>
        <w:t xml:space="preserve"> &amp; Palmer, 2012)</w:t>
      </w:r>
      <w:r w:rsidR="000C2464">
        <w:fldChar w:fldCharType="end"/>
      </w:r>
      <w:r w:rsidR="00C54EA9">
        <w:t xml:space="preserve"> </w:t>
      </w:r>
      <w:r w:rsidR="00C019CF">
        <w:t xml:space="preserve">even </w:t>
      </w:r>
      <w:r w:rsidR="00FF06FA">
        <w:t xml:space="preserve">before the movement </w:t>
      </w:r>
      <w:r w:rsidR="005D09A7">
        <w:t xml:space="preserve">was </w:t>
      </w:r>
      <w:r w:rsidR="00FF06FA">
        <w:t>initiated</w:t>
      </w:r>
      <w:r w:rsidR="00C019CF">
        <w:t>. In this case</w:t>
      </w:r>
      <w:r w:rsidR="00FF06FA">
        <w:t>, congruency effect</w:t>
      </w:r>
      <w:r w:rsidR="00C019CF">
        <w:t>s are less likely to be revealed when</w:t>
      </w:r>
      <w:r w:rsidR="005D09A7">
        <w:t xml:space="preserve"> movement</w:t>
      </w:r>
      <w:r w:rsidR="00C019CF">
        <w:t xml:space="preserve"> is </w:t>
      </w:r>
      <w:r w:rsidR="00D2171B">
        <w:t>track</w:t>
      </w:r>
      <w:ins w:id="593" w:author="Chen Heller" w:date="2022-09-13T13:14:00Z">
        <w:r w:rsidR="00A528D0">
          <w:t>ed</w:t>
        </w:r>
      </w:ins>
      <w:r w:rsidR="00FF06FA" w:rsidRPr="00B61294">
        <w:t xml:space="preserve">. Supportive evidence for this </w:t>
      </w:r>
      <w:r w:rsidR="00242ECA">
        <w:t>interpretation</w:t>
      </w:r>
      <w:r w:rsidR="00242ECA" w:rsidRPr="00B61294">
        <w:t xml:space="preserve"> </w:t>
      </w:r>
      <w:r w:rsidR="00360AD4">
        <w:t>can be found in the relatively</w:t>
      </w:r>
      <w:r w:rsidR="00472D1F">
        <w:t xml:space="preserve"> </w:t>
      </w:r>
      <w:r w:rsidR="00FF06FA" w:rsidRPr="00B61294">
        <w:t xml:space="preserve">long </w:t>
      </w:r>
      <w:r w:rsidR="00E314F6">
        <w:t>reaction</w:t>
      </w:r>
      <w:r w:rsidR="00FF06FA" w:rsidRPr="00B61294">
        <w:t xml:space="preserve"> times</w:t>
      </w:r>
      <w:r w:rsidR="00C1383D">
        <w:t xml:space="preserve">, </w:t>
      </w:r>
      <w:r w:rsidR="00C1383D" w:rsidRPr="00B61294">
        <w:t>but not movement durations</w:t>
      </w:r>
      <w:r w:rsidR="00C1383D">
        <w:t>,</w:t>
      </w:r>
      <w:r w:rsidR="00FF06FA" w:rsidRPr="00B61294">
        <w:t xml:space="preserve"> in incongruent trials</w:t>
      </w:r>
      <w:r w:rsidR="007421ED">
        <w:t xml:space="preserve"> (though again, no effects were significant in this experiment)</w:t>
      </w:r>
      <w:r w:rsidR="00FF06FA">
        <w:t xml:space="preserve">. </w:t>
      </w:r>
    </w:p>
    <w:p w14:paraId="103C0C28" w14:textId="77777777" w:rsidR="00760C21" w:rsidRDefault="0039299B" w:rsidP="00B74D9D">
      <w:r>
        <w:t>To circumvent this problem</w:t>
      </w:r>
      <w:r w:rsidR="00FF06FA">
        <w:t xml:space="preserve">, the response window in </w:t>
      </w:r>
      <w:r>
        <w:t>E</w:t>
      </w:r>
      <w:r w:rsidR="00FF06FA">
        <w:t xml:space="preserve">xperiment </w:t>
      </w:r>
      <w:r>
        <w:t xml:space="preserve">2 </w:t>
      </w:r>
      <w:r w:rsidR="00FF06FA">
        <w:t xml:space="preserve">was </w:t>
      </w:r>
      <w:r w:rsidR="006528C3">
        <w:t xml:space="preserve">reduced </w:t>
      </w:r>
      <w:r w:rsidR="00FF06FA">
        <w:t xml:space="preserve">and limitations were placed on movement onset time and movement duration. Unfortunately, the strict timing constraints resulted in many excluded trials </w:t>
      </w:r>
      <w:r w:rsidR="00136091">
        <w:t xml:space="preserve">which </w:t>
      </w:r>
      <w:r w:rsidR="00EC097D">
        <w:t>increased the measured noise</w:t>
      </w:r>
      <w:r w:rsidR="00136091">
        <w:t xml:space="preserve">. </w:t>
      </w:r>
      <w:r w:rsidR="00EC097D">
        <w:t xml:space="preserve">A lower </w:t>
      </w:r>
      <w:r w:rsidR="00EC097D">
        <w:lastRenderedPageBreak/>
        <w:t>signal to noise ratio</w:t>
      </w:r>
      <w:r w:rsidR="0019030C">
        <w:t xml:space="preserve"> (SNR)</w:t>
      </w:r>
      <w:r w:rsidR="00EC097D">
        <w:t xml:space="preserve"> together with a </w:t>
      </w:r>
      <w:r w:rsidR="00276F6F">
        <w:t xml:space="preserve">single participant with an extreme opposite effect to the rest of the sample, </w:t>
      </w:r>
      <w:r w:rsidR="006C45B5">
        <w:t xml:space="preserve">seemed to interfere with </w:t>
      </w:r>
      <w:r w:rsidR="00E72C37">
        <w:t>the congruency effect</w:t>
      </w:r>
      <w:r w:rsidR="00FF06FA">
        <w:t>.</w:t>
      </w:r>
    </w:p>
    <w:p w14:paraId="1C838A5E" w14:textId="76CB1036" w:rsidR="007943B2" w:rsidRDefault="0054526A" w:rsidP="00B74D9D">
      <w:r>
        <w:t xml:space="preserve">Experiment 3 was then conducted with </w:t>
      </w:r>
      <w:r w:rsidR="00FF06FA">
        <w:t xml:space="preserve">an additional training day, to improve the participants' response speed and increase the </w:t>
      </w:r>
      <w:r w:rsidR="0038647F">
        <w:t xml:space="preserve">number </w:t>
      </w:r>
      <w:r w:rsidR="00FF06FA">
        <w:t xml:space="preserve">of valid trials. </w:t>
      </w:r>
      <w:r w:rsidR="004E2486">
        <w:t xml:space="preserve">The </w:t>
      </w:r>
      <w:r w:rsidR="00046913">
        <w:t xml:space="preserve">expected </w:t>
      </w:r>
      <w:r w:rsidR="007F6E99">
        <w:t xml:space="preserve">congruency effect was </w:t>
      </w:r>
      <w:r w:rsidR="00AC6A89">
        <w:t xml:space="preserve">now </w:t>
      </w:r>
      <w:r w:rsidR="007F6E99">
        <w:t xml:space="preserve">detected </w:t>
      </w:r>
      <w:r w:rsidR="00622C8F">
        <w:t xml:space="preserve">for </w:t>
      </w:r>
      <w:r w:rsidR="007F6E99">
        <w:t xml:space="preserve">the reach area variable. </w:t>
      </w:r>
      <w:r w:rsidR="009B2D65">
        <w:t>However</w:t>
      </w:r>
      <w:r w:rsidR="007F6E99">
        <w:t xml:space="preserve">, the additional training day did not increase the number of valid </w:t>
      </w:r>
      <w:proofErr w:type="gramStart"/>
      <w:r w:rsidR="007F6E99">
        <w:t>tri</w:t>
      </w:r>
      <w:r w:rsidR="0017224B">
        <w:t>a</w:t>
      </w:r>
      <w:r w:rsidR="007F6E99">
        <w:t>ls</w:t>
      </w:r>
      <w:r w:rsidR="00EA53CE">
        <w:t>,</w:t>
      </w:r>
      <w:r w:rsidR="007F6E99">
        <w:t xml:space="preserve"> and</w:t>
      </w:r>
      <w:proofErr w:type="gramEnd"/>
      <w:r w:rsidR="007F6E99">
        <w:t xml:space="preserve"> was </w:t>
      </w:r>
      <w:r w:rsidR="00A53F64">
        <w:t>therefore</w:t>
      </w:r>
      <w:r w:rsidR="007F6E99">
        <w:t xml:space="preserve"> omitted in </w:t>
      </w:r>
      <w:r w:rsidR="00FB05DB">
        <w:t>Exp</w:t>
      </w:r>
      <w:r w:rsidR="00F761C9">
        <w:t>eriment</w:t>
      </w:r>
      <w:r w:rsidR="00FB05DB">
        <w:t xml:space="preserve"> 4. </w:t>
      </w:r>
    </w:p>
    <w:p w14:paraId="4C2B4096" w14:textId="28190535" w:rsidR="00B00AED" w:rsidRDefault="004C7623" w:rsidP="00B74D9D">
      <w:r>
        <w:t>Finally, the preregistered E</w:t>
      </w:r>
      <w:r w:rsidR="00FF06FA">
        <w:t xml:space="preserve">xperiment </w:t>
      </w:r>
      <w:r>
        <w:t xml:space="preserve">4 </w:t>
      </w:r>
      <w:r w:rsidR="00FF06FA">
        <w:t>examine</w:t>
      </w:r>
      <w:r w:rsidR="00324863">
        <w:t>d</w:t>
      </w:r>
      <w:r w:rsidR="00FF06FA">
        <w:t xml:space="preserve"> if motion </w:t>
      </w:r>
      <w:r w:rsidR="0038647F">
        <w:t xml:space="preserve">tracking </w:t>
      </w:r>
      <w:r w:rsidR="00FF06FA">
        <w:t>is superior to keyboard-RT when probing unconscious processing</w:t>
      </w:r>
      <w:r w:rsidR="002E3E1A">
        <w:t>. In line with my predictions</w:t>
      </w:r>
      <w:r w:rsidR="00B00AED">
        <w:t>, both of which yielded robust effects.</w:t>
      </w:r>
      <w:r w:rsidR="00463A29">
        <w:t xml:space="preserve"> </w:t>
      </w:r>
      <w:r w:rsidR="00801B66">
        <w:t xml:space="preserve">This result goes beyond previous studies, as the current design </w:t>
      </w:r>
      <w:r w:rsidR="00B00AED">
        <w:t xml:space="preserve">included stringent awareness measures, </w:t>
      </w:r>
      <w:r w:rsidR="00CA6888">
        <w:t xml:space="preserve">with trial by trial subjective and objective measures, </w:t>
      </w:r>
      <w:r w:rsidR="00F45643">
        <w:t xml:space="preserve">mitigating previous </w:t>
      </w:r>
      <w:r w:rsidR="00B00AED">
        <w:t xml:space="preserve">criticisms attributing unconscious effects to residual undetected awareness </w:t>
      </w:r>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w:t>
      </w:r>
      <w:proofErr w:type="spellStart"/>
      <w:r w:rsidR="00915CA3" w:rsidRPr="00915CA3">
        <w:rPr>
          <w:rFonts w:ascii="Times New Roman" w:hAnsi="Times New Roman" w:cs="Times New Roman"/>
        </w:rPr>
        <w:t>Merikle</w:t>
      </w:r>
      <w:proofErr w:type="spellEnd"/>
      <w:r w:rsidR="00915CA3" w:rsidRPr="00915CA3">
        <w:rPr>
          <w:rFonts w:ascii="Times New Roman" w:hAnsi="Times New Roman" w:cs="Times New Roman"/>
        </w:rPr>
        <w:t xml:space="preserve">, 1992; Peters &amp; Lau, 2015; </w:t>
      </w:r>
      <w:proofErr w:type="spellStart"/>
      <w:r w:rsidR="00915CA3" w:rsidRPr="00915CA3">
        <w:rPr>
          <w:rFonts w:ascii="Times New Roman" w:hAnsi="Times New Roman" w:cs="Times New Roman"/>
        </w:rPr>
        <w:t>Zerweck</w:t>
      </w:r>
      <w:proofErr w:type="spellEnd"/>
      <w:r w:rsidR="00915CA3" w:rsidRPr="00915CA3">
        <w:rPr>
          <w:rFonts w:ascii="Times New Roman" w:hAnsi="Times New Roman" w:cs="Times New Roman"/>
        </w:rPr>
        <w:t xml:space="preserve"> et al., 2021)</w:t>
      </w:r>
      <w:r w:rsidR="00B621A3">
        <w:fldChar w:fldCharType="end"/>
      </w:r>
      <w:r w:rsidR="00B00AED">
        <w:t xml:space="preserve">. Similarly, </w:t>
      </w:r>
      <w:r w:rsidR="00A0070E">
        <w:t xml:space="preserve">the unconscious effect </w:t>
      </w:r>
      <w:r w:rsidR="00504374">
        <w:t xml:space="preserve">could not result </w:t>
      </w:r>
      <w:r w:rsidR="00A0070E">
        <w:t xml:space="preserve">from regression to the mean of the awareness measurement </w:t>
      </w:r>
      <w:r w:rsidR="00504374">
        <w:fldChar w:fldCharType="begin"/>
      </w:r>
      <w:r w:rsidR="00504374">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504374">
        <w:fldChar w:fldCharType="separate"/>
      </w:r>
      <w:r w:rsidR="00504374" w:rsidRPr="00504374">
        <w:rPr>
          <w:rFonts w:ascii="Times New Roman" w:hAnsi="Times New Roman" w:cs="Times New Roman"/>
        </w:rPr>
        <w:t>(Shanks, 2017)</w:t>
      </w:r>
      <w:r w:rsidR="00504374">
        <w:fldChar w:fldCharType="end"/>
      </w:r>
      <w:r w:rsidR="00C060D1">
        <w:t>,</w:t>
      </w:r>
      <w:r w:rsidR="00A26212">
        <w:t xml:space="preserve"> </w:t>
      </w:r>
      <w:r w:rsidR="00A0070E">
        <w:t xml:space="preserve">since </w:t>
      </w:r>
      <w:r w:rsidR="00A26212">
        <w:t xml:space="preserve">no </w:t>
      </w:r>
      <w:r w:rsidR="00B00AED">
        <w:t xml:space="preserve">participants </w:t>
      </w:r>
      <w:r w:rsidR="00A26212">
        <w:t xml:space="preserve">were excluded </w:t>
      </w:r>
      <w:r w:rsidR="007B078A">
        <w:t xml:space="preserve">for seeing </w:t>
      </w:r>
      <w:r w:rsidR="00A26212">
        <w:t>the prime</w:t>
      </w:r>
      <w:r w:rsidR="00B00AED">
        <w:t xml:space="preserve">. To conclude, </w:t>
      </w:r>
      <w:r w:rsidR="00C060D1">
        <w:t xml:space="preserve">this experiment provides strong evidence for an </w:t>
      </w:r>
      <w:r w:rsidR="00B00AED">
        <w:t xml:space="preserve">unconscious </w:t>
      </w:r>
      <w:r w:rsidR="00C060D1">
        <w:t xml:space="preserve">word </w:t>
      </w:r>
      <w:r w:rsidR="00260B74">
        <w:t>repetition</w:t>
      </w:r>
      <w:r w:rsidR="00C060D1">
        <w:t xml:space="preserve"> </w:t>
      </w:r>
      <w:r w:rsidR="00B00AED">
        <w:t>effect</w:t>
      </w:r>
      <w:r w:rsidR="00260B74">
        <w:t xml:space="preserve">, in line with previous studies reporting similar effects (yet with somewhat less strict awareness measures; </w:t>
      </w:r>
      <w:commentRangeStart w:id="594"/>
      <w:r w:rsidR="00260B74">
        <w:t>REF</w:t>
      </w:r>
      <w:commentRangeEnd w:id="594"/>
      <w:r w:rsidR="00704F58">
        <w:rPr>
          <w:rStyle w:val="CommentReference"/>
        </w:rPr>
        <w:commentReference w:id="594"/>
      </w:r>
      <w:r w:rsidR="00260B74">
        <w:t>).</w:t>
      </w:r>
    </w:p>
    <w:p w14:paraId="451352B2" w14:textId="1DF5D375" w:rsidR="005F0446" w:rsidRDefault="00973F2D" w:rsidP="00B46B54">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commentRangeStart w:id="595"/>
      <w:r w:rsidR="005F1215">
        <w:t>(ref)</w:t>
      </w:r>
      <w:commentRangeEnd w:id="595"/>
      <w:r w:rsidR="005F1215">
        <w:rPr>
          <w:rStyle w:val="CommentReference"/>
        </w:rPr>
        <w:commentReference w:id="595"/>
      </w:r>
      <w:r w:rsidR="00CA3047">
        <w:t xml:space="preserve">, including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w:t>
      </w:r>
      <w:proofErr w:type="spellStart"/>
      <w:r w:rsidR="00B46B54" w:rsidRPr="00B46B54">
        <w:rPr>
          <w:rFonts w:ascii="Times New Roman" w:hAnsi="Times New Roman" w:cs="Times New Roman"/>
        </w:rPr>
        <w:t>Resulaj</w:t>
      </w:r>
      <w:proofErr w:type="spellEnd"/>
      <w:r w:rsidR="00B46B54" w:rsidRPr="00B46B54">
        <w:rPr>
          <w:rFonts w:ascii="Times New Roman" w:hAnsi="Times New Roman" w:cs="Times New Roman"/>
        </w:rPr>
        <w:t xml:space="preserve"> et al., 2009; Song &amp; Nakayama, 2009)</w:t>
      </w:r>
      <w:r w:rsidR="00B46B54">
        <w:fldChar w:fldCharType="end"/>
      </w:r>
      <w:r w:rsidR="005F0446">
        <w:t xml:space="preserve">. This type of </w:t>
      </w:r>
      <w:r w:rsidR="00E8307D">
        <w:t xml:space="preserve">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hich are excluded from analysis) 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 in </w:t>
      </w:r>
      <w:r w:rsidR="00A96FFC">
        <w:t>Exp</w:t>
      </w:r>
      <w:r w:rsidR="00AF738E">
        <w:t>eriment</w:t>
      </w:r>
      <w:r w:rsidR="00A96FFC">
        <w:t xml:space="preserve"> 4</w:t>
      </w:r>
      <w:r w:rsidR="00691DE5">
        <w:t xml:space="preserve"> (though notably, there more trials were excluded due to </w:t>
      </w:r>
      <w:del w:id="596" w:author="Chen Heller" w:date="2022-09-14T14:42:00Z">
        <w:r w:rsidR="00691DE5" w:rsidDel="003723A9">
          <w:delText xml:space="preserve">too slow </w:delText>
        </w:r>
      </w:del>
      <w:ins w:id="597" w:author="Chen Heller" w:date="2022-09-14T14:42:00Z">
        <w:r w:rsidR="003723A9">
          <w:t xml:space="preserve">early or late </w:t>
        </w:r>
      </w:ins>
      <w:r w:rsidR="00691DE5">
        <w:t>responses)</w:t>
      </w:r>
      <w:r w:rsidR="005F0446">
        <w:t>.</w:t>
      </w:r>
    </w:p>
    <w:p w14:paraId="26216D45" w14:textId="339135AB" w:rsidR="00C07D7A" w:rsidRDefault="007A6540" w:rsidP="00C07D7A">
      <w:r>
        <w:t xml:space="preserve">Contrary to my hypothesis, the effect size in the keyboard condition </w:t>
      </w:r>
      <w:r w:rsidR="003B1BD0">
        <w:t xml:space="preserve">was </w:t>
      </w:r>
      <w:r w:rsidR="002B6B6F">
        <w:t xml:space="preserve">comparable </w:t>
      </w:r>
      <w:r w:rsidR="003B1BD0">
        <w:t xml:space="preserve">to that </w:t>
      </w:r>
      <w:r w:rsidR="009245E5">
        <w:t xml:space="preserve">found </w:t>
      </w:r>
      <w:r w:rsidR="008857EF">
        <w:t xml:space="preserve">for </w:t>
      </w:r>
      <w:r w:rsidR="009245E5">
        <w:t xml:space="preserve">the </w:t>
      </w:r>
      <w:r w:rsidR="003B1BD0">
        <w:t xml:space="preserve">movement 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contrasts with the </w:t>
      </w:r>
      <w:r w:rsidR="00C07D7A">
        <w:t>f</w:t>
      </w:r>
      <w:r w:rsidR="00C07D7A">
        <w:t xml:space="preserve">inding </w:t>
      </w:r>
      <w:r w:rsidR="00C07D7A">
        <w:t>of</w:t>
      </w:r>
      <w:r w:rsidR="00C07D7A">
        <w:t xml:space="preserve">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an advantage for mouse tracking over keyboard responses. </w:t>
      </w:r>
      <w:r w:rsidR="001F5C20">
        <w:t>One possible explanation for this discrepancy might stem from the different form of movement tracking; while I used a camera-</w:t>
      </w:r>
      <w:r w:rsidR="001F5C20">
        <w:lastRenderedPageBreak/>
        <w:t xml:space="preserve">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hich 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w:t>
      </w:r>
      <w:proofErr w:type="spellStart"/>
      <w:r w:rsidR="00C07D7A" w:rsidRPr="00DB56AD">
        <w:rPr>
          <w:rFonts w:ascii="Times New Roman" w:hAnsi="Times New Roman" w:cs="Times New Roman"/>
        </w:rPr>
        <w:t>Desmurget</w:t>
      </w:r>
      <w:proofErr w:type="spellEnd"/>
      <w:r w:rsidR="00C07D7A" w:rsidRPr="00DB56AD">
        <w:rPr>
          <w:rFonts w:ascii="Times New Roman" w:hAnsi="Times New Roman" w:cs="Times New Roman"/>
        </w:rPr>
        <w:t xml:space="preserve"> et al., 1997; </w:t>
      </w:r>
      <w:proofErr w:type="spellStart"/>
      <w:r w:rsidR="00C07D7A" w:rsidRPr="00DB56AD">
        <w:rPr>
          <w:rFonts w:ascii="Times New Roman" w:hAnsi="Times New Roman" w:cs="Times New Roman"/>
        </w:rPr>
        <w:t>Palluel</w:t>
      </w:r>
      <w:proofErr w:type="spellEnd"/>
      <w:r w:rsidR="00C07D7A" w:rsidRPr="00DB56AD">
        <w:rPr>
          <w:rFonts w:ascii="Times New Roman" w:hAnsi="Times New Roman" w:cs="Times New Roman"/>
        </w:rPr>
        <w:t>-Germain et al., 2004)</w:t>
      </w:r>
      <w:r w:rsidR="00C07D7A">
        <w:fldChar w:fldCharType="end"/>
      </w:r>
      <w:r w:rsidR="006316CA">
        <w:t xml:space="preserve"> and accordingly is considered to be more sensitive to subtle effects</w:t>
      </w:r>
      <w:commentRangeStart w:id="598"/>
      <w:r w:rsidR="006316CA">
        <w:t xml:space="preserve"> (ref)</w:t>
      </w:r>
      <w:r w:rsidR="00C07D7A">
        <w:t xml:space="preserve">. </w:t>
      </w:r>
      <w:commentRangeEnd w:id="598"/>
      <w:r w:rsidR="006316CA">
        <w:rPr>
          <w:rStyle w:val="CommentReference"/>
        </w:rPr>
        <w:commentReference w:id="598"/>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1E75C4FC"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I 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my data reveled similar effect size to that produced by the reach area measure.</w:t>
      </w:r>
      <w:r w:rsidR="006E765D">
        <w:t xml:space="preserve"> Thus, this difference </w:t>
      </w:r>
      <w:r w:rsidR="00950DF9">
        <w:t>in analysis approaches cannot explain the differential results.</w:t>
      </w:r>
    </w:p>
    <w:p w14:paraId="51969BEE" w14:textId="53884914"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w:t>
      </w:r>
      <w:proofErr w:type="spellStart"/>
      <w:r w:rsidR="00C07D7A" w:rsidRPr="00A9331B">
        <w:rPr>
          <w:rFonts w:ascii="Times New Roman" w:hAnsi="Times New Roman" w:cs="Times New Roman"/>
        </w:rPr>
        <w:t>Malejka</w:t>
      </w:r>
      <w:proofErr w:type="spellEnd"/>
      <w:r w:rsidR="00C07D7A" w:rsidRPr="00A9331B">
        <w:rPr>
          <w:rFonts w:ascii="Times New Roman" w:hAnsi="Times New Roman" w:cs="Times New Roman"/>
        </w:rPr>
        <w:t xml:space="preserve">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proofErr w:type="gramStart"/>
      <w:r w:rsidR="00223E68">
        <w:t>actually ineffective</w:t>
      </w:r>
      <w:proofErr w:type="gramEnd"/>
      <w:r w:rsidR="00223E68">
        <w:t xml:space="preserve"> in </w:t>
      </w:r>
      <w:r w:rsidR="00C07D7A">
        <w:t>render</w:t>
      </w:r>
      <w:r w:rsidR="00223E68">
        <w:t>ing</w:t>
      </w:r>
      <w:r w:rsidR="00C07D7A">
        <w:t xml:space="preserve"> the prime completely invisible</w:t>
      </w:r>
      <w:r w:rsidR="00223E68">
        <w:t xml:space="preserve"> (as for most participants, d’ was higher than </w:t>
      </w:r>
      <w:del w:id="599" w:author="Chen Heller" w:date="2022-09-14T14:47:00Z">
        <w:r w:rsidR="00223E68" w:rsidDel="00903FAC">
          <w:delText>??)</w:delText>
        </w:r>
        <w:r w:rsidR="00C07D7A" w:rsidDel="00903FAC">
          <w:delText xml:space="preserve">, </w:delText>
        </w:r>
      </w:del>
      <w:ins w:id="600" w:author="Chen Heller" w:date="2022-09-14T14:47:00Z">
        <w:r w:rsidR="00903FAC">
          <w:t>0</w:t>
        </w:r>
        <w:r w:rsidR="00903FAC">
          <w:t>)</w:t>
        </w:r>
        <w:r w:rsidR="00903FAC">
          <w:t xml:space="preserve">, </w:t>
        </w:r>
      </w:ins>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3A96DB5"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the </w:t>
      </w:r>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w:t>
      </w:r>
      <w:proofErr w:type="spellStart"/>
      <w:r w:rsidRPr="001617E7">
        <w:rPr>
          <w:rFonts w:ascii="Times New Roman" w:hAnsi="Times New Roman" w:cs="Times New Roman"/>
        </w:rPr>
        <w:t>Scherbaum</w:t>
      </w:r>
      <w:proofErr w:type="spellEnd"/>
      <w:r w:rsidRPr="001617E7">
        <w:rPr>
          <w:rFonts w:ascii="Times New Roman" w:hAnsi="Times New Roman" w:cs="Times New Roman"/>
        </w:rPr>
        <w:t xml:space="preserve"> &amp; </w:t>
      </w:r>
      <w:proofErr w:type="spellStart"/>
      <w:r w:rsidRPr="001617E7">
        <w:rPr>
          <w:rFonts w:ascii="Times New Roman" w:hAnsi="Times New Roman" w:cs="Times New Roman"/>
        </w:rPr>
        <w:t>Kieslich</w:t>
      </w:r>
      <w:proofErr w:type="spellEnd"/>
      <w:r w:rsidRPr="001617E7">
        <w:rPr>
          <w:rFonts w:ascii="Times New Roman" w:hAnsi="Times New Roman" w:cs="Times New Roman"/>
        </w:rPr>
        <w:t>, 2018)</w:t>
      </w:r>
      <w:r>
        <w:fldChar w:fldCharType="end"/>
      </w:r>
      <w:r>
        <w:t>. Moreover, it will decrease the number of excluded trials</w:t>
      </w:r>
      <w:r w:rsidR="006B4F02">
        <w:t>,</w:t>
      </w:r>
      <w:r>
        <w:t xml:space="preserve"> as no trials will be excluded due to early </w:t>
      </w:r>
      <w:r>
        <w:lastRenderedPageBreak/>
        <w:t>or late responses. This could potentially increase the signal to noise ratio in the reaching task and allow reaching to unravel a larger congruency effect.</w:t>
      </w:r>
    </w:p>
    <w:p w14:paraId="12FC8C8D" w14:textId="21472D3D" w:rsidR="00DC11F3" w:rsidRDefault="00BF3E1B" w:rsidP="00DC11F3">
      <w:commentRangeStart w:id="601"/>
      <w:r>
        <w:t xml:space="preserve">Assuming the results obtained here are genuine, one could go beyond the discrepancy between </w:t>
      </w:r>
      <w:r w:rsidR="00502F15">
        <w:t>them</w:t>
      </w:r>
      <w:r>
        <w:t xml:space="preserve"> and those </w:t>
      </w:r>
      <w:r w:rsidR="00725A51">
        <w:t xml:space="preserve">reported </w:t>
      </w:r>
      <w:r>
        <w:t>by Xiao et al. (2015</w:t>
      </w:r>
      <w:proofErr w:type="gramStart"/>
      <w:r>
        <w:t xml:space="preserve">), </w:t>
      </w:r>
      <w:r w:rsidR="00725A51">
        <w:t>and</w:t>
      </w:r>
      <w:proofErr w:type="gramEnd"/>
      <w:r>
        <w:t xml:space="preserve"> ask </w:t>
      </w:r>
      <w:r w:rsidR="00725A51">
        <w:t xml:space="preserve">how can we explain the current findings. That is, why </w:t>
      </w:r>
      <w:r w:rsidR="00D0539B">
        <w:t xml:space="preserve">was the </w:t>
      </w:r>
      <w:r w:rsidR="00725A51">
        <w:t>expected pattern of a stronger effect for movement tracking not found.</w:t>
      </w:r>
      <w:commentRangeEnd w:id="601"/>
      <w:r w:rsidR="006A758F">
        <w:rPr>
          <w:rStyle w:val="CommentReference"/>
        </w:rPr>
        <w:commentReference w:id="601"/>
      </w:r>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in the </w:t>
      </w:r>
      <w:commentRangeStart w:id="602"/>
      <w:r w:rsidR="007F0B60">
        <w:t>reaching measure</w:t>
      </w:r>
      <w:commentRangeEnd w:id="602"/>
      <w:r w:rsidR="009E3931">
        <w:rPr>
          <w:rStyle w:val="CommentReference"/>
        </w:rPr>
        <w:commentReference w:id="602"/>
      </w:r>
      <w:r w:rsidR="00AC79D4">
        <w:t xml:space="preserve"> </w:t>
      </w:r>
      <w:commentRangeStart w:id="603"/>
      <w:commentRangeStart w:id="604"/>
      <w:r w:rsidR="00AC79D4">
        <w:t>(ref)</w:t>
      </w:r>
      <w:commentRangeEnd w:id="603"/>
      <w:r w:rsidR="00AC79D4">
        <w:rPr>
          <w:rStyle w:val="CommentReference"/>
        </w:rPr>
        <w:commentReference w:id="603"/>
      </w:r>
      <w:commentRangeEnd w:id="604"/>
      <w:r w:rsidR="001016A8">
        <w:rPr>
          <w:rStyle w:val="CommentReference"/>
        </w:rPr>
        <w:commentReference w:id="604"/>
      </w:r>
      <w:r w:rsidR="007F0B60">
        <w:t xml:space="preserv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more comple</w:t>
      </w:r>
      <w:r w:rsidR="00ED1528">
        <w:t>x</w:t>
      </w:r>
      <w:r w:rsidR="00181385">
        <w:t xml:space="preserve"> than a simple keypress.</w:t>
      </w:r>
      <w:r w:rsidR="00B160A8">
        <w:t xml:space="preserve"> </w:t>
      </w:r>
      <w:r w:rsidR="00181385">
        <w:t>T</w:t>
      </w:r>
      <w:r w:rsidR="00EE0803">
        <w:t>he more complex a process is, the more room there is for error and variability when executing it</w:t>
      </w:r>
      <w:r w:rsidR="00746BAC">
        <w:t xml:space="preserve"> </w:t>
      </w:r>
      <w:commentRangeStart w:id="605"/>
      <w:r w:rsidR="00746BAC">
        <w:t>(ref)</w:t>
      </w:r>
      <w:commentRangeEnd w:id="605"/>
      <w:r w:rsidR="00746BAC">
        <w:rPr>
          <w:rStyle w:val="CommentReference"/>
        </w:rPr>
        <w:commentReference w:id="605"/>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commentRangeStart w:id="606"/>
      <w:commentRangeStart w:id="607"/>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 xml:space="preserve">(Everitt &amp; </w:t>
      </w:r>
      <w:proofErr w:type="spellStart"/>
      <w:r w:rsidR="00773F6F" w:rsidRPr="00773F6F">
        <w:rPr>
          <w:rFonts w:ascii="Times New Roman" w:hAnsi="Times New Roman" w:cs="Times New Roman"/>
        </w:rPr>
        <w:t>Skrondal</w:t>
      </w:r>
      <w:proofErr w:type="spellEnd"/>
      <w:r w:rsidR="00773F6F" w:rsidRPr="00773F6F">
        <w:rPr>
          <w:rFonts w:ascii="Times New Roman" w:hAnsi="Times New Roman" w:cs="Times New Roman"/>
        </w:rPr>
        <w:t>, 2010)</w:t>
      </w:r>
      <w:r w:rsidR="00773F6F">
        <w:fldChar w:fldCharType="end"/>
      </w:r>
      <w:commentRangeEnd w:id="606"/>
      <w:r w:rsidR="00FC6200">
        <w:rPr>
          <w:rStyle w:val="CommentReference"/>
        </w:rPr>
        <w:commentReference w:id="606"/>
      </w:r>
      <w:commentRangeEnd w:id="607"/>
      <w:r w:rsidR="00714F4F">
        <w:rPr>
          <w:rStyle w:val="CommentReference"/>
        </w:rPr>
        <w:commentReference w:id="607"/>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B5218A9" w14:textId="4B4D3279" w:rsidR="00535B09" w:rsidRPr="008B22C0" w:rsidRDefault="003F6AD7" w:rsidP="00372F74">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almost throughout the entire movement. In addition, </w:t>
      </w:r>
      <w:r w:rsidR="00050F36">
        <w:t xml:space="preserve">given </w:t>
      </w:r>
      <w:r w:rsidR="00E4682C">
        <w:t xml:space="preserve">that </w:t>
      </w:r>
      <w:r w:rsidR="00374877">
        <w:t>the reaction times</w:t>
      </w:r>
      <w:r w:rsidR="009E3F49">
        <w:t xml:space="preserve"> of the two measures</w:t>
      </w:r>
      <w:r w:rsidR="00374877">
        <w:t xml:space="preserve"> differ</w:t>
      </w:r>
      <w:r w:rsidR="00714EDB">
        <w:t>ed</w:t>
      </w:r>
      <w:r w:rsidR="00374877">
        <w:t xml:space="preserve"> </w:t>
      </w:r>
      <w:r w:rsidR="00D433EC">
        <w:t xml:space="preserve">by </w:t>
      </w:r>
      <w:r w:rsidR="00374877">
        <w:t>60ms</w:t>
      </w:r>
      <w:r w:rsidR="00D433EC">
        <w:t xml:space="preserve"> only</w:t>
      </w:r>
      <w:r w:rsidR="00374877">
        <w:t xml:space="preserve"> (</w:t>
      </w:r>
      <w:proofErr w:type="spellStart"/>
      <w:r w:rsidR="00264247">
        <w:t>M</w:t>
      </w:r>
      <w:r w:rsidR="00374877">
        <w:rPr>
          <w:vertAlign w:val="subscript"/>
        </w:rPr>
        <w:t>reaching</w:t>
      </w:r>
      <w:proofErr w:type="spellEnd"/>
      <w:r w:rsidR="00264247">
        <w:t xml:space="preserve"> = 594.62</w:t>
      </w:r>
      <w:r w:rsidR="00374877">
        <w:t xml:space="preserve">, </w:t>
      </w:r>
      <w:proofErr w:type="spellStart"/>
      <w:r w:rsidR="00264247">
        <w:t>M</w:t>
      </w:r>
      <w:r w:rsidR="00374877">
        <w:rPr>
          <w:vertAlign w:val="subscript"/>
        </w:rPr>
        <w:t>keyboard</w:t>
      </w:r>
      <w:proofErr w:type="spellEnd"/>
      <w:r w:rsidR="00264247">
        <w:t xml:space="preserve"> = 535.49)</w:t>
      </w:r>
      <w:r w:rsidR="00C906BE">
        <w:t>,</w:t>
      </w:r>
      <w:r w:rsidR="00FC7606">
        <w:t xml:space="preserve"> this </w:t>
      </w:r>
      <w:r w:rsidR="00FE7F45">
        <w:t xml:space="preserve">explanation </w:t>
      </w:r>
      <w:r w:rsidR="00FC7606">
        <w:t>seem</w:t>
      </w:r>
      <w:r w:rsidR="00334D4C">
        <w:t>s</w:t>
      </w:r>
      <w:r w:rsidR="00FC7606">
        <w:t xml:space="preserve"> </w:t>
      </w:r>
      <w:r w:rsidR="00334D4C">
        <w:t>un</w:t>
      </w:r>
      <w:r w:rsidR="00FE7F45">
        <w:t>likely</w:t>
      </w:r>
      <w:r w:rsidR="00502BED">
        <w:t>, since if the effect vanished too quickly for affecting reaching, it should have also faded away for keyboard presses</w:t>
      </w:r>
      <w:r w:rsidR="00FE7F45">
        <w:t>.</w:t>
      </w:r>
      <w:r w:rsidR="00D210E4">
        <w:t xml:space="preserve"> Thus, it seems like the lower SNR is a more plausible explanation for the results.</w:t>
      </w:r>
    </w:p>
    <w:p w14:paraId="0CADF9B0" w14:textId="7A529BAA" w:rsidR="00621E6D" w:rsidRDefault="00621E6D" w:rsidP="001617E7">
      <w:r>
        <w:t xml:space="preserve">To conclude, </w:t>
      </w:r>
      <w:r w:rsidR="00226148">
        <w:t xml:space="preserve">although no </w:t>
      </w:r>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del w:id="608" w:author="Chen Heller" w:date="2022-09-13T13:50:00Z">
        <w:r w:rsidR="006617C2" w:rsidDel="003F34C1">
          <w:delText xml:space="preserve">also </w:delText>
        </w:r>
      </w:del>
      <w:del w:id="609" w:author="Chen Heller" w:date="2022-09-14T15:29:00Z">
        <w:r w:rsidR="006617C2" w:rsidDel="00DD538C">
          <w:delText xml:space="preserve">exploring </w:delText>
        </w:r>
      </w:del>
      <w:ins w:id="610" w:author="Chen Heller" w:date="2022-09-14T15:29:00Z">
        <w:r w:rsidR="00DD538C">
          <w:t>delve into</w:t>
        </w:r>
        <w:r w:rsidR="00DD538C">
          <w:t xml:space="preserve"> </w:t>
        </w:r>
      </w:ins>
      <w:r w:rsidR="006617C2">
        <w:t xml:space="preserve">the temporal aspects of unconscious effects on behavior. </w:t>
      </w:r>
      <w:commentRangeStart w:id="611"/>
      <w:r w:rsidR="006617C2">
        <w:t>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 xml:space="preserve">and potential in movement tracking as a tool for studying unconscious </w:t>
      </w:r>
      <w:proofErr w:type="gramStart"/>
      <w:r w:rsidR="00957AE0">
        <w:t xml:space="preserve">processes, </w:t>
      </w:r>
      <w:r w:rsidR="00AC06B8">
        <w:t>and</w:t>
      </w:r>
      <w:proofErr w:type="gramEnd"/>
      <w:r w:rsidR="00AC06B8">
        <w:t xml:space="preserve"> devise new </w:t>
      </w:r>
      <w:r w:rsidR="00711B02">
        <w:t>analys</w:t>
      </w:r>
      <w:r w:rsidR="00493A2B">
        <w:t>e</w:t>
      </w:r>
      <w:r w:rsidR="00711B02">
        <w:t xml:space="preserve">s and </w:t>
      </w:r>
      <w:r w:rsidR="00890657">
        <w:t>parameters that could be extracted from it</w:t>
      </w:r>
      <w:r w:rsidR="00E2517D">
        <w:t xml:space="preserve"> in order to expand our knowledge of processes</w:t>
      </w:r>
      <w:r w:rsidR="00493A2B">
        <w:t xml:space="preserve"> taking place without consciousness</w:t>
      </w:r>
      <w:r w:rsidR="00E2517D">
        <w:t>.</w:t>
      </w:r>
      <w:commentRangeEnd w:id="611"/>
      <w:r w:rsidR="00C42DC7">
        <w:rPr>
          <w:rStyle w:val="CommentReference"/>
        </w:rPr>
        <w:commentReference w:id="611"/>
      </w:r>
    </w:p>
    <w:p w14:paraId="12DA2B37" w14:textId="7065E0F7" w:rsidR="00BB4D09" w:rsidRDefault="005B74BC" w:rsidP="005B74BC">
      <w:pPr>
        <w:pStyle w:val="Heading2"/>
      </w:pPr>
      <w:bookmarkStart w:id="612" w:name="_Toc114053555"/>
      <w:r>
        <w:lastRenderedPageBreak/>
        <w:t>Supplementary materials</w:t>
      </w:r>
      <w:bookmarkEnd w:id="612"/>
    </w:p>
    <w:p w14:paraId="4224BA5D" w14:textId="77777777" w:rsidR="005B74BC" w:rsidRDefault="005B74BC" w:rsidP="005B74BC">
      <w:pPr>
        <w:keepNext/>
        <w:ind w:firstLine="0"/>
        <w:rPr>
          <w:ins w:id="613" w:author="Chen Heller" w:date="2022-09-14T12:08:00Z"/>
        </w:rPr>
        <w:pPrChange w:id="614" w:author="Chen Heller" w:date="2022-09-14T12:08:00Z">
          <w:pPr>
            <w:ind w:firstLine="0"/>
          </w:pPr>
        </w:pPrChange>
      </w:pPr>
      <w:ins w:id="615" w:author="Chen Heller" w:date="2022-09-14T12:06:00Z">
        <w:r w:rsidRPr="005B74BC">
          <w:rPr>
            <w:noProof/>
            <w:lang w:eastAsia="ja-JP" w:bidi="ar-SA"/>
          </w:rPr>
          <w:drawing>
            <wp:inline distT="0" distB="0" distL="0" distR="0" wp14:anchorId="341BFF39" wp14:editId="06ACBECF">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ins>
    </w:p>
    <w:p w14:paraId="0F745B8B" w14:textId="7FBDE9A6" w:rsidR="005B74BC" w:rsidRPr="005B74BC" w:rsidRDefault="005B74BC" w:rsidP="005B74BC">
      <w:pPr>
        <w:pStyle w:val="Caption"/>
        <w:rPr>
          <w:lang w:eastAsia="ja-JP" w:bidi="ar-SA"/>
        </w:rPr>
        <w:pPrChange w:id="616" w:author="Chen Heller" w:date="2022-09-14T12:08:00Z">
          <w:pPr>
            <w:ind w:firstLine="0"/>
          </w:pPr>
        </w:pPrChange>
      </w:pPr>
      <w:bookmarkStart w:id="617" w:name="_Ref114050197"/>
      <w:ins w:id="618" w:author="Chen Heller" w:date="2022-09-14T12:08:00Z">
        <w:r>
          <w:t xml:space="preserve">Supplementary Figure </w:t>
        </w:r>
        <w:r>
          <w:fldChar w:fldCharType="begin"/>
        </w:r>
        <w:r>
          <w:instrText xml:space="preserve"> SEQ Supplementary_Figure \* ARABIC </w:instrText>
        </w:r>
      </w:ins>
      <w:r>
        <w:fldChar w:fldCharType="separate"/>
      </w:r>
      <w:ins w:id="619" w:author="Chen Heller" w:date="2022-09-14T12:08:00Z">
        <w:r>
          <w:rPr>
            <w:noProof/>
          </w:rPr>
          <w:t>1</w:t>
        </w:r>
        <w:r>
          <w:fldChar w:fldCharType="end"/>
        </w:r>
        <w:bookmarkEnd w:id="617"/>
        <w:r>
          <w:t>.</w:t>
        </w:r>
        <w:r>
          <w:t xml:space="preserve"> </w:t>
        </w:r>
        <w:r w:rsidR="001A7D06">
          <w:t>Hierarchy of the tree used in the Tree-BH metho</w:t>
        </w:r>
      </w:ins>
      <w:ins w:id="620" w:author="Chen Heller" w:date="2022-09-14T12:09:00Z">
        <w:r w:rsidR="001A7D06">
          <w:t xml:space="preserve">d </w:t>
        </w:r>
      </w:ins>
      <w:ins w:id="621" w:author="Chen Heller" w:date="2022-09-14T12:08:00Z">
        <w:r w:rsidR="001A7D06">
          <w:t>to correct for multiple comparisons</w:t>
        </w:r>
      </w:ins>
      <w:ins w:id="622" w:author="Chen Heller" w:date="2022-09-14T12:09:00Z">
        <w:r w:rsidR="001A7D06">
          <w:t xml:space="preserve">. </w:t>
        </w:r>
      </w:ins>
      <w:ins w:id="623" w:author="Chen Heller" w:date="2022-09-14T12:12:00Z">
        <w:r w:rsidR="00B15DE6">
          <w:t xml:space="preserve">Nodes are statistical </w:t>
        </w:r>
        <w:proofErr w:type="gramStart"/>
        <w:r w:rsidR="00B15DE6">
          <w:t>tests</w:t>
        </w:r>
        <w:proofErr w:type="gramEnd"/>
        <w:r w:rsidR="00B15DE6">
          <w:t xml:space="preserve"> and their corrected p-values appear next to each test's name</w:t>
        </w:r>
      </w:ins>
      <w:ins w:id="624" w:author="Chen Heller" w:date="2022-09-14T12:13:00Z">
        <w:r w:rsidR="00B1053B">
          <w:t xml:space="preserve">. </w:t>
        </w:r>
      </w:ins>
      <w:ins w:id="625" w:author="Chen Heller" w:date="2022-09-14T12:15:00Z">
        <w:r w:rsidR="00C34670">
          <w:t>Significant s</w:t>
        </w:r>
      </w:ins>
      <w:ins w:id="626" w:author="Chen Heller" w:date="2022-09-14T12:13:00Z">
        <w:r w:rsidR="00B1053B">
          <w:t>tatis</w:t>
        </w:r>
      </w:ins>
      <w:ins w:id="627" w:author="Chen Heller" w:date="2022-09-14T12:14:00Z">
        <w:r w:rsidR="00B1053B">
          <w:t>tical</w:t>
        </w:r>
        <w:r w:rsidR="00F45888">
          <w:t xml:space="preserve"> tests </w:t>
        </w:r>
      </w:ins>
      <w:ins w:id="628" w:author="Chen Heller" w:date="2022-09-14T12:15:00Z">
        <w:r w:rsidR="00C34670">
          <w:t xml:space="preserve">that passed </w:t>
        </w:r>
      </w:ins>
      <w:ins w:id="629" w:author="Chen Heller" w:date="2022-09-14T12:14:00Z">
        <w:r w:rsidR="00F45888">
          <w:t>the adjusted alpha are marked in red.</w:t>
        </w:r>
      </w:ins>
    </w:p>
    <w:p w14:paraId="0BE09585" w14:textId="77777777" w:rsidR="005F6361" w:rsidRDefault="005F6361">
      <w:pPr>
        <w:spacing w:line="480" w:lineRule="auto"/>
        <w:jc w:val="left"/>
      </w:pPr>
      <w:r>
        <w:br w:type="page"/>
      </w:r>
    </w:p>
    <w:p w14:paraId="20D20597" w14:textId="68C940E4" w:rsidR="00B00AED" w:rsidRDefault="005F6361" w:rsidP="005F6361">
      <w:pPr>
        <w:pStyle w:val="Heading2"/>
      </w:pPr>
      <w:bookmarkStart w:id="630" w:name="_Toc114053556"/>
      <w:del w:id="631" w:author="Chen Heller" w:date="2022-09-14T12:05:00Z">
        <w:r w:rsidDel="00BB4D09">
          <w:lastRenderedPageBreak/>
          <w:delText>Bibliography</w:delText>
        </w:r>
      </w:del>
      <w:ins w:id="632" w:author="Chen Heller" w:date="2022-09-14T12:05:00Z">
        <w:r w:rsidR="00BB4D09">
          <w:t>References</w:t>
        </w:r>
      </w:ins>
      <w:bookmarkEnd w:id="630"/>
    </w:p>
    <w:p w14:paraId="0689444C" w14:textId="77777777" w:rsidR="00364024" w:rsidRDefault="0003265E" w:rsidP="00364024">
      <w:pPr>
        <w:pStyle w:val="Bibliography"/>
      </w:pPr>
      <w:r>
        <w:rPr>
          <w:lang w:eastAsia="ja-JP" w:bidi="ar-SA"/>
        </w:rPr>
        <w:fldChar w:fldCharType="begin"/>
      </w:r>
      <w:r>
        <w:rPr>
          <w:lang w:eastAsia="ja-JP" w:bidi="ar-SA"/>
        </w:rPr>
        <w:instrText xml:space="preserve"> ADDIN ZOTERO_BIBL {"uncited":[],"omitted":[],"custom":[]} CSL_BIBLIOGRAPHY </w:instrText>
      </w:r>
      <w:r>
        <w:rPr>
          <w:lang w:eastAsia="ja-JP" w:bidi="ar-SA"/>
        </w:rPr>
        <w:fldChar w:fldCharType="separate"/>
      </w:r>
      <w:r w:rsidR="00364024">
        <w:t xml:space="preserve">Abrams, R. L., Klinger, M. R., &amp; Greenwald, A. G. (2002). Subliminal words activate semantic categories (not automated motor responses). </w:t>
      </w:r>
      <w:r w:rsidR="00364024">
        <w:rPr>
          <w:i/>
          <w:iCs/>
        </w:rPr>
        <w:t>Psychonomic Bulletin &amp; Review</w:t>
      </w:r>
      <w:r w:rsidR="00364024">
        <w:t xml:space="preserve">, </w:t>
      </w:r>
      <w:r w:rsidR="00364024">
        <w:rPr>
          <w:i/>
          <w:iCs/>
        </w:rPr>
        <w:t>9</w:t>
      </w:r>
      <w:r w:rsidR="00364024">
        <w:t>(1), 100–106. https://doi.org/10.3758/BF03196262</w:t>
      </w:r>
    </w:p>
    <w:p w14:paraId="5B0DCD1B" w14:textId="77777777" w:rsidR="00364024" w:rsidRDefault="00364024" w:rsidP="00364024">
      <w:pPr>
        <w:pStyle w:val="Bibliography"/>
      </w:pPr>
      <w:proofErr w:type="spellStart"/>
      <w:r>
        <w:t>Aivar</w:t>
      </w:r>
      <w:proofErr w:type="spellEnd"/>
      <w:r>
        <w:t xml:space="preserve">, M. P., Brenner, E., &amp; </w:t>
      </w:r>
      <w:proofErr w:type="spellStart"/>
      <w:r>
        <w:t>Smeets</w:t>
      </w:r>
      <w:proofErr w:type="spellEnd"/>
      <w:r>
        <w:t xml:space="preserve">, J. B. J. (2008). Avoiding moving obstacles. </w:t>
      </w:r>
      <w:r>
        <w:rPr>
          <w:i/>
          <w:iCs/>
        </w:rPr>
        <w:t>Experimental Brain Research</w:t>
      </w:r>
      <w:r>
        <w:t xml:space="preserve">, </w:t>
      </w:r>
      <w:r>
        <w:rPr>
          <w:i/>
          <w:iCs/>
        </w:rPr>
        <w:t>190</w:t>
      </w:r>
      <w:r>
        <w:t>(3), 251–264. https://doi.org/10.1007/s00221-008-1475-9</w:t>
      </w:r>
    </w:p>
    <w:p w14:paraId="3B82792C" w14:textId="77777777" w:rsidR="00364024" w:rsidRDefault="00364024" w:rsidP="00364024">
      <w:pPr>
        <w:pStyle w:val="Bibliography"/>
      </w:pPr>
      <w:r>
        <w:t xml:space="preserve">Almeida, J., Mahon, B. Z., </w:t>
      </w:r>
      <w:proofErr w:type="spellStart"/>
      <w:r>
        <w:t>Zapater-Raberov</w:t>
      </w:r>
      <w:proofErr w:type="spellEnd"/>
      <w:r>
        <w:t xml:space="preserve">, V., </w:t>
      </w:r>
      <w:proofErr w:type="spellStart"/>
      <w:r>
        <w:t>Dziuba</w:t>
      </w:r>
      <w:proofErr w:type="spellEnd"/>
      <w:r>
        <w:t xml:space="preserve">, A., </w:t>
      </w:r>
      <w:proofErr w:type="spellStart"/>
      <w:r>
        <w:t>Cabaço</w:t>
      </w:r>
      <w:proofErr w:type="spellEnd"/>
      <w:r>
        <w:t xml:space="preserve">, T., Marques, J. F., &amp; </w:t>
      </w:r>
      <w:proofErr w:type="spellStart"/>
      <w:r>
        <w:t>Caramazza</w:t>
      </w:r>
      <w:proofErr w:type="spellEnd"/>
      <w:r>
        <w:t xml:space="preserve">,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176F6A33" w14:textId="77777777" w:rsidR="00364024" w:rsidRDefault="00364024" w:rsidP="00364024">
      <w:pPr>
        <w:pStyle w:val="Bibliography"/>
      </w:pPr>
      <w:r>
        <w:t xml:space="preserve">Almeida, J., </w:t>
      </w:r>
      <w:proofErr w:type="spellStart"/>
      <w:r>
        <w:t>Pajtas</w:t>
      </w:r>
      <w:proofErr w:type="spellEnd"/>
      <w:r>
        <w:t xml:space="preserve">, P. E., Mahon, B. Z., Nakayama, K., &amp; </w:t>
      </w:r>
      <w:proofErr w:type="spellStart"/>
      <w:r>
        <w:t>Caramazza</w:t>
      </w:r>
      <w:proofErr w:type="spellEnd"/>
      <w:r>
        <w:t xml:space="preserve">, A. (2013). </w:t>
      </w:r>
      <w:proofErr w:type="spellStart"/>
      <w:r>
        <w:t>Affect</w:t>
      </w:r>
      <w:proofErr w:type="spellEnd"/>
      <w:r>
        <w:t xml:space="preserve">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2849D882" w14:textId="77777777" w:rsidR="00364024" w:rsidRDefault="00364024" w:rsidP="00364024">
      <w:pPr>
        <w:pStyle w:val="Bibliography"/>
      </w:pPr>
      <w:proofErr w:type="spellStart"/>
      <w:r>
        <w:t>Avneon</w:t>
      </w:r>
      <w:proofErr w:type="spellEnd"/>
      <w:r>
        <w:t xml:space="preserve">, M. (2018). Reexamining unconscious response priming_ A liminal-prime paradigm. </w:t>
      </w:r>
      <w:r>
        <w:rPr>
          <w:i/>
          <w:iCs/>
        </w:rPr>
        <w:t>Consciousness and Cognition</w:t>
      </w:r>
      <w:r>
        <w:t>, 17.</w:t>
      </w:r>
    </w:p>
    <w:p w14:paraId="3403AC9F" w14:textId="77777777" w:rsidR="00364024" w:rsidRDefault="00364024" w:rsidP="00364024">
      <w:pPr>
        <w:pStyle w:val="Bibliography"/>
      </w:pPr>
      <w:proofErr w:type="spellStart"/>
      <w:r>
        <w:t>Bogomolov</w:t>
      </w:r>
      <w:proofErr w:type="spellEnd"/>
      <w:r>
        <w:t xml:space="preserve">, M., Peterson, C. B., </w:t>
      </w:r>
      <w:proofErr w:type="spellStart"/>
      <w:r>
        <w:t>Benjamini</w:t>
      </w:r>
      <w:proofErr w:type="spellEnd"/>
      <w:r>
        <w:t xml:space="preserve">, Y., &amp; </w:t>
      </w:r>
      <w:proofErr w:type="spellStart"/>
      <w:r>
        <w:t>Sabatti</w:t>
      </w:r>
      <w:proofErr w:type="spellEnd"/>
      <w:r>
        <w:t xml:space="preserve">, C. (2021). Hypotheses on a tree: </w:t>
      </w:r>
      <w:proofErr w:type="gramStart"/>
      <w:r>
        <w:t>New</w:t>
      </w:r>
      <w:proofErr w:type="gramEnd"/>
      <w:r>
        <w:t xml:space="preserve"> error rates and testing strategies. </w:t>
      </w:r>
      <w:proofErr w:type="spellStart"/>
      <w:r>
        <w:rPr>
          <w:i/>
          <w:iCs/>
        </w:rPr>
        <w:t>Biometrika</w:t>
      </w:r>
      <w:proofErr w:type="spellEnd"/>
      <w:r>
        <w:t xml:space="preserve">, </w:t>
      </w:r>
      <w:r>
        <w:rPr>
          <w:i/>
          <w:iCs/>
        </w:rPr>
        <w:t>108</w:t>
      </w:r>
      <w:r>
        <w:t>(3), 575–590. https://doi.org/10.1093/biomet/asaa086</w:t>
      </w:r>
    </w:p>
    <w:p w14:paraId="0C022ED9" w14:textId="77777777" w:rsidR="00364024" w:rsidRDefault="00364024" w:rsidP="00364024">
      <w:pPr>
        <w:pStyle w:val="Bibliography"/>
      </w:pPr>
      <w:r>
        <w:t xml:space="preserve">Bowers, K. S. (1982). </w:t>
      </w:r>
      <w:r>
        <w:rPr>
          <w:i/>
          <w:iCs/>
        </w:rPr>
        <w:t>On being unconsciously influenced and informed.</w:t>
      </w:r>
      <w:r>
        <w:t xml:space="preserve"> https://philpapers.org/rec/BOWOBU</w:t>
      </w:r>
    </w:p>
    <w:p w14:paraId="4ACC0190" w14:textId="77777777" w:rsidR="00364024" w:rsidRDefault="00364024" w:rsidP="00364024">
      <w:pPr>
        <w:pStyle w:val="Bibliography"/>
      </w:pPr>
      <w:proofErr w:type="spellStart"/>
      <w:r>
        <w:t>Breitmeyer</w:t>
      </w:r>
      <w:proofErr w:type="spellEnd"/>
      <w:r>
        <w:t xml:space="preserve">,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0F64DD23" w14:textId="77777777" w:rsidR="00364024" w:rsidRDefault="00364024" w:rsidP="00364024">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2B8449CE" w14:textId="77777777" w:rsidR="00364024" w:rsidRDefault="00364024" w:rsidP="00364024">
      <w:pPr>
        <w:pStyle w:val="Bibliography"/>
      </w:pPr>
      <w:r>
        <w:t xml:space="preserve">Burk, D., Ingram, J. N., Franklin, D. W., </w:t>
      </w:r>
      <w:proofErr w:type="spellStart"/>
      <w:r>
        <w:t>Shadlen</w:t>
      </w:r>
      <w:proofErr w:type="spellEnd"/>
      <w:r>
        <w:t xml:space="preserve">, M. N., &amp; Wolpert, D. M. (2014). Motor Effort Alters Changes of Mind in Sensorimotor Decision Making. </w:t>
      </w:r>
      <w:proofErr w:type="spellStart"/>
      <w:r>
        <w:rPr>
          <w:i/>
          <w:iCs/>
        </w:rPr>
        <w:t>PLoS</w:t>
      </w:r>
      <w:proofErr w:type="spellEnd"/>
      <w:r>
        <w:rPr>
          <w:i/>
          <w:iCs/>
        </w:rPr>
        <w:t xml:space="preserve"> ONE</w:t>
      </w:r>
      <w:r>
        <w:t xml:space="preserve">, </w:t>
      </w:r>
      <w:r>
        <w:rPr>
          <w:i/>
          <w:iCs/>
        </w:rPr>
        <w:t>9</w:t>
      </w:r>
      <w:r>
        <w:t>(3), e92681. https://doi.org/10.1371/journal.pone.0092681</w:t>
      </w:r>
    </w:p>
    <w:p w14:paraId="0D101F42" w14:textId="77777777" w:rsidR="00364024" w:rsidRDefault="00364024" w:rsidP="00364024">
      <w:pPr>
        <w:pStyle w:val="Bibliography"/>
      </w:pPr>
      <w:proofErr w:type="spellStart"/>
      <w:r>
        <w:t>Cressman</w:t>
      </w:r>
      <w:proofErr w:type="spellEnd"/>
      <w:r>
        <w:t xml:space="preserve">, E. K., Franks, I. M., Enns, J. T., &amp; Chua, R. (2007). On-line control of pointing is modiﬁed by unseen visual shapes. </w:t>
      </w:r>
      <w:r>
        <w:rPr>
          <w:i/>
          <w:iCs/>
        </w:rPr>
        <w:t>Consciousness and Cognition</w:t>
      </w:r>
      <w:r>
        <w:t>, 11.</w:t>
      </w:r>
    </w:p>
    <w:p w14:paraId="3E8BDC07" w14:textId="77777777" w:rsidR="00364024" w:rsidRDefault="00364024" w:rsidP="00364024">
      <w:pPr>
        <w:pStyle w:val="Bibliography"/>
      </w:pPr>
      <w:proofErr w:type="spellStart"/>
      <w:r>
        <w:lastRenderedPageBreak/>
        <w:t>Daltrozzo</w:t>
      </w:r>
      <w:proofErr w:type="spellEnd"/>
      <w:r>
        <w:t xml:space="preserve">, J., Signoret, C., </w:t>
      </w:r>
      <w:proofErr w:type="spellStart"/>
      <w:r>
        <w:t>Tillmann</w:t>
      </w:r>
      <w:proofErr w:type="spellEnd"/>
      <w:r>
        <w:t xml:space="preserve">, B., &amp; Perrin, F. (2011). Subliminal Semantic Priming in Speech. </w:t>
      </w:r>
      <w:proofErr w:type="spellStart"/>
      <w:r>
        <w:rPr>
          <w:i/>
          <w:iCs/>
        </w:rPr>
        <w:t>PLoS</w:t>
      </w:r>
      <w:proofErr w:type="spellEnd"/>
      <w:r>
        <w:rPr>
          <w:i/>
          <w:iCs/>
        </w:rPr>
        <w:t xml:space="preserve"> ONE</w:t>
      </w:r>
      <w:r>
        <w:t xml:space="preserve">, </w:t>
      </w:r>
      <w:r>
        <w:rPr>
          <w:i/>
          <w:iCs/>
        </w:rPr>
        <w:t>6</w:t>
      </w:r>
      <w:r>
        <w:t>(5), e20273. https://doi.org/10.1371/journal.pone.0020273</w:t>
      </w:r>
    </w:p>
    <w:p w14:paraId="1684C319" w14:textId="77777777" w:rsidR="00364024" w:rsidRDefault="00364024" w:rsidP="00364024">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7E3D65A7" w14:textId="77777777" w:rsidR="00364024" w:rsidRDefault="00364024" w:rsidP="00364024">
      <w:pPr>
        <w:pStyle w:val="Bibliography"/>
      </w:pPr>
      <w:proofErr w:type="spellStart"/>
      <w:r>
        <w:t>Dehaene</w:t>
      </w:r>
      <w:proofErr w:type="spellEnd"/>
      <w:r>
        <w:t xml:space="preserve">, S., </w:t>
      </w:r>
      <w:proofErr w:type="spellStart"/>
      <w:r>
        <w:t>Naccache</w:t>
      </w:r>
      <w:proofErr w:type="spellEnd"/>
      <w:r>
        <w:t xml:space="preserve">, L., </w:t>
      </w:r>
      <w:proofErr w:type="spellStart"/>
      <w:r>
        <w:t>Clec’H</w:t>
      </w:r>
      <w:proofErr w:type="spellEnd"/>
      <w:r>
        <w:t xml:space="preserve">, G. L., Koechlin, E., Mueller, M., &amp; </w:t>
      </w:r>
      <w:proofErr w:type="spellStart"/>
      <w:r>
        <w:t>Dehaene-Lambertz</w:t>
      </w:r>
      <w:proofErr w:type="spellEnd"/>
      <w:r>
        <w:t xml:space="preserve">, G. (1998). </w:t>
      </w:r>
      <w:r>
        <w:rPr>
          <w:i/>
          <w:iCs/>
        </w:rPr>
        <w:t>Imaging unconscious semantic priming</w:t>
      </w:r>
      <w:r>
        <w:t xml:space="preserve">. </w:t>
      </w:r>
      <w:r>
        <w:rPr>
          <w:i/>
          <w:iCs/>
        </w:rPr>
        <w:t>395</w:t>
      </w:r>
      <w:r>
        <w:t>, 4.</w:t>
      </w:r>
    </w:p>
    <w:p w14:paraId="1471B420" w14:textId="77777777" w:rsidR="00364024" w:rsidRDefault="00364024" w:rsidP="00364024">
      <w:pPr>
        <w:pStyle w:val="Bibliography"/>
      </w:pPr>
      <w:proofErr w:type="spellStart"/>
      <w:r>
        <w:t>Dehaene</w:t>
      </w:r>
      <w:proofErr w:type="spellEnd"/>
      <w:r>
        <w:t xml:space="preserve">, S., </w:t>
      </w:r>
      <w:proofErr w:type="spellStart"/>
      <w:r>
        <w:t>Naccache</w:t>
      </w:r>
      <w:proofErr w:type="spellEnd"/>
      <w:r>
        <w:t xml:space="preserve">, L., Cohen, L., </w:t>
      </w:r>
      <w:proofErr w:type="spellStart"/>
      <w:r>
        <w:t>Bihan</w:t>
      </w:r>
      <w:proofErr w:type="spellEnd"/>
      <w:r>
        <w:t xml:space="preserve">, D. L., </w:t>
      </w:r>
      <w:proofErr w:type="spellStart"/>
      <w:r>
        <w:t>Mangin</w:t>
      </w:r>
      <w:proofErr w:type="spellEnd"/>
      <w:r>
        <w:t xml:space="preserve">, J.-F., </w:t>
      </w:r>
      <w:proofErr w:type="spellStart"/>
      <w:r>
        <w:t>Poline</w:t>
      </w:r>
      <w:proofErr w:type="spellEnd"/>
      <w:r>
        <w:t xml:space="preserve">, J.-B., &amp; Rivière, D. (2001). Cerebral mechanisms of word masking and unconscious repetition priming. </w:t>
      </w:r>
      <w:r>
        <w:rPr>
          <w:i/>
          <w:iCs/>
        </w:rPr>
        <w:t>Nature Neuroscience</w:t>
      </w:r>
      <w:r>
        <w:t xml:space="preserve">, </w:t>
      </w:r>
      <w:r>
        <w:rPr>
          <w:i/>
          <w:iCs/>
        </w:rPr>
        <w:t>4</w:t>
      </w:r>
      <w:r>
        <w:t>(7), 752–758. https://doi.org/10.1038/89551</w:t>
      </w:r>
    </w:p>
    <w:p w14:paraId="6917FE39" w14:textId="77777777" w:rsidR="00364024" w:rsidRDefault="00364024" w:rsidP="00364024">
      <w:pPr>
        <w:pStyle w:val="Bibliography"/>
      </w:pPr>
      <w:proofErr w:type="spellStart"/>
      <w:r>
        <w:t>Dell’Acqua</w:t>
      </w:r>
      <w:proofErr w:type="spellEnd"/>
      <w:r>
        <w:t xml:space="preserve">, R., &amp; Grainger, J. (1999). Unconscious semantic priming from pictures. </w:t>
      </w:r>
      <w:r>
        <w:rPr>
          <w:i/>
          <w:iCs/>
        </w:rPr>
        <w:t>Cognition</w:t>
      </w:r>
      <w:r>
        <w:t xml:space="preserve">, </w:t>
      </w:r>
      <w:r>
        <w:rPr>
          <w:i/>
          <w:iCs/>
        </w:rPr>
        <w:t>73</w:t>
      </w:r>
      <w:r>
        <w:t>(1), B1–B15. https://doi.org/10.1016/S0010-0277(99)00049-9</w:t>
      </w:r>
    </w:p>
    <w:p w14:paraId="5880BF4D" w14:textId="77777777" w:rsidR="00364024" w:rsidRDefault="00364024" w:rsidP="00364024">
      <w:pPr>
        <w:pStyle w:val="Bibliography"/>
      </w:pPr>
      <w:proofErr w:type="spellStart"/>
      <w:r>
        <w:t>D’Errico</w:t>
      </w:r>
      <w:proofErr w:type="spellEnd"/>
      <w:r>
        <w:t xml:space="preserve">, J. (2022). </w:t>
      </w:r>
      <w:proofErr w:type="spellStart"/>
      <w:r>
        <w:rPr>
          <w:i/>
          <w:iCs/>
        </w:rPr>
        <w:t>Inpaint_nans</w:t>
      </w:r>
      <w:proofErr w:type="spellEnd"/>
      <w:r>
        <w:t>. MATLAB Central File Exchange. https://www.mathworks.com/matlabcentral/fileexchange/4551-inpaint_nans</w:t>
      </w:r>
    </w:p>
    <w:p w14:paraId="5E37CAB5" w14:textId="77777777" w:rsidR="00364024" w:rsidRDefault="00364024" w:rsidP="00364024">
      <w:pPr>
        <w:pStyle w:val="Bibliography"/>
      </w:pPr>
      <w:proofErr w:type="spellStart"/>
      <w:r>
        <w:t>Desmurget</w:t>
      </w:r>
      <w:proofErr w:type="spellEnd"/>
      <w:r>
        <w:t xml:space="preserve">, M., Jordan, M., </w:t>
      </w:r>
      <w:proofErr w:type="spellStart"/>
      <w:r>
        <w:t>Prablanc</w:t>
      </w:r>
      <w:proofErr w:type="spellEnd"/>
      <w:r>
        <w:t xml:space="preserve">, C., &amp; </w:t>
      </w:r>
      <w:proofErr w:type="spellStart"/>
      <w:r>
        <w:t>Jeannerod</w:t>
      </w:r>
      <w:proofErr w:type="spellEnd"/>
      <w:r>
        <w:t xml:space="preserve">, M. (1997). Constrained and Unconstrained Movements Involve Different Control Strategies. </w:t>
      </w:r>
      <w:r>
        <w:rPr>
          <w:i/>
          <w:iCs/>
        </w:rPr>
        <w:t>Journal of Neurophysiology</w:t>
      </w:r>
      <w:r>
        <w:t xml:space="preserve">, </w:t>
      </w:r>
      <w:r>
        <w:rPr>
          <w:i/>
          <w:iCs/>
        </w:rPr>
        <w:t>77</w:t>
      </w:r>
      <w:r>
        <w:t>(3), 1644–1650. https://doi.org/10.1152/jn.1997.77.3.1644</w:t>
      </w:r>
    </w:p>
    <w:p w14:paraId="1D686483" w14:textId="77777777" w:rsidR="00364024" w:rsidRDefault="00364024" w:rsidP="00364024">
      <w:pPr>
        <w:pStyle w:val="Bibliography"/>
      </w:pPr>
      <w:proofErr w:type="spellStart"/>
      <w:r>
        <w:t>Dotan</w:t>
      </w:r>
      <w:proofErr w:type="spellEnd"/>
      <w:r>
        <w:t xml:space="preserve">, D., </w:t>
      </w:r>
      <w:proofErr w:type="spellStart"/>
      <w:r>
        <w:t>Meyniel</w:t>
      </w:r>
      <w:proofErr w:type="spellEnd"/>
      <w:r>
        <w:t xml:space="preserve">, F., &amp; </w:t>
      </w:r>
      <w:proofErr w:type="spellStart"/>
      <w:r>
        <w:t>Dehaene</w:t>
      </w:r>
      <w:proofErr w:type="spellEnd"/>
      <w:r>
        <w:t xml:space="preserve">, S. (2018). On-line confidence monitoring during decision making. </w:t>
      </w:r>
      <w:r>
        <w:rPr>
          <w:i/>
          <w:iCs/>
        </w:rPr>
        <w:t>Cognition</w:t>
      </w:r>
      <w:r>
        <w:t xml:space="preserve">, </w:t>
      </w:r>
      <w:r>
        <w:rPr>
          <w:i/>
          <w:iCs/>
        </w:rPr>
        <w:t>171</w:t>
      </w:r>
      <w:r>
        <w:t>, 112–121. https://doi.org/10.1016/j.cognition.2017.11.001</w:t>
      </w:r>
    </w:p>
    <w:p w14:paraId="48E4B880" w14:textId="77777777" w:rsidR="00364024" w:rsidRDefault="00364024" w:rsidP="00364024">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0986E836" w14:textId="77777777" w:rsidR="00364024" w:rsidRDefault="00364024" w:rsidP="00364024">
      <w:pPr>
        <w:pStyle w:val="Bibliography"/>
      </w:pPr>
      <w:r>
        <w:t xml:space="preserve">Everitt, B. S., &amp; </w:t>
      </w:r>
      <w:proofErr w:type="spellStart"/>
      <w:r>
        <w:t>Skrondal</w:t>
      </w:r>
      <w:proofErr w:type="spellEnd"/>
      <w:r>
        <w:t xml:space="preserve">, A. (2010). </w:t>
      </w:r>
      <w:r>
        <w:rPr>
          <w:i/>
          <w:iCs/>
        </w:rPr>
        <w:t>The Cambridge dictionary of statistics</w:t>
      </w:r>
      <w:r>
        <w:t>. http://196.43.179.6:8080/xmlui/handle/123456789/1213</w:t>
      </w:r>
    </w:p>
    <w:p w14:paraId="17870DB3" w14:textId="77777777" w:rsidR="00364024" w:rsidRDefault="00364024" w:rsidP="00364024">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33255AB4" w14:textId="77777777" w:rsidR="00364024" w:rsidRDefault="00364024" w:rsidP="00364024">
      <w:pPr>
        <w:pStyle w:val="Bibliography"/>
      </w:pPr>
      <w:r>
        <w:t xml:space="preserve">Farmer, T. A., Cargill, S. A., &amp; Spivey, M. J. (2007). </w:t>
      </w:r>
      <w:proofErr w:type="spellStart"/>
      <w:r>
        <w:t>Gradiency</w:t>
      </w:r>
      <w:proofErr w:type="spellEnd"/>
      <w:r>
        <w:t xml:space="preserve"> and Visual Context in Syntactic Garden-Paths. </w:t>
      </w:r>
      <w:r>
        <w:rPr>
          <w:i/>
          <w:iCs/>
        </w:rPr>
        <w:t>Journal of Memory and Language</w:t>
      </w:r>
      <w:r>
        <w:t xml:space="preserve">, </w:t>
      </w:r>
      <w:r>
        <w:rPr>
          <w:i/>
          <w:iCs/>
        </w:rPr>
        <w:t>57</w:t>
      </w:r>
      <w:r>
        <w:t>(4), 570–595. https://doi.org/10.1016/j.jml.2007.04.003</w:t>
      </w:r>
    </w:p>
    <w:p w14:paraId="3B157A97" w14:textId="77777777" w:rsidR="00364024" w:rsidRDefault="00364024" w:rsidP="00364024">
      <w:pPr>
        <w:pStyle w:val="Bibliography"/>
      </w:pPr>
      <w:proofErr w:type="spellStart"/>
      <w:r>
        <w:lastRenderedPageBreak/>
        <w:t>Faul</w:t>
      </w:r>
      <w:proofErr w:type="spellEnd"/>
      <w:r>
        <w:t xml:space="preserve">, F., </w:t>
      </w:r>
      <w:proofErr w:type="spellStart"/>
      <w:r>
        <w:t>Erdfelder</w:t>
      </w:r>
      <w:proofErr w:type="spellEnd"/>
      <w:r>
        <w:t xml:space="preserve">,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420CCC78" w14:textId="77777777" w:rsidR="00364024" w:rsidRDefault="00364024" w:rsidP="00364024">
      <w:pPr>
        <w:pStyle w:val="Bibliography"/>
      </w:pPr>
      <w:proofErr w:type="spellStart"/>
      <w:r>
        <w:t>Faul</w:t>
      </w:r>
      <w:proofErr w:type="spellEnd"/>
      <w:r>
        <w:t xml:space="preserve">, F., </w:t>
      </w:r>
      <w:proofErr w:type="spellStart"/>
      <w:r>
        <w:t>Erdfelder</w:t>
      </w:r>
      <w:proofErr w:type="spellEnd"/>
      <w:r>
        <w:t xml:space="preserve">,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000CFABA" w14:textId="77777777" w:rsidR="00364024" w:rsidRDefault="00364024" w:rsidP="00364024">
      <w:pPr>
        <w:pStyle w:val="Bibliography"/>
      </w:pPr>
      <w:proofErr w:type="spellStart"/>
      <w:r>
        <w:t>Finkbeiner</w:t>
      </w:r>
      <w:proofErr w:type="spellEnd"/>
      <w:r>
        <w:t xml:space="preserve">,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0CFB70F7" w14:textId="77777777" w:rsidR="00364024" w:rsidRDefault="00364024" w:rsidP="00364024">
      <w:pPr>
        <w:pStyle w:val="Bibliography"/>
      </w:pPr>
      <w:proofErr w:type="spellStart"/>
      <w:r>
        <w:t>Finkbeiner</w:t>
      </w:r>
      <w:proofErr w:type="spellEnd"/>
      <w:r>
        <w:t xml:space="preserve">, M., &amp; Friedman, J. (2011). The Flexibility of </w:t>
      </w:r>
      <w:proofErr w:type="spellStart"/>
      <w:r>
        <w:t>Nonconsciously</w:t>
      </w:r>
      <w:proofErr w:type="spellEnd"/>
      <w:r>
        <w:t xml:space="preserve"> Deployed Cognitive Processes: Evidence from Masked Congruence Priming. </w:t>
      </w:r>
      <w:proofErr w:type="spellStart"/>
      <w:r>
        <w:rPr>
          <w:i/>
          <w:iCs/>
        </w:rPr>
        <w:t>PLoS</w:t>
      </w:r>
      <w:proofErr w:type="spellEnd"/>
      <w:r>
        <w:rPr>
          <w:i/>
          <w:iCs/>
        </w:rPr>
        <w:t xml:space="preserve"> ONE</w:t>
      </w:r>
      <w:r>
        <w:t xml:space="preserve">, </w:t>
      </w:r>
      <w:r>
        <w:rPr>
          <w:i/>
          <w:iCs/>
        </w:rPr>
        <w:t>6</w:t>
      </w:r>
      <w:r>
        <w:t>(2), e17095. https://doi.org/10.1371/journal.pone.0017095</w:t>
      </w:r>
    </w:p>
    <w:p w14:paraId="25295A79" w14:textId="77777777" w:rsidR="00364024" w:rsidRDefault="00364024" w:rsidP="00364024">
      <w:pPr>
        <w:pStyle w:val="Bibliography"/>
      </w:pPr>
      <w:proofErr w:type="spellStart"/>
      <w:r>
        <w:t>Finkbeiner</w:t>
      </w:r>
      <w:proofErr w:type="spellEnd"/>
      <w:r>
        <w:t xml:space="preserve">, M., Song, J.-H., Nakayama, K., &amp; </w:t>
      </w:r>
      <w:proofErr w:type="spellStart"/>
      <w:r>
        <w:t>Caramazza</w:t>
      </w:r>
      <w:proofErr w:type="spellEnd"/>
      <w:r>
        <w:t xml:space="preserve">, A. (2008). Engaging the motor system with masked orthographic primes: A kinematic analysis. </w:t>
      </w:r>
      <w:r>
        <w:rPr>
          <w:i/>
          <w:iCs/>
        </w:rPr>
        <w:t>Visual Cognition</w:t>
      </w:r>
      <w:r>
        <w:t xml:space="preserve">, </w:t>
      </w:r>
      <w:r>
        <w:rPr>
          <w:i/>
          <w:iCs/>
        </w:rPr>
        <w:t>16</w:t>
      </w:r>
      <w:r>
        <w:t>(1), 11–22. https://doi.org/10.1080/13506280701203838</w:t>
      </w:r>
    </w:p>
    <w:p w14:paraId="3E809191" w14:textId="77777777" w:rsidR="00364024" w:rsidRDefault="00364024" w:rsidP="00364024">
      <w:pPr>
        <w:pStyle w:val="Bibliography"/>
      </w:pPr>
      <w:r>
        <w:t xml:space="preserve">Freeman, J. B., </w:t>
      </w:r>
      <w:proofErr w:type="spellStart"/>
      <w:r>
        <w:t>Ambady</w:t>
      </w:r>
      <w:proofErr w:type="spellEnd"/>
      <w:r>
        <w:t xml:space="preserve">,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655D457C" w14:textId="77777777" w:rsidR="00364024" w:rsidRDefault="00364024" w:rsidP="00364024">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463F8FC5" w14:textId="77777777" w:rsidR="00364024" w:rsidRDefault="00364024" w:rsidP="00364024">
      <w:pPr>
        <w:pStyle w:val="Bibliography"/>
      </w:pPr>
      <w:r>
        <w:t xml:space="preserve">Friedman, J., &amp; </w:t>
      </w:r>
      <w:proofErr w:type="spellStart"/>
      <w:r>
        <w:t>Finkbeiner</w:t>
      </w:r>
      <w:proofErr w:type="spellEnd"/>
      <w:r>
        <w:t xml:space="preserve">, M. (2010). Temporal dynamics of masked congruence priming: Evidence from reaching trajectories. </w:t>
      </w:r>
      <w:r>
        <w:rPr>
          <w:i/>
          <w:iCs/>
        </w:rPr>
        <w:t>Proceedings of the 9th Conference of the Australasian Society for Cognitive Science</w:t>
      </w:r>
      <w:r>
        <w:t>, 98–105. https://doi.org/10.5096/ASCS200916</w:t>
      </w:r>
    </w:p>
    <w:p w14:paraId="0F7B5DB9" w14:textId="77777777" w:rsidR="00364024" w:rsidRDefault="00364024" w:rsidP="00364024">
      <w:pPr>
        <w:pStyle w:val="Bibliography"/>
      </w:pPr>
      <w:r>
        <w:t xml:space="preserve">Frost, R., &amp; </w:t>
      </w:r>
      <w:proofErr w:type="spellStart"/>
      <w:r>
        <w:t>Plaut</w:t>
      </w:r>
      <w:proofErr w:type="spellEnd"/>
      <w:r>
        <w:t xml:space="preserve">, D. (2005). </w:t>
      </w:r>
      <w:r>
        <w:rPr>
          <w:i/>
          <w:iCs/>
        </w:rPr>
        <w:t>The word-frequency database for printed Hebrew</w:t>
      </w:r>
      <w:r>
        <w:t>. http://word-freq.huji.ac.il/index.html</w:t>
      </w:r>
    </w:p>
    <w:p w14:paraId="0AC73DEE" w14:textId="77777777" w:rsidR="00364024" w:rsidRDefault="00364024" w:rsidP="00364024">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189F7E06" w14:textId="77777777" w:rsidR="00364024" w:rsidRDefault="00364024" w:rsidP="00364024">
      <w:pPr>
        <w:pStyle w:val="Bibliography"/>
      </w:pPr>
      <w:r>
        <w:t xml:space="preserve">Greenwald, A. G., </w:t>
      </w:r>
      <w:proofErr w:type="spellStart"/>
      <w:r>
        <w:t>Draine</w:t>
      </w:r>
      <w:proofErr w:type="spellEnd"/>
      <w:r>
        <w:t xml:space="preserve">, S. C., &amp; Abrams, R. L. (1996). Three Cognitive Markers of Unconscious Semantic Activation. </w:t>
      </w:r>
      <w:r>
        <w:rPr>
          <w:i/>
          <w:iCs/>
        </w:rPr>
        <w:t>Science</w:t>
      </w:r>
      <w:r>
        <w:t xml:space="preserve">, </w:t>
      </w:r>
      <w:r>
        <w:rPr>
          <w:i/>
          <w:iCs/>
        </w:rPr>
        <w:t>273</w:t>
      </w:r>
      <w:r>
        <w:t>(5282), 1699–1702. https://doi.org/10.1126/science.273.5282.1699</w:t>
      </w:r>
    </w:p>
    <w:p w14:paraId="39B26640" w14:textId="77777777" w:rsidR="00364024" w:rsidRDefault="00364024" w:rsidP="00364024">
      <w:pPr>
        <w:pStyle w:val="Bibliography"/>
      </w:pPr>
      <w:r>
        <w:lastRenderedPageBreak/>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0C097653" w14:textId="77777777" w:rsidR="00364024" w:rsidRDefault="00364024" w:rsidP="00364024">
      <w:pPr>
        <w:pStyle w:val="Bibliography"/>
      </w:pPr>
      <w:proofErr w:type="spellStart"/>
      <w:r>
        <w:t>Hassin</w:t>
      </w:r>
      <w:proofErr w:type="spellEnd"/>
      <w:r>
        <w:t xml:space="preserve">, R. R. (2013). </w:t>
      </w:r>
      <w:proofErr w:type="gramStart"/>
      <w:r>
        <w:t>Yes</w:t>
      </w:r>
      <w:proofErr w:type="gramEnd"/>
      <w:r>
        <w:t xml:space="preserve"> It Can: On the Functional Abilities of the Human Unconscious. </w:t>
      </w:r>
      <w:r>
        <w:rPr>
          <w:i/>
          <w:iCs/>
        </w:rPr>
        <w:t>Perspectives on Psychological Science</w:t>
      </w:r>
      <w:r>
        <w:t xml:space="preserve">, </w:t>
      </w:r>
      <w:r>
        <w:rPr>
          <w:i/>
          <w:iCs/>
        </w:rPr>
        <w:t>8</w:t>
      </w:r>
      <w:r>
        <w:t>(2), 195–207. https://doi.org/10.1177/1745691612460684</w:t>
      </w:r>
    </w:p>
    <w:p w14:paraId="620D1628" w14:textId="77777777" w:rsidR="00364024" w:rsidRDefault="00364024" w:rsidP="00364024">
      <w:pPr>
        <w:pStyle w:val="Bibliography"/>
      </w:pPr>
      <w:proofErr w:type="spellStart"/>
      <w:r>
        <w:t>Hesselmann</w:t>
      </w:r>
      <w:proofErr w:type="spellEnd"/>
      <w:r>
        <w:t xml:space="preserve">, G., &amp; Moors, P. (2015). </w:t>
      </w:r>
      <w:proofErr w:type="gramStart"/>
      <w:r>
        <w:t>Definitely maybe</w:t>
      </w:r>
      <w:proofErr w:type="gramEnd"/>
      <w:r>
        <w:t xml:space="preserve">: Can unconscious processes perform the same functions as conscious processes? </w:t>
      </w:r>
      <w:r>
        <w:rPr>
          <w:i/>
          <w:iCs/>
        </w:rPr>
        <w:t>Frontiers in Psychology</w:t>
      </w:r>
      <w:r>
        <w:t xml:space="preserve">, </w:t>
      </w:r>
      <w:r>
        <w:rPr>
          <w:i/>
          <w:iCs/>
        </w:rPr>
        <w:t>6</w:t>
      </w:r>
      <w:r>
        <w:t>. https://doi.org/10.3389/fpsyg.2015.00584</w:t>
      </w:r>
    </w:p>
    <w:p w14:paraId="2B17EBBA" w14:textId="77777777" w:rsidR="00364024" w:rsidRDefault="00364024" w:rsidP="00364024">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4FBB0753" w14:textId="77777777" w:rsidR="00364024" w:rsidRDefault="00364024" w:rsidP="00364024">
      <w:pPr>
        <w:pStyle w:val="Bibliography"/>
      </w:pPr>
      <w:r>
        <w:t xml:space="preserve">Holland, R. W., Hendriks, M., &amp; </w:t>
      </w:r>
      <w:proofErr w:type="spellStart"/>
      <w:r>
        <w:t>Aarts</w:t>
      </w:r>
      <w:proofErr w:type="spellEnd"/>
      <w:r>
        <w:t xml:space="preserve">, H. (2005). Smells Like Clean Spirit: Nonconscious Effects of Scent on Cognition and Behavior. </w:t>
      </w:r>
      <w:r>
        <w:rPr>
          <w:i/>
          <w:iCs/>
        </w:rPr>
        <w:t>Psychological Science</w:t>
      </w:r>
      <w:r>
        <w:t xml:space="preserve">, </w:t>
      </w:r>
      <w:r>
        <w:rPr>
          <w:i/>
          <w:iCs/>
        </w:rPr>
        <w:t>16</w:t>
      </w:r>
      <w:r>
        <w:t>(9), 689–693. https://doi.org/10.1111/j.1467-9280.2005.01597.x</w:t>
      </w:r>
    </w:p>
    <w:p w14:paraId="5514E34D" w14:textId="77777777" w:rsidR="00364024" w:rsidRDefault="00364024" w:rsidP="00364024">
      <w:pPr>
        <w:pStyle w:val="Bibliography"/>
      </w:pPr>
      <w:r>
        <w:t xml:space="preserve">Hyman, I. E., Boss, S. M., Wise, B. M., McKenzie, K. E., &amp; </w:t>
      </w:r>
      <w:proofErr w:type="spellStart"/>
      <w:r>
        <w:t>Caggiano</w:t>
      </w:r>
      <w:proofErr w:type="spellEnd"/>
      <w:r>
        <w:t xml:space="preserve">,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1D60ED3F" w14:textId="77777777" w:rsidR="00364024" w:rsidRDefault="00364024" w:rsidP="00364024">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2A7A4F6C" w14:textId="77777777" w:rsidR="00364024" w:rsidRDefault="00364024" w:rsidP="00364024">
      <w:pPr>
        <w:pStyle w:val="Bibliography"/>
      </w:pPr>
      <w:proofErr w:type="spellStart"/>
      <w:r>
        <w:t>Kappers</w:t>
      </w:r>
      <w:proofErr w:type="spellEnd"/>
      <w:r>
        <w:t xml:space="preserve">, A. M. L., &amp; Bergmann </w:t>
      </w:r>
      <w:proofErr w:type="spellStart"/>
      <w:r>
        <w:t>Tiest</w:t>
      </w:r>
      <w:proofErr w:type="spellEnd"/>
      <w:r>
        <w:t xml:space="preserve">, W. M. (2013). Haptic perception. </w:t>
      </w:r>
      <w:r>
        <w:rPr>
          <w:i/>
          <w:iCs/>
        </w:rPr>
        <w:t>Wiley Interdisciplinary Reviews: Cognitive Science</w:t>
      </w:r>
      <w:r>
        <w:t xml:space="preserve">, </w:t>
      </w:r>
      <w:r>
        <w:rPr>
          <w:i/>
          <w:iCs/>
        </w:rPr>
        <w:t>4</w:t>
      </w:r>
      <w:r>
        <w:t>(4), 357–374. https://doi.org/10.1002/wcs.1238</w:t>
      </w:r>
    </w:p>
    <w:p w14:paraId="3145AB4A" w14:textId="77777777" w:rsidR="00364024" w:rsidRDefault="00364024" w:rsidP="00364024">
      <w:pPr>
        <w:pStyle w:val="Bibliography"/>
      </w:pPr>
      <w:r>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58C9138B" w14:textId="77777777" w:rsidR="00364024" w:rsidRDefault="00364024" w:rsidP="00364024">
      <w:pPr>
        <w:pStyle w:val="Bibliography"/>
      </w:pPr>
      <w:proofErr w:type="spellStart"/>
      <w:r>
        <w:t>Kihlstrom</w:t>
      </w:r>
      <w:proofErr w:type="spellEnd"/>
      <w:r>
        <w:t xml:space="preserve">, J. F. (1987). The Cognitive Unconscious. </w:t>
      </w:r>
      <w:r>
        <w:rPr>
          <w:i/>
          <w:iCs/>
        </w:rPr>
        <w:t>Science</w:t>
      </w:r>
      <w:r>
        <w:t xml:space="preserve">, </w:t>
      </w:r>
      <w:r>
        <w:rPr>
          <w:i/>
          <w:iCs/>
        </w:rPr>
        <w:t>237</w:t>
      </w:r>
      <w:r>
        <w:t>(4821), 1445–1452.</w:t>
      </w:r>
    </w:p>
    <w:p w14:paraId="34FF9749" w14:textId="77777777" w:rsidR="00364024" w:rsidRDefault="00364024" w:rsidP="00364024">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4C5B928D" w14:textId="77777777" w:rsidR="00364024" w:rsidRDefault="00364024" w:rsidP="00364024">
      <w:pPr>
        <w:pStyle w:val="Bibliography"/>
      </w:pPr>
      <w:proofErr w:type="spellStart"/>
      <w:r>
        <w:lastRenderedPageBreak/>
        <w:t>Kouider</w:t>
      </w:r>
      <w:proofErr w:type="spellEnd"/>
      <w:r>
        <w:t xml:space="preserve">, S., &amp; </w:t>
      </w:r>
      <w:proofErr w:type="spellStart"/>
      <w:r>
        <w:t>Dehaene</w:t>
      </w:r>
      <w:proofErr w:type="spellEnd"/>
      <w:r>
        <w:t xml:space="preserv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70120C8D" w14:textId="77777777" w:rsidR="00364024" w:rsidRDefault="00364024" w:rsidP="00364024">
      <w:pPr>
        <w:pStyle w:val="Bibliography"/>
      </w:pPr>
      <w:proofErr w:type="spellStart"/>
      <w:r>
        <w:t>Lagnado</w:t>
      </w:r>
      <w:proofErr w:type="spellEnd"/>
      <w:r>
        <w:t xml:space="preserve">,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7F787B8C" w14:textId="77777777" w:rsidR="00364024" w:rsidRDefault="00364024" w:rsidP="00364024">
      <w:pPr>
        <w:pStyle w:val="Bibliography"/>
      </w:pPr>
      <w:proofErr w:type="spellStart"/>
      <w:r>
        <w:t>Lamme</w:t>
      </w:r>
      <w:proofErr w:type="spellEnd"/>
      <w:r>
        <w:t xml:space="preserve">, V. A. F., &amp; </w:t>
      </w:r>
      <w:proofErr w:type="spellStart"/>
      <w:r>
        <w:t>Roelfsema</w:t>
      </w:r>
      <w:proofErr w:type="spellEnd"/>
      <w:r>
        <w:t xml:space="preserve">, P. R. (2000). The distinct modes of vision offered by feedforward and recurrent processing. </w:t>
      </w:r>
      <w:r>
        <w:rPr>
          <w:i/>
          <w:iCs/>
        </w:rPr>
        <w:t>Trends in Neurosciences</w:t>
      </w:r>
      <w:r>
        <w:t xml:space="preserve">, </w:t>
      </w:r>
      <w:r>
        <w:rPr>
          <w:i/>
          <w:iCs/>
        </w:rPr>
        <w:t>23</w:t>
      </w:r>
      <w:r>
        <w:t>(11), 571–579. https://doi.org/10.1016/S0166-2236(00)01657-X</w:t>
      </w:r>
    </w:p>
    <w:p w14:paraId="4C28B3A7" w14:textId="77777777" w:rsidR="00364024" w:rsidRDefault="00364024" w:rsidP="00364024">
      <w:pPr>
        <w:pStyle w:val="Bibliography"/>
      </w:pPr>
      <w:r>
        <w:t xml:space="preserve">Li, W., </w:t>
      </w:r>
      <w:proofErr w:type="spellStart"/>
      <w:r>
        <w:t>Moallem</w:t>
      </w:r>
      <w:proofErr w:type="spellEnd"/>
      <w:r>
        <w:t xml:space="preserve">, I., </w:t>
      </w:r>
      <w:proofErr w:type="spellStart"/>
      <w:r>
        <w:t>Paller</w:t>
      </w:r>
      <w:proofErr w:type="spellEnd"/>
      <w:r>
        <w:t xml:space="preserve">, K. A., &amp; Gottfried, J. A. (2007). Subliminal Smells can Guide Social Preferences. </w:t>
      </w:r>
      <w:r>
        <w:rPr>
          <w:i/>
          <w:iCs/>
        </w:rPr>
        <w:t>Psychological Science</w:t>
      </w:r>
      <w:r>
        <w:t xml:space="preserve">, </w:t>
      </w:r>
      <w:r>
        <w:rPr>
          <w:i/>
          <w:iCs/>
        </w:rPr>
        <w:t>18</w:t>
      </w:r>
      <w:r>
        <w:t>(12), 1044–1049. https://doi.org/10.1111/j.1467-9280.2007.02023.x</w:t>
      </w:r>
    </w:p>
    <w:p w14:paraId="5080E901" w14:textId="77777777" w:rsidR="00364024" w:rsidRDefault="00364024" w:rsidP="00364024">
      <w:pPr>
        <w:pStyle w:val="Bibliography"/>
      </w:pPr>
      <w:r>
        <w:t xml:space="preserve">Mack, A., &amp; Rock, I. (1998). Inattentional blindness: Perception without attention. In </w:t>
      </w:r>
      <w:r>
        <w:rPr>
          <w:i/>
          <w:iCs/>
        </w:rPr>
        <w:t>Visual attention</w:t>
      </w:r>
      <w:r>
        <w:t xml:space="preserve"> (pp. 55–76). Oxford University Press.</w:t>
      </w:r>
    </w:p>
    <w:p w14:paraId="7C77B54F" w14:textId="77777777" w:rsidR="00364024" w:rsidRDefault="00364024" w:rsidP="00364024">
      <w:pPr>
        <w:pStyle w:val="Bibliography"/>
      </w:pPr>
      <w:r>
        <w:t xml:space="preserve">Macmillan, N. A., &amp; Creelman, C. D. (2004). </w:t>
      </w:r>
      <w:r>
        <w:rPr>
          <w:i/>
          <w:iCs/>
        </w:rPr>
        <w:t>Detection Theory: A User’s Guide</w:t>
      </w:r>
      <w:r>
        <w:t xml:space="preserve"> (2nd ed.). Psychology Press. https://doi.org/10.4324/9781410611147</w:t>
      </w:r>
    </w:p>
    <w:p w14:paraId="177391C3" w14:textId="77777777" w:rsidR="00364024" w:rsidRDefault="00364024" w:rsidP="00364024">
      <w:pPr>
        <w:pStyle w:val="Bibliography"/>
      </w:pPr>
      <w:proofErr w:type="spellStart"/>
      <w:r>
        <w:t>Malejka</w:t>
      </w:r>
      <w:proofErr w:type="spellEnd"/>
      <w:r>
        <w:t xml:space="preserve">, S., </w:t>
      </w:r>
      <w:proofErr w:type="spellStart"/>
      <w:r>
        <w:t>Vadillo</w:t>
      </w:r>
      <w:proofErr w:type="spellEnd"/>
      <w:r>
        <w:t xml:space="preserve">, M. A., Dienes, Z., &amp; Shanks, D. R. (2021). Correlation analysis to investigate unconscious mental processes: A critical appraisal and </w:t>
      </w:r>
      <w:proofErr w:type="gramStart"/>
      <w:r>
        <w:t>mini-tutorial</w:t>
      </w:r>
      <w:proofErr w:type="gramEnd"/>
      <w:r>
        <w:t xml:space="preserve">. </w:t>
      </w:r>
      <w:r>
        <w:rPr>
          <w:i/>
          <w:iCs/>
        </w:rPr>
        <w:t>Cognition</w:t>
      </w:r>
      <w:r>
        <w:t xml:space="preserve">, </w:t>
      </w:r>
      <w:r>
        <w:rPr>
          <w:i/>
          <w:iCs/>
        </w:rPr>
        <w:t>212</w:t>
      </w:r>
      <w:r>
        <w:t>, 104667. https://doi.org/10.1016/j.cognition.2021.104667</w:t>
      </w:r>
    </w:p>
    <w:p w14:paraId="47AB9545" w14:textId="77777777" w:rsidR="00364024" w:rsidRDefault="00364024" w:rsidP="00364024">
      <w:pPr>
        <w:pStyle w:val="Bibliography"/>
      </w:pPr>
      <w:proofErr w:type="spellStart"/>
      <w:r>
        <w:t>Mashour</w:t>
      </w:r>
      <w:proofErr w:type="spellEnd"/>
      <w:r>
        <w:t xml:space="preserve">, G. A., </w:t>
      </w:r>
      <w:proofErr w:type="spellStart"/>
      <w:r>
        <w:t>Roelfsema</w:t>
      </w:r>
      <w:proofErr w:type="spellEnd"/>
      <w:r>
        <w:t xml:space="preserve">, P., Changeux, J.-P., &amp; </w:t>
      </w:r>
      <w:proofErr w:type="spellStart"/>
      <w:r>
        <w:t>Dehaene</w:t>
      </w:r>
      <w:proofErr w:type="spellEnd"/>
      <w:r>
        <w:t xml:space="preserve">, S. (2020). Conscious Processing and the Global Neuronal Workspace Hypothesis. </w:t>
      </w:r>
      <w:r>
        <w:rPr>
          <w:i/>
          <w:iCs/>
        </w:rPr>
        <w:t>Neuron</w:t>
      </w:r>
      <w:r>
        <w:t xml:space="preserve">, </w:t>
      </w:r>
      <w:r>
        <w:rPr>
          <w:i/>
          <w:iCs/>
        </w:rPr>
        <w:t>105</w:t>
      </w:r>
      <w:r>
        <w:t>(5), 776–798. https://doi.org/10.1016/j.neuron.2020.01.026</w:t>
      </w:r>
    </w:p>
    <w:p w14:paraId="1C8A5115" w14:textId="77777777" w:rsidR="00364024" w:rsidRDefault="00364024" w:rsidP="00364024">
      <w:pPr>
        <w:pStyle w:val="Bibliography"/>
      </w:pPr>
      <w:proofErr w:type="spellStart"/>
      <w:r>
        <w:t>Mattler</w:t>
      </w:r>
      <w:proofErr w:type="spellEnd"/>
      <w:r>
        <w:t xml:space="preserve">, U., &amp; Palmer, S. (2012). Time course of free-choice priming effects explained by a simple accumulator model. </w:t>
      </w:r>
      <w:r>
        <w:rPr>
          <w:i/>
          <w:iCs/>
        </w:rPr>
        <w:t>Cognition</w:t>
      </w:r>
      <w:r>
        <w:t xml:space="preserve">, </w:t>
      </w:r>
      <w:r>
        <w:rPr>
          <w:i/>
          <w:iCs/>
        </w:rPr>
        <w:t>123</w:t>
      </w:r>
      <w:r>
        <w:t>(3), 347–360. https://doi.org/10.1016/j.cognition.2012.03.002</w:t>
      </w:r>
    </w:p>
    <w:p w14:paraId="01556461" w14:textId="77777777" w:rsidR="00364024" w:rsidRDefault="00364024" w:rsidP="00364024">
      <w:pPr>
        <w:pStyle w:val="Bibliography"/>
      </w:pPr>
      <w:proofErr w:type="spellStart"/>
      <w:r>
        <w:t>Merikle</w:t>
      </w:r>
      <w:proofErr w:type="spellEnd"/>
      <w:r>
        <w:t xml:space="preserve">, P. M. (1992). Perception without awareness: Critical issues. </w:t>
      </w:r>
      <w:r>
        <w:rPr>
          <w:i/>
          <w:iCs/>
        </w:rPr>
        <w:t>American Psychologist</w:t>
      </w:r>
      <w:r>
        <w:t xml:space="preserve">, </w:t>
      </w:r>
      <w:r>
        <w:rPr>
          <w:i/>
          <w:iCs/>
        </w:rPr>
        <w:t>47</w:t>
      </w:r>
      <w:r>
        <w:t>, 792–795. https://doi.org/10.1037/0003-066X.47.6.792</w:t>
      </w:r>
    </w:p>
    <w:p w14:paraId="43F8973C" w14:textId="77777777" w:rsidR="00364024" w:rsidRDefault="00364024" w:rsidP="00364024">
      <w:pPr>
        <w:pStyle w:val="Bibliography"/>
      </w:pPr>
      <w:proofErr w:type="spellStart"/>
      <w:r>
        <w:t>Merikle</w:t>
      </w:r>
      <w:proofErr w:type="spellEnd"/>
      <w:r>
        <w:t xml:space="preserve">, P. M., &amp; </w:t>
      </w:r>
      <w:proofErr w:type="spellStart"/>
      <w:r>
        <w:t>Reingold</w:t>
      </w:r>
      <w:proofErr w:type="spellEnd"/>
      <w:r>
        <w:t xml:space="preserve">, E. M. (1998). On demonstrating unconscious perception: Comment on </w:t>
      </w:r>
      <w:proofErr w:type="spellStart"/>
      <w:r>
        <w:t>Draine</w:t>
      </w:r>
      <w:proofErr w:type="spellEnd"/>
      <w:r>
        <w:t xml:space="preserve"> and Greenwald (1998). </w:t>
      </w:r>
      <w:r>
        <w:rPr>
          <w:i/>
          <w:iCs/>
        </w:rPr>
        <w:t>Journal of Experimental Psychology: General</w:t>
      </w:r>
      <w:r>
        <w:t xml:space="preserve">, </w:t>
      </w:r>
      <w:r>
        <w:rPr>
          <w:i/>
          <w:iCs/>
        </w:rPr>
        <w:t>127</w:t>
      </w:r>
      <w:r>
        <w:t>, 304–310. https://doi.org/10.1037/0096-3445.127.3.304</w:t>
      </w:r>
    </w:p>
    <w:p w14:paraId="32CEA2E7" w14:textId="77777777" w:rsidR="00364024" w:rsidRDefault="00364024" w:rsidP="00364024">
      <w:pPr>
        <w:pStyle w:val="Bibliography"/>
      </w:pPr>
      <w:r>
        <w:lastRenderedPageBreak/>
        <w:t xml:space="preserve">Michel, M. (2022). How (not) to underestimate unconscious perception. </w:t>
      </w:r>
      <w:r>
        <w:rPr>
          <w:i/>
          <w:iCs/>
        </w:rPr>
        <w:t>Mind &amp; Language</w:t>
      </w:r>
      <w:r>
        <w:t xml:space="preserve">, </w:t>
      </w:r>
      <w:r>
        <w:rPr>
          <w:i/>
          <w:iCs/>
        </w:rPr>
        <w:t>n/a</w:t>
      </w:r>
      <w:r>
        <w:t>(n/a). https://doi.org/10.1111/mila.12406</w:t>
      </w:r>
    </w:p>
    <w:p w14:paraId="3C4C4F82" w14:textId="77777777" w:rsidR="00364024" w:rsidRDefault="00364024" w:rsidP="00364024">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56931507" w14:textId="77777777" w:rsidR="00364024" w:rsidRDefault="00364024" w:rsidP="00364024">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639A8F79" w14:textId="77777777" w:rsidR="00364024" w:rsidRDefault="00364024" w:rsidP="00364024">
      <w:pPr>
        <w:pStyle w:val="Bibliography"/>
      </w:pPr>
      <w:r>
        <w:t xml:space="preserve">Moors, P., &amp; </w:t>
      </w:r>
      <w:proofErr w:type="spellStart"/>
      <w:r>
        <w:t>Hesselmann</w:t>
      </w:r>
      <w:proofErr w:type="spellEnd"/>
      <w:r>
        <w:t xml:space="preserve">, G. (2018). A critical reexamination of doing arithmetic </w:t>
      </w:r>
      <w:proofErr w:type="spellStart"/>
      <w:r>
        <w:t>nonconsciously</w:t>
      </w:r>
      <w:proofErr w:type="spellEnd"/>
      <w:r>
        <w:t xml:space="preserve">. </w:t>
      </w:r>
      <w:r>
        <w:rPr>
          <w:i/>
          <w:iCs/>
        </w:rPr>
        <w:t>Psychonomic Bulletin &amp; Review</w:t>
      </w:r>
      <w:r>
        <w:t xml:space="preserve">, </w:t>
      </w:r>
      <w:r>
        <w:rPr>
          <w:i/>
          <w:iCs/>
        </w:rPr>
        <w:t>25</w:t>
      </w:r>
      <w:r>
        <w:t>(1), 472–481. https://doi.org/10.3758/s13423-017-1292-x</w:t>
      </w:r>
    </w:p>
    <w:p w14:paraId="3B7EFE4F" w14:textId="77777777" w:rsidR="00364024" w:rsidRDefault="00364024" w:rsidP="00364024">
      <w:pPr>
        <w:pStyle w:val="Bibliography"/>
      </w:pPr>
      <w:r>
        <w:t xml:space="preserve">Moors, P., &amp; </w:t>
      </w:r>
      <w:proofErr w:type="spellStart"/>
      <w:r>
        <w:t>Hesselmann</w:t>
      </w:r>
      <w:proofErr w:type="spellEnd"/>
      <w:r>
        <w:t xml:space="preserve">,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11EEDF04" w14:textId="77777777" w:rsidR="00364024" w:rsidRDefault="00364024" w:rsidP="00364024">
      <w:pPr>
        <w:pStyle w:val="Bibliography"/>
      </w:pPr>
      <w:proofErr w:type="spellStart"/>
      <w:r>
        <w:t>Mudrik</w:t>
      </w:r>
      <w:proofErr w:type="spellEnd"/>
      <w:r>
        <w:t xml:space="preserve">, L., &amp; </w:t>
      </w:r>
      <w:proofErr w:type="spellStart"/>
      <w:r>
        <w:t>Biderman</w:t>
      </w:r>
      <w:proofErr w:type="spellEnd"/>
      <w:r>
        <w:t xml:space="preserve">, N. (2017). Evidence for Implicit—But Not Unconscious—Processing of Object-Scene Relations. </w:t>
      </w:r>
      <w:r>
        <w:rPr>
          <w:i/>
          <w:iCs/>
        </w:rPr>
        <w:t>Psychological Science</w:t>
      </w:r>
      <w:r>
        <w:t xml:space="preserve">, </w:t>
      </w:r>
      <w:r>
        <w:rPr>
          <w:i/>
          <w:iCs/>
        </w:rPr>
        <w:t>29</w:t>
      </w:r>
      <w:r>
        <w:t>. https://doi.org/10.1177/0956797617735745</w:t>
      </w:r>
    </w:p>
    <w:p w14:paraId="13EE466A" w14:textId="77777777" w:rsidR="00364024" w:rsidRDefault="00364024" w:rsidP="00364024">
      <w:pPr>
        <w:pStyle w:val="Bibliography"/>
      </w:pPr>
      <w:proofErr w:type="spellStart"/>
      <w:r>
        <w:t>Mudrik</w:t>
      </w:r>
      <w:proofErr w:type="spellEnd"/>
      <w:r>
        <w:t xml:space="preserve">, L., </w:t>
      </w:r>
      <w:proofErr w:type="spellStart"/>
      <w:r>
        <w:t>Faivre</w:t>
      </w:r>
      <w:proofErr w:type="spellEnd"/>
      <w:r>
        <w:t xml:space="preserve">, N., &amp; Koch, C. (2014). Information integration without awareness. </w:t>
      </w:r>
      <w:r>
        <w:rPr>
          <w:i/>
          <w:iCs/>
        </w:rPr>
        <w:t>Trends in Cognitive Sciences</w:t>
      </w:r>
      <w:r>
        <w:t xml:space="preserve">, </w:t>
      </w:r>
      <w:r>
        <w:rPr>
          <w:i/>
          <w:iCs/>
        </w:rPr>
        <w:t>18</w:t>
      </w:r>
      <w:r>
        <w:t>(9), 488–496. https://doi.org/10.1016/j.tics.2014.04.009</w:t>
      </w:r>
    </w:p>
    <w:p w14:paraId="37101F8F" w14:textId="77777777" w:rsidR="00364024" w:rsidRDefault="00364024" w:rsidP="00364024">
      <w:pPr>
        <w:pStyle w:val="Bibliography"/>
      </w:pPr>
      <w:proofErr w:type="spellStart"/>
      <w:r>
        <w:t>Naccache</w:t>
      </w:r>
      <w:proofErr w:type="spellEnd"/>
      <w:r>
        <w:t xml:space="preserve">, L., </w:t>
      </w:r>
      <w:proofErr w:type="spellStart"/>
      <w:r>
        <w:t>Blandin</w:t>
      </w:r>
      <w:proofErr w:type="spellEnd"/>
      <w:r>
        <w:t xml:space="preserve">, E., &amp; </w:t>
      </w:r>
      <w:proofErr w:type="spellStart"/>
      <w:r>
        <w:t>Dehaene</w:t>
      </w:r>
      <w:proofErr w:type="spellEnd"/>
      <w:r>
        <w:t xml:space="preserve">, S. (2002). Unconscious Masked Priming Depends on Temporal Attention. </w:t>
      </w:r>
      <w:r>
        <w:rPr>
          <w:i/>
          <w:iCs/>
        </w:rPr>
        <w:t>Psychological Science</w:t>
      </w:r>
      <w:r>
        <w:t xml:space="preserve">, </w:t>
      </w:r>
      <w:r>
        <w:rPr>
          <w:i/>
          <w:iCs/>
        </w:rPr>
        <w:t>13</w:t>
      </w:r>
      <w:r>
        <w:t>(5), 416–424. https://doi.org/10.1111/1467-9280.00474</w:t>
      </w:r>
    </w:p>
    <w:p w14:paraId="00977CA2" w14:textId="77777777" w:rsidR="00364024" w:rsidRDefault="00364024" w:rsidP="00364024">
      <w:pPr>
        <w:pStyle w:val="Bibliography"/>
      </w:pPr>
      <w:proofErr w:type="spellStart"/>
      <w:r>
        <w:t>Naccache</w:t>
      </w:r>
      <w:proofErr w:type="spellEnd"/>
      <w:r>
        <w:t xml:space="preserve">, L., &amp; </w:t>
      </w:r>
      <w:proofErr w:type="spellStart"/>
      <w:r>
        <w:t>Dehaene</w:t>
      </w:r>
      <w:proofErr w:type="spellEnd"/>
      <w:r>
        <w:t xml:space="preserve">, S. (2001). Unconscious semantic priming extends to novel unseen stimuli. </w:t>
      </w:r>
      <w:r>
        <w:rPr>
          <w:i/>
          <w:iCs/>
        </w:rPr>
        <w:t>Cognition</w:t>
      </w:r>
      <w:r>
        <w:t xml:space="preserve">, </w:t>
      </w:r>
      <w:r>
        <w:rPr>
          <w:i/>
          <w:iCs/>
        </w:rPr>
        <w:t>80</w:t>
      </w:r>
      <w:r>
        <w:t>(3), 215–229. https://doi.org/10.1016/S0010-0277(00)00139-6</w:t>
      </w:r>
    </w:p>
    <w:p w14:paraId="4E94F17F" w14:textId="77777777" w:rsidR="00364024" w:rsidRDefault="00364024" w:rsidP="00364024">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43017A24" w14:textId="77777777" w:rsidR="00364024" w:rsidRDefault="00364024" w:rsidP="00364024">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2AB796B0" w14:textId="77777777" w:rsidR="00364024" w:rsidRDefault="00364024" w:rsidP="00364024">
      <w:pPr>
        <w:pStyle w:val="Bibliography"/>
      </w:pPr>
      <w:proofErr w:type="spellStart"/>
      <w:r>
        <w:lastRenderedPageBreak/>
        <w:t>Palluel</w:t>
      </w:r>
      <w:proofErr w:type="spellEnd"/>
      <w:r>
        <w:t xml:space="preserve">-Germain, R., Boy, F., </w:t>
      </w:r>
      <w:proofErr w:type="spellStart"/>
      <w:r>
        <w:t>Orliaguet</w:t>
      </w:r>
      <w:proofErr w:type="spellEnd"/>
      <w:r>
        <w:t xml:space="preserve">, J. P., &amp; </w:t>
      </w:r>
      <w:proofErr w:type="spellStart"/>
      <w:r>
        <w:t>Coello</w:t>
      </w:r>
      <w:proofErr w:type="spellEnd"/>
      <w:r>
        <w:t xml:space="preserve">, Y. (2004). Visual and motor constraints on trajectory planning in pointing movements. </w:t>
      </w:r>
      <w:r>
        <w:rPr>
          <w:i/>
          <w:iCs/>
        </w:rPr>
        <w:t>Neuroscience Letters</w:t>
      </w:r>
      <w:r>
        <w:t xml:space="preserve">, </w:t>
      </w:r>
      <w:r>
        <w:rPr>
          <w:i/>
          <w:iCs/>
        </w:rPr>
        <w:t>372</w:t>
      </w:r>
      <w:r>
        <w:t>(3), 235–239. https://doi.org/10.1016/j.neulet.2004.09.045</w:t>
      </w:r>
    </w:p>
    <w:p w14:paraId="601CAF15" w14:textId="77777777" w:rsidR="00364024" w:rsidRDefault="00364024" w:rsidP="00364024">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4775ADF7" w14:textId="77777777" w:rsidR="00364024" w:rsidRDefault="00364024" w:rsidP="00364024">
      <w:pPr>
        <w:pStyle w:val="Bibliography"/>
      </w:pPr>
      <w:r>
        <w:t xml:space="preserve">Peters, M. A. K., &amp; Lau, H. (2015). </w:t>
      </w:r>
      <w:r>
        <w:rPr>
          <w:i/>
          <w:iCs/>
        </w:rPr>
        <w:t>Human observers have optimal introspective access to perceptual processes even for visually masked stimuli</w:t>
      </w:r>
      <w:r>
        <w:t>. 30.</w:t>
      </w:r>
    </w:p>
    <w:p w14:paraId="089FC7CF" w14:textId="77777777" w:rsidR="00364024" w:rsidRDefault="00364024" w:rsidP="00364024">
      <w:pPr>
        <w:pStyle w:val="Bibliography"/>
      </w:pPr>
      <w:r>
        <w:t xml:space="preserve">Poirier, C., Collignon, O., </w:t>
      </w:r>
      <w:proofErr w:type="spellStart"/>
      <w:r>
        <w:t>DeVolder</w:t>
      </w:r>
      <w:proofErr w:type="spellEnd"/>
      <w:r>
        <w:t xml:space="preserve">, A. G., </w:t>
      </w:r>
      <w:proofErr w:type="spellStart"/>
      <w:r>
        <w:t>Renier</w:t>
      </w:r>
      <w:proofErr w:type="spellEnd"/>
      <w:r>
        <w:t xml:space="preserve">, L., </w:t>
      </w:r>
      <w:proofErr w:type="spellStart"/>
      <w:r>
        <w:t>Vanlierde</w:t>
      </w:r>
      <w:proofErr w:type="spellEnd"/>
      <w:r>
        <w:t xml:space="preserve">, A., </w:t>
      </w:r>
      <w:proofErr w:type="spellStart"/>
      <w:r>
        <w:t>Tranduy</w:t>
      </w:r>
      <w:proofErr w:type="spellEnd"/>
      <w:r>
        <w:t xml:space="preserve">, D., &amp; </w:t>
      </w:r>
      <w:proofErr w:type="spellStart"/>
      <w:r>
        <w:t>Scheiber</w:t>
      </w:r>
      <w:proofErr w:type="spellEnd"/>
      <w:r>
        <w:t xml:space="preserve">,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74C0F2F7" w14:textId="77777777" w:rsidR="00364024" w:rsidRDefault="00364024" w:rsidP="00364024">
      <w:pPr>
        <w:pStyle w:val="Bibliography"/>
      </w:pPr>
      <w:r>
        <w:t xml:space="preserve">Pratte, M. S., &amp; </w:t>
      </w:r>
      <w:proofErr w:type="spellStart"/>
      <w:r>
        <w:t>Rouder</w:t>
      </w:r>
      <w:proofErr w:type="spellEnd"/>
      <w:r>
        <w:t xml:space="preserve">, J. N. (2009). A task-difficulty artifact in subliminal priming. </w:t>
      </w:r>
      <w:r>
        <w:rPr>
          <w:i/>
          <w:iCs/>
        </w:rPr>
        <w:t>Attention, Perception, &amp; Psychophysics</w:t>
      </w:r>
      <w:r>
        <w:t xml:space="preserve">, </w:t>
      </w:r>
      <w:r>
        <w:rPr>
          <w:i/>
          <w:iCs/>
        </w:rPr>
        <w:t>71</w:t>
      </w:r>
      <w:r>
        <w:t>(6), 1276–1283. https://doi.org/10.3758/APP.71.6.1276</w:t>
      </w:r>
    </w:p>
    <w:p w14:paraId="2935D25C" w14:textId="77777777" w:rsidR="00364024" w:rsidRDefault="00364024" w:rsidP="00364024">
      <w:pPr>
        <w:pStyle w:val="Bibliography"/>
      </w:pPr>
      <w:proofErr w:type="spellStart"/>
      <w:r>
        <w:t>Reingold</w:t>
      </w:r>
      <w:proofErr w:type="spellEnd"/>
      <w:r>
        <w:t xml:space="preserve">, E. M., &amp; </w:t>
      </w:r>
      <w:proofErr w:type="spellStart"/>
      <w:r>
        <w:t>Merikle</w:t>
      </w:r>
      <w:proofErr w:type="spellEnd"/>
      <w:r>
        <w:t xml:space="preserve">, P. M. (1988). Using direct and indirect measures to study perception without awareness. </w:t>
      </w:r>
      <w:r>
        <w:rPr>
          <w:i/>
          <w:iCs/>
        </w:rPr>
        <w:t>Perception &amp; Psychophysics</w:t>
      </w:r>
      <w:r>
        <w:t xml:space="preserve">, </w:t>
      </w:r>
      <w:r>
        <w:rPr>
          <w:i/>
          <w:iCs/>
        </w:rPr>
        <w:t>44</w:t>
      </w:r>
      <w:r>
        <w:t>(6), 563–575. https://doi.org/10.3758/BF03207490</w:t>
      </w:r>
    </w:p>
    <w:p w14:paraId="10D3EB2B" w14:textId="77777777" w:rsidR="00364024" w:rsidRDefault="00364024" w:rsidP="00364024">
      <w:pPr>
        <w:pStyle w:val="Bibliography"/>
      </w:pPr>
      <w:proofErr w:type="spellStart"/>
      <w:r>
        <w:t>Resulaj</w:t>
      </w:r>
      <w:proofErr w:type="spellEnd"/>
      <w:r>
        <w:t xml:space="preserve">, A., </w:t>
      </w:r>
      <w:proofErr w:type="spellStart"/>
      <w:r>
        <w:t>Kiani</w:t>
      </w:r>
      <w:proofErr w:type="spellEnd"/>
      <w:r>
        <w:t xml:space="preserve">, R., Wolpert, D. M., &amp; </w:t>
      </w:r>
      <w:proofErr w:type="spellStart"/>
      <w:r>
        <w:t>Shadlen</w:t>
      </w:r>
      <w:proofErr w:type="spellEnd"/>
      <w:r>
        <w:t xml:space="preserve">, M. N. (2009). Changes of mind in decision-making. </w:t>
      </w:r>
      <w:r>
        <w:rPr>
          <w:i/>
          <w:iCs/>
        </w:rPr>
        <w:t>Nature</w:t>
      </w:r>
      <w:r>
        <w:t xml:space="preserve">, </w:t>
      </w:r>
      <w:r>
        <w:rPr>
          <w:i/>
          <w:iCs/>
        </w:rPr>
        <w:t>461</w:t>
      </w:r>
      <w:r>
        <w:t>(7261), 263–266. https://doi.org/10.1038/nature08275</w:t>
      </w:r>
    </w:p>
    <w:p w14:paraId="2CF178A2" w14:textId="77777777" w:rsidR="00364024" w:rsidRDefault="00364024" w:rsidP="00364024">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46ADB88A" w14:textId="77777777" w:rsidR="00364024" w:rsidRDefault="00364024" w:rsidP="00364024">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118D703C" w14:textId="77777777" w:rsidR="00364024" w:rsidRDefault="00364024" w:rsidP="00364024">
      <w:pPr>
        <w:pStyle w:val="Bibliography"/>
      </w:pPr>
      <w:r>
        <w:t xml:space="preserve">Sandberg, K., Timmermans, B., Overgaard, M., &amp; </w:t>
      </w:r>
      <w:proofErr w:type="spellStart"/>
      <w:r>
        <w:t>Cleeremans</w:t>
      </w:r>
      <w:proofErr w:type="spellEnd"/>
      <w:r>
        <w:t xml:space="preserve">, A. (2010). Measuring consciousness: Is one measure better than the other? </w:t>
      </w:r>
      <w:r>
        <w:rPr>
          <w:i/>
          <w:iCs/>
        </w:rPr>
        <w:t>Consciousness and Cognition</w:t>
      </w:r>
      <w:r>
        <w:t xml:space="preserve">, </w:t>
      </w:r>
      <w:r>
        <w:rPr>
          <w:i/>
          <w:iCs/>
        </w:rPr>
        <w:t>19</w:t>
      </w:r>
      <w:r>
        <w:t>(4), 1069–1078. https://doi.org/10.1016/j.concog.2009.12.013</w:t>
      </w:r>
    </w:p>
    <w:p w14:paraId="7A176910" w14:textId="77777777" w:rsidR="00364024" w:rsidRDefault="00364024" w:rsidP="00364024">
      <w:pPr>
        <w:pStyle w:val="Bibliography"/>
      </w:pPr>
      <w:r>
        <w:t xml:space="preserve">Sawchuk, C. N., </w:t>
      </w:r>
      <w:proofErr w:type="spellStart"/>
      <w:r>
        <w:t>Lohr</w:t>
      </w:r>
      <w:proofErr w:type="spellEnd"/>
      <w:r>
        <w:t xml:space="preserve">, J. M., </w:t>
      </w:r>
      <w:proofErr w:type="spellStart"/>
      <w:r>
        <w:t>Westendorf</w:t>
      </w:r>
      <w:proofErr w:type="spellEnd"/>
      <w:r>
        <w:t xml:space="preserve">, D. H., Meunier, S. A., &amp; </w:t>
      </w:r>
      <w:proofErr w:type="spellStart"/>
      <w:r>
        <w:t>Tolin</w:t>
      </w:r>
      <w:proofErr w:type="spellEnd"/>
      <w:r>
        <w:t xml:space="preserve">, D. F. (2002). Emotional responding to fearful and disgusting stimuli in specific </w:t>
      </w:r>
      <w:proofErr w:type="spellStart"/>
      <w:r>
        <w:t>phobics</w:t>
      </w:r>
      <w:proofErr w:type="spellEnd"/>
      <w:r>
        <w:t xml:space="preserve">. </w:t>
      </w:r>
      <w:proofErr w:type="spellStart"/>
      <w:r>
        <w:rPr>
          <w:i/>
          <w:iCs/>
        </w:rPr>
        <w:t>Behaviour</w:t>
      </w:r>
      <w:proofErr w:type="spellEnd"/>
      <w:r>
        <w:rPr>
          <w:i/>
          <w:iCs/>
        </w:rPr>
        <w:t xml:space="preserve"> Research and Therapy</w:t>
      </w:r>
      <w:r>
        <w:t xml:space="preserve">, </w:t>
      </w:r>
      <w:r>
        <w:rPr>
          <w:i/>
          <w:iCs/>
        </w:rPr>
        <w:t>40</w:t>
      </w:r>
      <w:r>
        <w:t>(9), 1031–1046. https://doi.org/10.1016/S0005-7967(01)00093-6</w:t>
      </w:r>
    </w:p>
    <w:p w14:paraId="6F267EA6" w14:textId="77777777" w:rsidR="00364024" w:rsidRDefault="00364024" w:rsidP="00364024">
      <w:pPr>
        <w:pStyle w:val="Bibliography"/>
      </w:pPr>
      <w:proofErr w:type="spellStart"/>
      <w:r>
        <w:lastRenderedPageBreak/>
        <w:t>Scherbaum</w:t>
      </w:r>
      <w:proofErr w:type="spellEnd"/>
      <w:r>
        <w:t xml:space="preserve">, S., </w:t>
      </w:r>
      <w:proofErr w:type="spellStart"/>
      <w:r>
        <w:t>Dshemuchadse</w:t>
      </w:r>
      <w:proofErr w:type="spellEnd"/>
      <w:r>
        <w:t xml:space="preserve">, M., Fischer, R., &amp; </w:t>
      </w:r>
      <w:proofErr w:type="spellStart"/>
      <w:r>
        <w:t>Goschke</w:t>
      </w:r>
      <w:proofErr w:type="spellEnd"/>
      <w:r>
        <w:t xml:space="preserve">, T. (2010). How decisions evolve: The temporal dynamics of action selection. </w:t>
      </w:r>
      <w:r>
        <w:rPr>
          <w:i/>
          <w:iCs/>
        </w:rPr>
        <w:t>Cognition</w:t>
      </w:r>
      <w:r>
        <w:t xml:space="preserve">, </w:t>
      </w:r>
      <w:r>
        <w:rPr>
          <w:i/>
          <w:iCs/>
        </w:rPr>
        <w:t>115</w:t>
      </w:r>
      <w:r>
        <w:t>(3), 407–416. https://doi.org/10.1016/j.cognition.2010.02.004</w:t>
      </w:r>
    </w:p>
    <w:p w14:paraId="32D59F9D" w14:textId="77777777" w:rsidR="00364024" w:rsidRDefault="00364024" w:rsidP="00364024">
      <w:pPr>
        <w:pStyle w:val="Bibliography"/>
      </w:pPr>
      <w:proofErr w:type="spellStart"/>
      <w:r>
        <w:t>Scherbaum</w:t>
      </w:r>
      <w:proofErr w:type="spellEnd"/>
      <w:r>
        <w:t xml:space="preserve">, S., &amp; </w:t>
      </w:r>
      <w:proofErr w:type="spellStart"/>
      <w:r>
        <w:t>Kieslich</w:t>
      </w:r>
      <w:proofErr w:type="spellEnd"/>
      <w:r>
        <w:t xml:space="preserve">,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485926DF" w14:textId="77777777" w:rsidR="00364024" w:rsidRDefault="00364024" w:rsidP="00364024">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1F3514E0" w14:textId="77777777" w:rsidR="00364024" w:rsidRDefault="00364024" w:rsidP="00364024">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526EA360" w14:textId="77777777" w:rsidR="00364024" w:rsidRDefault="00364024" w:rsidP="00364024">
      <w:pPr>
        <w:pStyle w:val="Bibliography"/>
      </w:pPr>
      <w:proofErr w:type="spellStart"/>
      <w:r>
        <w:t>Siedlecka</w:t>
      </w:r>
      <w:proofErr w:type="spellEnd"/>
      <w:r>
        <w:t xml:space="preserve">, E., &amp; Denson, T. F. (2019). Experimental Methods for Inducing Basic Emotions: A Qualitative Review. </w:t>
      </w:r>
      <w:r>
        <w:rPr>
          <w:i/>
          <w:iCs/>
        </w:rPr>
        <w:t>Emotion Review</w:t>
      </w:r>
      <w:r>
        <w:t xml:space="preserve">, </w:t>
      </w:r>
      <w:r>
        <w:rPr>
          <w:i/>
          <w:iCs/>
        </w:rPr>
        <w:t>11</w:t>
      </w:r>
      <w:r>
        <w:t>(1), 87–97. https://doi.org/10.1177/1754073917749016</w:t>
      </w:r>
    </w:p>
    <w:p w14:paraId="797E7715" w14:textId="77777777" w:rsidR="00364024" w:rsidRDefault="00364024" w:rsidP="00364024">
      <w:pPr>
        <w:pStyle w:val="Bibliography"/>
      </w:pPr>
      <w:proofErr w:type="spellStart"/>
      <w:r>
        <w:t>Sklar</w:t>
      </w:r>
      <w:proofErr w:type="spellEnd"/>
      <w:r>
        <w:t xml:space="preserve">, A. Y., Levy, N., Goldstein, A., Mandel, R., </w:t>
      </w:r>
      <w:proofErr w:type="spellStart"/>
      <w:r>
        <w:t>Maril</w:t>
      </w:r>
      <w:proofErr w:type="spellEnd"/>
      <w:r>
        <w:t xml:space="preserve">, A., &amp; </w:t>
      </w:r>
      <w:proofErr w:type="spellStart"/>
      <w:r>
        <w:t>Hassin</w:t>
      </w:r>
      <w:proofErr w:type="spellEnd"/>
      <w:r>
        <w:t xml:space="preserve">, R. R. (2012). Reading and doing arithmetic </w:t>
      </w:r>
      <w:proofErr w:type="spellStart"/>
      <w:r>
        <w:t>nonconsciously</w:t>
      </w:r>
      <w:proofErr w:type="spellEnd"/>
      <w:r>
        <w:t xml:space="preserve">. </w:t>
      </w:r>
      <w:r>
        <w:rPr>
          <w:i/>
          <w:iCs/>
        </w:rPr>
        <w:t>Proceedings of the National Academy of Sciences</w:t>
      </w:r>
      <w:r>
        <w:t xml:space="preserve">, </w:t>
      </w:r>
      <w:r>
        <w:rPr>
          <w:i/>
          <w:iCs/>
        </w:rPr>
        <w:t>109</w:t>
      </w:r>
      <w:r>
        <w:t>(48), 19614–19619. https://doi.org/10.1073/pnas.1211645109</w:t>
      </w:r>
    </w:p>
    <w:p w14:paraId="03AB5F56" w14:textId="77777777" w:rsidR="00364024" w:rsidRDefault="00364024" w:rsidP="00364024">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60751FB6" w14:textId="77777777" w:rsidR="00364024" w:rsidRDefault="00364024" w:rsidP="00364024">
      <w:pPr>
        <w:pStyle w:val="Bibliography"/>
      </w:pPr>
      <w:r>
        <w:t xml:space="preserve">Spivey, M. J., Grosjean, M., &amp; </w:t>
      </w:r>
      <w:proofErr w:type="spellStart"/>
      <w:r>
        <w:t>Knoblich</w:t>
      </w:r>
      <w:proofErr w:type="spellEnd"/>
      <w:r>
        <w:t xml:space="preserve">,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084E6F2C" w14:textId="77777777" w:rsidR="00364024" w:rsidRDefault="00364024" w:rsidP="00364024">
      <w:pPr>
        <w:pStyle w:val="Bibliography"/>
      </w:pPr>
      <w:proofErr w:type="spellStart"/>
      <w:r>
        <w:t>Tononi</w:t>
      </w:r>
      <w:proofErr w:type="spellEnd"/>
      <w:r>
        <w:t xml:space="preserve">, G., </w:t>
      </w:r>
      <w:proofErr w:type="spellStart"/>
      <w:r>
        <w:t>Boly</w:t>
      </w:r>
      <w:proofErr w:type="spellEnd"/>
      <w:r>
        <w:t xml:space="preserve">, M., </w:t>
      </w:r>
      <w:proofErr w:type="spellStart"/>
      <w:r>
        <w:t>Massimini</w:t>
      </w:r>
      <w:proofErr w:type="spellEnd"/>
      <w:r>
        <w:t xml:space="preserve">, M., &amp; Koch, C. (2016). Integrated information theory: From consciousness to its physical substrate. </w:t>
      </w:r>
      <w:r>
        <w:rPr>
          <w:i/>
          <w:iCs/>
        </w:rPr>
        <w:t>Nature Reviews Neuroscience</w:t>
      </w:r>
      <w:r>
        <w:t xml:space="preserve">, </w:t>
      </w:r>
      <w:r>
        <w:rPr>
          <w:i/>
          <w:iCs/>
        </w:rPr>
        <w:t>17</w:t>
      </w:r>
      <w:r>
        <w:t>(7), 450–461. https://doi.org/10.1038/nrn.2016.44</w:t>
      </w:r>
    </w:p>
    <w:p w14:paraId="440BAD99" w14:textId="77777777" w:rsidR="00364024" w:rsidRDefault="00364024" w:rsidP="00364024">
      <w:pPr>
        <w:pStyle w:val="Bibliography"/>
      </w:pPr>
      <w:r>
        <w:t xml:space="preserve">Van den </w:t>
      </w:r>
      <w:proofErr w:type="spellStart"/>
      <w:r>
        <w:t>Bussche</w:t>
      </w:r>
      <w:proofErr w:type="spellEnd"/>
      <w:r>
        <w:t xml:space="preserve">, E., Van den </w:t>
      </w:r>
      <w:proofErr w:type="spellStart"/>
      <w:r>
        <w:t>Noortgate</w:t>
      </w:r>
      <w:proofErr w:type="spellEnd"/>
      <w:r>
        <w:t xml:space="preserve">, W., &amp; </w:t>
      </w:r>
      <w:proofErr w:type="spellStart"/>
      <w:r>
        <w:t>Reynvoet</w:t>
      </w:r>
      <w:proofErr w:type="spellEnd"/>
      <w:r>
        <w:t xml:space="preserve">, B. (2009). Mechanisms of masked priming: A meta-analysis. </w:t>
      </w:r>
      <w:r>
        <w:rPr>
          <w:i/>
          <w:iCs/>
        </w:rPr>
        <w:t>Psychological Bulletin</w:t>
      </w:r>
      <w:r>
        <w:t xml:space="preserve">, </w:t>
      </w:r>
      <w:r>
        <w:rPr>
          <w:i/>
          <w:iCs/>
        </w:rPr>
        <w:t>135</w:t>
      </w:r>
      <w:r>
        <w:t>(3), 452–477. https://doi.org/10.1037/a0015329</w:t>
      </w:r>
    </w:p>
    <w:p w14:paraId="0F0F8C6B" w14:textId="77777777" w:rsidR="00364024" w:rsidRDefault="00364024" w:rsidP="00364024">
      <w:pPr>
        <w:pStyle w:val="Bibliography"/>
      </w:pPr>
      <w:r>
        <w:lastRenderedPageBreak/>
        <w:t xml:space="preserve">von </w:t>
      </w:r>
      <w:proofErr w:type="spellStart"/>
      <w:r>
        <w:t>Hofsten</w:t>
      </w:r>
      <w:proofErr w:type="spellEnd"/>
      <w:r>
        <w:t xml:space="preserve">, C., &amp; </w:t>
      </w:r>
      <w:proofErr w:type="spellStart"/>
      <w:r>
        <w:t>Lindhagen</w:t>
      </w:r>
      <w:proofErr w:type="spellEnd"/>
      <w:r>
        <w:t xml:space="preserve">, K. (1979). Observations on the development of reaching for moving objects. </w:t>
      </w:r>
      <w:r>
        <w:rPr>
          <w:i/>
          <w:iCs/>
        </w:rPr>
        <w:t>Journal of Experimental Child Psychology</w:t>
      </w:r>
      <w:r>
        <w:t xml:space="preserve">, </w:t>
      </w:r>
      <w:r>
        <w:rPr>
          <w:i/>
          <w:iCs/>
        </w:rPr>
        <w:t>28</w:t>
      </w:r>
      <w:r>
        <w:t>(1), 158–173. https://doi.org/10.1016/0022-0965(79)90109-7</w:t>
      </w:r>
    </w:p>
    <w:p w14:paraId="628AA36F" w14:textId="77777777" w:rsidR="00364024" w:rsidRDefault="00364024" w:rsidP="00364024">
      <w:pPr>
        <w:pStyle w:val="Bibliography"/>
      </w:pPr>
      <w:proofErr w:type="spellStart"/>
      <w:r>
        <w:t>Willander</w:t>
      </w:r>
      <w:proofErr w:type="spellEnd"/>
      <w:r>
        <w:t xml:space="preserve">, J., &amp; Larsson, M. (2006). Smell your way back to childhood: Autobiographical odor memory. </w:t>
      </w:r>
      <w:r>
        <w:rPr>
          <w:i/>
          <w:iCs/>
        </w:rPr>
        <w:t>Psychonomic Bulletin &amp; Review</w:t>
      </w:r>
      <w:r>
        <w:t xml:space="preserve">, </w:t>
      </w:r>
      <w:r>
        <w:rPr>
          <w:i/>
          <w:iCs/>
        </w:rPr>
        <w:t>13</w:t>
      </w:r>
      <w:r>
        <w:t>(2), 240–244. https://doi.org/10.3758/BF03193837</w:t>
      </w:r>
    </w:p>
    <w:p w14:paraId="7BACCCDC" w14:textId="77777777" w:rsidR="00364024" w:rsidRDefault="00364024" w:rsidP="00364024">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2F3C1792" w14:textId="77777777" w:rsidR="00364024" w:rsidRDefault="00364024" w:rsidP="00364024">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2F611B6D" w14:textId="77777777" w:rsidR="00364024" w:rsidRDefault="00364024" w:rsidP="00364024">
      <w:pPr>
        <w:pStyle w:val="Bibliography"/>
      </w:pPr>
      <w:r>
        <w:t xml:space="preserve">Xiao, K., Yamauchi, T., &amp; Bowman, C. (2015). </w:t>
      </w:r>
      <w:r>
        <w:rPr>
          <w:i/>
          <w:iCs/>
        </w:rPr>
        <w:t>Assessing Masked Semantic Priming: Cursor Trajectory versus Response Time Measures</w:t>
      </w:r>
      <w:r>
        <w:t>. 7.</w:t>
      </w:r>
    </w:p>
    <w:p w14:paraId="3B65E0D7" w14:textId="77777777" w:rsidR="00364024" w:rsidRDefault="00364024" w:rsidP="00364024">
      <w:pPr>
        <w:pStyle w:val="Bibliography"/>
      </w:pPr>
      <w:r>
        <w:t xml:space="preserve">Yuval-Greenberg, S., &amp; </w:t>
      </w:r>
      <w:proofErr w:type="spellStart"/>
      <w:r>
        <w:t>Heeger</w:t>
      </w:r>
      <w:proofErr w:type="spellEnd"/>
      <w:r>
        <w:t xml:space="preserve">,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4E6F7371" w14:textId="77777777" w:rsidR="00364024" w:rsidRDefault="00364024" w:rsidP="00364024">
      <w:pPr>
        <w:pStyle w:val="Bibliography"/>
      </w:pPr>
      <w:proofErr w:type="spellStart"/>
      <w:r>
        <w:t>Zerweck</w:t>
      </w:r>
      <w:proofErr w:type="spellEnd"/>
      <w:r>
        <w:t xml:space="preserve">, I. A., Kao, C.-S., </w:t>
      </w:r>
      <w:proofErr w:type="spellStart"/>
      <w:r>
        <w:t>Meyen</w:t>
      </w:r>
      <w:proofErr w:type="spellEnd"/>
      <w:r>
        <w:t xml:space="preserve">, S., Amado, C., von Eltz, M., </w:t>
      </w:r>
      <w:proofErr w:type="spellStart"/>
      <w:r>
        <w:t>Klimm</w:t>
      </w:r>
      <w:proofErr w:type="spellEnd"/>
      <w:r>
        <w:t xml:space="preserve">,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9437EEE" w14:textId="73CBC961"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3EFCA2DF" w14:textId="344292FC" w:rsidR="007169F4" w:rsidRDefault="007169F4">
      <w:pPr>
        <w:spacing w:line="480" w:lineRule="auto"/>
        <w:jc w:val="left"/>
        <w:rPr>
          <w:lang w:eastAsia="ja-JP" w:bidi="ar-SA"/>
        </w:rPr>
      </w:pPr>
      <w:r>
        <w:rPr>
          <w:lang w:eastAsia="ja-JP" w:bidi="ar-SA"/>
        </w:rPr>
        <w:br w:type="page"/>
      </w:r>
    </w:p>
    <w:p w14:paraId="26E4135B" w14:textId="2C34D65A" w:rsidR="00E31540" w:rsidRDefault="00E31540" w:rsidP="00FA5E4D">
      <w:pPr>
        <w:pStyle w:val="ListParagraph"/>
        <w:numPr>
          <w:ilvl w:val="0"/>
          <w:numId w:val="20"/>
        </w:numPr>
        <w:rPr>
          <w:lang w:eastAsia="ja-JP" w:bidi="ar-SA"/>
        </w:rPr>
      </w:pPr>
      <w:r>
        <w:rPr>
          <w:lang w:eastAsia="ja-JP" w:bidi="ar-SA"/>
        </w:rPr>
        <w:lastRenderedPageBreak/>
        <w:t xml:space="preserve">Add </w:t>
      </w:r>
      <w:r w:rsidR="00FA5E4D">
        <w:rPr>
          <w:lang w:eastAsia="ja-JP" w:bidi="ar-SA"/>
        </w:rPr>
        <w:t xml:space="preserve">Empty line </w:t>
      </w:r>
      <w:r>
        <w:rPr>
          <w:lang w:eastAsia="ja-JP" w:bidi="ar-SA"/>
        </w:rPr>
        <w:t>before each title</w:t>
      </w:r>
      <w:r w:rsidR="00FA5E4D">
        <w:rPr>
          <w:lang w:eastAsia="ja-JP" w:bidi="ar-SA"/>
        </w:rPr>
        <w:t>?</w:t>
      </w:r>
    </w:p>
    <w:p w14:paraId="02100A20" w14:textId="3C350B61" w:rsidR="00FA5E4D" w:rsidRDefault="00FA5E4D" w:rsidP="00FA5E4D">
      <w:pPr>
        <w:pStyle w:val="ListParagraph"/>
        <w:numPr>
          <w:ilvl w:val="0"/>
          <w:numId w:val="20"/>
        </w:numPr>
        <w:rPr>
          <w:lang w:eastAsia="ja-JP" w:bidi="ar-SA"/>
        </w:rPr>
      </w:pPr>
      <w:r>
        <w:rPr>
          <w:lang w:eastAsia="ja-JP" w:bidi="ar-SA"/>
        </w:rPr>
        <w:t>Add page break before headers? If the header is the last line in a page and its content is in the following page.</w:t>
      </w:r>
    </w:p>
    <w:p w14:paraId="5A02635A" w14:textId="43D6C1C1" w:rsidR="00FC3AAB" w:rsidRDefault="00606B11" w:rsidP="00FA5E4D">
      <w:pPr>
        <w:pStyle w:val="ListParagraph"/>
        <w:numPr>
          <w:ilvl w:val="0"/>
          <w:numId w:val="20"/>
        </w:numPr>
        <w:rPr>
          <w:lang w:eastAsia="ja-JP" w:bidi="ar-SA"/>
        </w:rPr>
      </w:pPr>
      <w:r>
        <w:rPr>
          <w:lang w:eastAsia="ja-JP" w:bidi="ar-SA"/>
        </w:rPr>
        <w:t xml:space="preserve">Add list of vars that violated normality and maybe their </w:t>
      </w:r>
      <w:proofErr w:type="spellStart"/>
      <w:r>
        <w:rPr>
          <w:lang w:eastAsia="ja-JP" w:bidi="ar-SA"/>
        </w:rPr>
        <w:t>qq</w:t>
      </w:r>
      <w:proofErr w:type="spellEnd"/>
      <w:r>
        <w:rPr>
          <w:lang w:eastAsia="ja-JP" w:bidi="ar-SA"/>
        </w:rPr>
        <w:t>-plots.</w:t>
      </w:r>
    </w:p>
    <w:p w14:paraId="2F5CC37E" w14:textId="748F533D" w:rsidR="00C50650" w:rsidRDefault="00C50650" w:rsidP="00C50650">
      <w:pPr>
        <w:pStyle w:val="ListParagraph"/>
        <w:numPr>
          <w:ilvl w:val="0"/>
          <w:numId w:val="20"/>
        </w:numPr>
        <w:rPr>
          <w:lang w:eastAsia="ja-JP" w:bidi="ar-SA"/>
        </w:rPr>
      </w:pPr>
      <w:r>
        <w:rPr>
          <w:lang w:eastAsia="ja-JP" w:bidi="ar-SA"/>
        </w:rPr>
        <w:t xml:space="preserve">Make sure all references appear in </w:t>
      </w:r>
      <w:r>
        <w:rPr>
          <w:lang w:eastAsia="ja-JP" w:bidi="ar-SA"/>
        </w:rPr>
        <w:t>bibliography.</w:t>
      </w:r>
    </w:p>
    <w:p w14:paraId="06717873" w14:textId="77777777" w:rsidR="00C50650" w:rsidRDefault="00C50650" w:rsidP="00C50650">
      <w:pPr>
        <w:pStyle w:val="ListParagraph"/>
        <w:numPr>
          <w:ilvl w:val="0"/>
          <w:numId w:val="20"/>
        </w:numPr>
        <w:rPr>
          <w:lang w:eastAsia="ja-JP" w:bidi="ar-SA"/>
        </w:rPr>
      </w:pPr>
      <w:r>
        <w:rPr>
          <w:lang w:eastAsia="ja-JP" w:bidi="ar-SA"/>
        </w:rPr>
        <w:t>Ideas for content:</w:t>
      </w:r>
    </w:p>
    <w:p w14:paraId="55909326" w14:textId="51108D33" w:rsidR="00C50650" w:rsidRDefault="00C50650" w:rsidP="00C50650">
      <w:pPr>
        <w:pStyle w:val="ListParagraph"/>
        <w:numPr>
          <w:ilvl w:val="1"/>
          <w:numId w:val="20"/>
        </w:numPr>
        <w:rPr>
          <w:lang w:eastAsia="ja-JP" w:bidi="ar-SA"/>
        </w:rPr>
      </w:pPr>
      <w:r>
        <w:rPr>
          <w:lang w:eastAsia="ja-JP" w:bidi="ar-SA"/>
        </w:rPr>
        <w:t>This paper claims averaging trajectories is wrong. Read it before the thesis test:</w:t>
      </w:r>
      <w:r>
        <w:rPr>
          <w:lang w:eastAsia="ja-JP" w:bidi="ar-SA"/>
        </w:rPr>
        <w:t xml:space="preserve"> </w:t>
      </w:r>
      <w:r>
        <w:rPr>
          <w:lang w:eastAsia="ja-JP" w:bidi="ar-SA"/>
        </w:rPr>
        <w:t>Wulff (2019). Mouse-tracking: Detecting types in movement trajectories</w:t>
      </w:r>
    </w:p>
    <w:p w14:paraId="49A57494" w14:textId="3D4290C3" w:rsidR="00C50650" w:rsidRDefault="00C50650" w:rsidP="00C50650">
      <w:pPr>
        <w:pStyle w:val="ListParagraph"/>
        <w:numPr>
          <w:ilvl w:val="1"/>
          <w:numId w:val="20"/>
        </w:numPr>
        <w:rPr>
          <w:lang w:eastAsia="ja-JP" w:bidi="ar-SA"/>
        </w:rPr>
      </w:pPr>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p>
    <w:p w14:paraId="30316272" w14:textId="48EAC397" w:rsidR="00C50650" w:rsidRDefault="00C50650" w:rsidP="00C50650">
      <w:pPr>
        <w:pStyle w:val="ListParagraph"/>
        <w:numPr>
          <w:ilvl w:val="1"/>
          <w:numId w:val="20"/>
        </w:numPr>
        <w:rPr>
          <w:lang w:eastAsia="ja-JP" w:bidi="ar-SA"/>
        </w:rPr>
      </w:pPr>
      <w:r>
        <w:rPr>
          <w:lang w:eastAsia="ja-JP" w:bidi="ar-SA"/>
        </w:rPr>
        <w:t>Schmidt (2007). Measuring unconscious cognition: Beyond the zero-awareness criterion - Check if this paper has some conclusions about "reaching" that can be relevant for your discussion</w:t>
      </w:r>
    </w:p>
    <w:p w14:paraId="719A855B" w14:textId="77777777" w:rsidR="00C50650" w:rsidRDefault="00C50650" w:rsidP="00C50650">
      <w:pPr>
        <w:pStyle w:val="ListParagraph"/>
        <w:numPr>
          <w:ilvl w:val="1"/>
          <w:numId w:val="20"/>
        </w:numPr>
        <w:rPr>
          <w:lang w:eastAsia="ja-JP" w:bidi="ar-SA"/>
        </w:rPr>
      </w:pPr>
      <w:r>
        <w:rPr>
          <w:lang w:eastAsia="ja-JP" w:bidi="ar-SA"/>
        </w:rPr>
        <w:t>Distinct mechanisms for planning keypress and reaching responses: A developmental study – Read this, they show keyboard and reaching operate under different mechanisms.</w:t>
      </w:r>
    </w:p>
    <w:sectPr w:rsidR="00C50650" w:rsidSect="00DC4DA6">
      <w:headerReference w:type="default" r:id="rId20"/>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5" w:author="Chen Heller" w:date="2022-06-29T17:56:00Z" w:initials="CH">
    <w:p w14:paraId="11A9C09E" w14:textId="796D0D3C" w:rsidR="0071391D" w:rsidRDefault="0071391D" w:rsidP="00E96D8E">
      <w:pPr>
        <w:pStyle w:val="CommentText"/>
      </w:pPr>
      <w:r>
        <w:rPr>
          <w:rStyle w:val="CommentReference"/>
        </w:rPr>
        <w:annotationRef/>
      </w:r>
      <w:r>
        <w:t>Look in pre reg how to use this citation:</w:t>
      </w:r>
    </w:p>
    <w:p w14:paraId="384F212D" w14:textId="77777777" w:rsidR="0071391D" w:rsidRDefault="0071391D" w:rsidP="00E96D8E">
      <w:pPr>
        <w:pStyle w:val="CommentText"/>
      </w:pPr>
    </w:p>
    <w:p w14:paraId="4EB89988" w14:textId="77777777" w:rsidR="0071391D" w:rsidRDefault="0071391D" w:rsidP="00E96D8E">
      <w:pPr>
        <w:pStyle w:val="CommentText"/>
      </w:pPr>
      <w:r>
        <w:t>Frost, R., &amp; Plaut, D. (2005). The word-frequency database for printed Hebrew</w:t>
      </w:r>
    </w:p>
  </w:comment>
  <w:comment w:id="36" w:author="Liad Mudrik" w:date="2022-09-12T12:05:00Z" w:initials="LM">
    <w:p w14:paraId="59A7D187" w14:textId="77777777" w:rsidR="00D94A6E" w:rsidRDefault="00D94A6E" w:rsidP="00014629">
      <w:pPr>
        <w:jc w:val="left"/>
      </w:pPr>
      <w:r>
        <w:rPr>
          <w:rStyle w:val="CommentReference"/>
        </w:rPr>
        <w:annotationRef/>
      </w:r>
      <w:r>
        <w:rPr>
          <w:sz w:val="20"/>
          <w:szCs w:val="20"/>
        </w:rPr>
        <w:t>sorry, is this a comment for me?</w:t>
      </w:r>
    </w:p>
  </w:comment>
  <w:comment w:id="38" w:author="Liad Mudrik" w:date="2022-09-12T12:05:00Z" w:initials="LM">
    <w:p w14:paraId="2887BD71" w14:textId="77777777" w:rsidR="00D44B6C" w:rsidRDefault="00D44B6C" w:rsidP="009F708C">
      <w:pPr>
        <w:jc w:val="left"/>
      </w:pPr>
      <w:r>
        <w:rPr>
          <w:rStyle w:val="CommentReference"/>
        </w:rPr>
        <w:annotationRef/>
      </w:r>
      <w:r>
        <w:rPr>
          <w:sz w:val="20"/>
          <w:szCs w:val="20"/>
        </w:rPr>
        <w:t xml:space="preserve">here you should give the psych toolbox reference. I believe it is Pelly et all or something like that </w:t>
      </w:r>
    </w:p>
  </w:comment>
  <w:comment w:id="39" w:author="Chen Heller" w:date="2022-09-13T12:35:00Z" w:initials="CH">
    <w:p w14:paraId="7EAFA6EC" w14:textId="77777777" w:rsidR="003B5D17" w:rsidRDefault="003B5D17" w:rsidP="00897A19">
      <w:pPr>
        <w:pStyle w:val="CommentText"/>
        <w:jc w:val="left"/>
      </w:pPr>
      <w:r>
        <w:rPr>
          <w:rStyle w:val="CommentReference"/>
        </w:rPr>
        <w:annotationRef/>
      </w:r>
      <w:r>
        <w:t>Than add references to other programs as well</w:t>
      </w:r>
    </w:p>
  </w:comment>
  <w:comment w:id="61" w:author="Chen Heller" w:date="2022-09-14T12:23:00Z" w:initials="CH">
    <w:p w14:paraId="24AA99F6" w14:textId="77777777" w:rsidR="0019704E" w:rsidRDefault="0019704E" w:rsidP="002B038C">
      <w:pPr>
        <w:pStyle w:val="CommentText"/>
        <w:jc w:val="left"/>
      </w:pPr>
      <w:r>
        <w:rPr>
          <w:rStyle w:val="CommentReference"/>
        </w:rPr>
        <w:annotationRef/>
      </w:r>
      <w:r>
        <w:t>Add to supplementary material the list of variables that violated normality.</w:t>
      </w:r>
    </w:p>
  </w:comment>
  <w:comment w:id="62" w:author="Chen Heller" w:date="2022-09-11T21:31:00Z" w:initials="CH">
    <w:p w14:paraId="3ED609D1" w14:textId="6CEF3F28" w:rsidR="00CB58A8" w:rsidRDefault="00CB58A8" w:rsidP="00D358C1">
      <w:pPr>
        <w:pStyle w:val="CommentText"/>
        <w:jc w:val="left"/>
      </w:pPr>
      <w:r>
        <w:rPr>
          <w:rStyle w:val="CommentReference"/>
        </w:rPr>
        <w:annotationRef/>
      </w:r>
      <w:r>
        <w:t>Add refrence to Mattan's package</w:t>
      </w:r>
    </w:p>
  </w:comment>
  <w:comment w:id="64" w:author="Liad Mudrik" w:date="2022-09-12T12:08:00Z" w:initials="LM">
    <w:p w14:paraId="37F33C6B" w14:textId="77777777" w:rsidR="00723227" w:rsidRDefault="00723227" w:rsidP="002C02B1">
      <w:pPr>
        <w:jc w:val="left"/>
      </w:pPr>
      <w:r>
        <w:rPr>
          <w:rStyle w:val="CommentReference"/>
        </w:rPr>
        <w:annotationRef/>
      </w:r>
      <w:r>
        <w:rPr>
          <w:sz w:val="20"/>
          <w:szCs w:val="20"/>
        </w:rPr>
        <w:t>add the statistics for this violation</w:t>
      </w:r>
    </w:p>
  </w:comment>
  <w:comment w:id="65" w:author="Chen Heller" w:date="2022-09-13T22:37:00Z" w:initials="CH">
    <w:p w14:paraId="3F7592A7" w14:textId="77777777" w:rsidR="000A6A44" w:rsidRDefault="000A6A44" w:rsidP="004A4801">
      <w:pPr>
        <w:pStyle w:val="CommentText"/>
        <w:jc w:val="left"/>
      </w:pPr>
      <w:r>
        <w:rPr>
          <w:rStyle w:val="CommentReference"/>
        </w:rPr>
        <w:annotationRef/>
      </w:r>
      <w:r>
        <w:t>QQ plots?</w:t>
      </w:r>
    </w:p>
  </w:comment>
  <w:comment w:id="66" w:author="Chen Heller" w:date="2022-09-13T22:55:00Z" w:initials="CH">
    <w:p w14:paraId="64890F94" w14:textId="77777777" w:rsidR="00965216" w:rsidRDefault="00965216" w:rsidP="00BE7C76">
      <w:pPr>
        <w:pStyle w:val="CommentText"/>
        <w:jc w:val="left"/>
      </w:pPr>
      <w:r>
        <w:rPr>
          <w:rStyle w:val="CommentReference"/>
        </w:rPr>
        <w:annotationRef/>
      </w:r>
      <w:r>
        <w:t>Write that the decision was made according to a qq-plot</w:t>
      </w:r>
    </w:p>
  </w:comment>
  <w:comment w:id="67" w:author="Chen Heller" w:date="2022-09-14T12:19:00Z" w:initials="CH">
    <w:p w14:paraId="0C608E34" w14:textId="77777777" w:rsidR="00783C99" w:rsidRDefault="00783C99" w:rsidP="00685CCC">
      <w:pPr>
        <w:pStyle w:val="CommentText"/>
        <w:jc w:val="left"/>
      </w:pPr>
      <w:r>
        <w:rPr>
          <w:rStyle w:val="CommentReference"/>
        </w:rPr>
        <w:annotationRef/>
      </w:r>
      <w:r>
        <w:t>You can add the QQ-plots in the supplementary material.</w:t>
      </w:r>
    </w:p>
  </w:comment>
  <w:comment w:id="87" w:author="Chen Heller" w:date="2022-09-14T17:09:00Z" w:initials="CH">
    <w:p w14:paraId="3A345F41" w14:textId="77777777" w:rsidR="00FF2F95" w:rsidRDefault="00FF2F95">
      <w:pPr>
        <w:pStyle w:val="CommentText"/>
        <w:jc w:val="left"/>
      </w:pPr>
      <w:r>
        <w:rPr>
          <w:rStyle w:val="CommentReference"/>
        </w:rPr>
        <w:annotationRef/>
      </w:r>
      <w:r>
        <w:t>To Liad:</w:t>
      </w:r>
    </w:p>
    <w:p w14:paraId="64C392AC" w14:textId="77777777" w:rsidR="00FF2F95" w:rsidRDefault="00FF2F95" w:rsidP="00FA45A3">
      <w:pPr>
        <w:pStyle w:val="CommentText"/>
        <w:jc w:val="left"/>
      </w:pPr>
      <w:r>
        <w:t>I added this table.</w:t>
      </w:r>
    </w:p>
  </w:comment>
  <w:comment w:id="116" w:author="Chen Heller" w:date="2022-09-14T12:26:00Z" w:initials="CH">
    <w:p w14:paraId="52189408" w14:textId="0BB0DDCC" w:rsidR="004130C2" w:rsidRDefault="004130C2" w:rsidP="0056531F">
      <w:pPr>
        <w:pStyle w:val="CommentText"/>
        <w:jc w:val="left"/>
      </w:pPr>
      <w:r>
        <w:rPr>
          <w:rStyle w:val="CommentReference"/>
        </w:rPr>
        <w:annotationRef/>
      </w:r>
      <w:r>
        <w:t>Make sure each discussion matches its results</w:t>
      </w:r>
    </w:p>
  </w:comment>
  <w:comment w:id="178" w:author="Chen Heller" w:date="2022-09-14T17:09:00Z" w:initials="CH">
    <w:p w14:paraId="200249E3" w14:textId="77777777" w:rsidR="00FF2F95" w:rsidRDefault="00FF2F95">
      <w:pPr>
        <w:pStyle w:val="CommentText"/>
        <w:jc w:val="left"/>
      </w:pPr>
      <w:r>
        <w:rPr>
          <w:rStyle w:val="CommentReference"/>
        </w:rPr>
        <w:annotationRef/>
      </w:r>
      <w:r>
        <w:t>To Liad:</w:t>
      </w:r>
    </w:p>
    <w:p w14:paraId="69B7ED1E" w14:textId="77777777" w:rsidR="00FF2F95" w:rsidRDefault="00FF2F95" w:rsidP="00B74D34">
      <w:pPr>
        <w:pStyle w:val="CommentText"/>
        <w:jc w:val="left"/>
      </w:pPr>
      <w:r>
        <w:t>I added this table.</w:t>
      </w:r>
    </w:p>
  </w:comment>
  <w:comment w:id="228" w:author="Liad Mudrik" w:date="2022-09-12T12:54:00Z" w:initials="LM">
    <w:p w14:paraId="52370B4B" w14:textId="35AA1CB4" w:rsidR="008351C5" w:rsidRDefault="008351C5" w:rsidP="00485D34">
      <w:pPr>
        <w:jc w:val="left"/>
      </w:pPr>
      <w:r>
        <w:rPr>
          <w:rStyle w:val="CommentReference"/>
        </w:rPr>
        <w:annotationRef/>
      </w:r>
      <w:r>
        <w:rPr>
          <w:sz w:val="20"/>
          <w:szCs w:val="20"/>
        </w:rPr>
        <w:t>this is a last moment suggestion, so feel free to ignore it. But it could have been nice to add Bayes Factors to all analyses… You can do it easily in JASP, but it will take time. Your call. Happy to discuss this too</w:t>
      </w:r>
    </w:p>
  </w:comment>
  <w:comment w:id="252" w:author="Liad Mudrik" w:date="2022-09-12T12:58:00Z" w:initials="LM">
    <w:p w14:paraId="72C7F2FF" w14:textId="77777777" w:rsidR="00164671" w:rsidRDefault="00164671" w:rsidP="003B089F">
      <w:pPr>
        <w:jc w:val="left"/>
      </w:pPr>
      <w:r>
        <w:rPr>
          <w:rStyle w:val="CommentReference"/>
        </w:rPr>
        <w:annotationRef/>
      </w:r>
      <w:r>
        <w:rPr>
          <w:sz w:val="20"/>
          <w:szCs w:val="20"/>
        </w:rPr>
        <w:t>again, consider a table</w:t>
      </w:r>
    </w:p>
  </w:comment>
  <w:comment w:id="272" w:author="Chen Heller" w:date="2022-09-12T12:52:00Z" w:initials="CH">
    <w:p w14:paraId="1BC3811E" w14:textId="22FBB110" w:rsidR="00C901C1" w:rsidRDefault="00C901C1">
      <w:pPr>
        <w:pStyle w:val="CommentText"/>
        <w:jc w:val="left"/>
      </w:pPr>
      <w:r>
        <w:rPr>
          <w:rStyle w:val="CommentReference"/>
        </w:rPr>
        <w:annotationRef/>
      </w:r>
      <w:r>
        <w:t>For Liad:</w:t>
      </w:r>
    </w:p>
    <w:p w14:paraId="7FA8667A" w14:textId="77777777" w:rsidR="00C901C1" w:rsidRDefault="00C901C1" w:rsidP="00C17A41">
      <w:pPr>
        <w:pStyle w:val="CommentText"/>
        <w:jc w:val="left"/>
      </w:pPr>
      <w:r>
        <w:t>I wonder if there is any point to elaborating about each exclusion reason. I think it is just too much information.</w:t>
      </w:r>
    </w:p>
  </w:comment>
  <w:comment w:id="273" w:author="Liad Mudrik" w:date="2022-09-12T13:08:00Z" w:initials="LM">
    <w:p w14:paraId="52056BDC" w14:textId="77777777" w:rsidR="00D53840" w:rsidRDefault="00B25647" w:rsidP="006309D9">
      <w:pPr>
        <w:jc w:val="left"/>
      </w:pPr>
      <w:r>
        <w:rPr>
          <w:rStyle w:val="CommentReference"/>
        </w:rPr>
        <w:annotationRef/>
      </w:r>
      <w:r w:rsidR="00D53840">
        <w:rPr>
          <w:sz w:val="20"/>
          <w:szCs w:val="20"/>
        </w:rPr>
        <w:t>I agree</w:t>
      </w:r>
    </w:p>
  </w:comment>
  <w:comment w:id="274" w:author="Chen Heller" w:date="2022-09-14T12:35:00Z" w:initials="CH">
    <w:p w14:paraId="303C3C2A" w14:textId="77777777" w:rsidR="001926CA" w:rsidRDefault="00470181" w:rsidP="00F47596">
      <w:pPr>
        <w:pStyle w:val="CommentText"/>
        <w:jc w:val="left"/>
      </w:pPr>
      <w:r>
        <w:rPr>
          <w:rStyle w:val="CommentReference"/>
        </w:rPr>
        <w:annotationRef/>
      </w:r>
      <w:r w:rsidR="001926CA">
        <w:t>You could put it in the supplementary material as a table</w:t>
      </w:r>
    </w:p>
  </w:comment>
  <w:comment w:id="287" w:author="Chen Heller" w:date="2022-09-14T17:09:00Z" w:initials="CH">
    <w:p w14:paraId="68AC1CB6" w14:textId="3D3FF094" w:rsidR="00FF2F95" w:rsidRDefault="00FF2F95">
      <w:pPr>
        <w:pStyle w:val="CommentText"/>
        <w:jc w:val="left"/>
      </w:pPr>
      <w:r>
        <w:rPr>
          <w:rStyle w:val="CommentReference"/>
        </w:rPr>
        <w:annotationRef/>
      </w:r>
      <w:r>
        <w:t>To Liad:</w:t>
      </w:r>
    </w:p>
    <w:p w14:paraId="2FD43D9F" w14:textId="77777777" w:rsidR="00FF2F95" w:rsidRDefault="00FF2F95" w:rsidP="00832577">
      <w:pPr>
        <w:pStyle w:val="CommentText"/>
        <w:jc w:val="left"/>
      </w:pPr>
      <w:r>
        <w:t>I added this table.</w:t>
      </w:r>
    </w:p>
  </w:comment>
  <w:comment w:id="443" w:author="Chen Heller" w:date="2022-09-13T23:01:00Z" w:initials="CH">
    <w:p w14:paraId="7159245A" w14:textId="12353BC8" w:rsidR="00935B6B" w:rsidRDefault="00935B6B" w:rsidP="000C029C">
      <w:pPr>
        <w:pStyle w:val="CommentText"/>
        <w:jc w:val="left"/>
      </w:pPr>
      <w:r>
        <w:rPr>
          <w:rStyle w:val="CommentReference"/>
        </w:rPr>
        <w:annotationRef/>
      </w:r>
      <w:r>
        <w:t>Bring back the shading for the trajectories</w:t>
      </w:r>
    </w:p>
  </w:comment>
  <w:comment w:id="445" w:author="Chen Heller" w:date="2022-09-13T13:01:00Z" w:initials="CH">
    <w:p w14:paraId="068034CB" w14:textId="7BA95F87" w:rsidR="006766D1" w:rsidRDefault="006766D1">
      <w:pPr>
        <w:pStyle w:val="CommentText"/>
        <w:jc w:val="left"/>
      </w:pPr>
      <w:r>
        <w:rPr>
          <w:rStyle w:val="CommentReference"/>
        </w:rPr>
        <w:annotationRef/>
      </w:r>
      <w:r>
        <w:t>Fix this according to corrections in the results figure of exp 1?</w:t>
      </w:r>
    </w:p>
    <w:p w14:paraId="1AF4768B" w14:textId="77777777" w:rsidR="006766D1" w:rsidRDefault="006766D1" w:rsidP="00896F5B">
      <w:pPr>
        <w:pStyle w:val="CommentText"/>
        <w:jc w:val="left"/>
      </w:pPr>
      <w:r>
        <w:t>Do the same for Exp 2 and 4.</w:t>
      </w:r>
    </w:p>
  </w:comment>
  <w:comment w:id="463" w:author="Liad Mudrik" w:date="2022-09-12T13:10:00Z" w:initials="LM">
    <w:p w14:paraId="53FBDDAD" w14:textId="6CDC7996" w:rsidR="00D53840" w:rsidRDefault="00D53840" w:rsidP="004848D8">
      <w:pPr>
        <w:jc w:val="left"/>
      </w:pPr>
      <w:r>
        <w:rPr>
          <w:rStyle w:val="CommentReference"/>
        </w:rPr>
        <w:annotationRef/>
      </w:r>
      <w:r>
        <w:rPr>
          <w:sz w:val="20"/>
          <w:szCs w:val="20"/>
        </w:rPr>
        <w:t>I believe this was already defined, no need to do it again</w:t>
      </w:r>
    </w:p>
  </w:comment>
  <w:comment w:id="466" w:author="Chen Heller" w:date="2022-09-01T09:42:00Z" w:initials="CH">
    <w:p w14:paraId="598ECD31" w14:textId="472F7423" w:rsidR="00EF52E5" w:rsidRDefault="00EB2FF8" w:rsidP="00E96D8E">
      <w:pPr>
        <w:pStyle w:val="CommentText"/>
      </w:pPr>
      <w:r>
        <w:rPr>
          <w:rStyle w:val="CommentReference"/>
        </w:rPr>
        <w:annotationRef/>
      </w:r>
      <w:r w:rsidR="00EF52E5">
        <w:t>Rejected explanation:</w:t>
      </w:r>
    </w:p>
    <w:p w14:paraId="094AF53A" w14:textId="77777777" w:rsidR="00EF52E5" w:rsidRDefault="00EF52E5" w:rsidP="00E96D8E">
      <w:pPr>
        <w:pStyle w:val="CommentText"/>
      </w:pPr>
      <w:r>
        <w:t>a trend was seen in the proportion of each exclusion reason. It seems that late responses, slow movements and incorrect answers became less prominent at the expense of having more short reaches and early responses. A Possible explanation for this pattern of results can be conceived by reviewing the proportion of each exclusion reason in Experiment 2. Late responses were kind of the most prominent cause for error in experiment 2, and therefore it is possible that in order to diminish their error rate, participants in experiment 3 mainly focused their efforts on reducing their response time. Consequently, quicker responses developed which decreased the number of late responses but increased the number of early responses and short trajectories.</w:t>
      </w:r>
      <w:r>
        <w:rPr>
          <w:strike/>
        </w:rPr>
        <w:t xml:space="preserve"> These hasty responses left less time to process the target which explains the increase in incorrect answers. Similarly, the probability for corrective movements could have increased as well, which accounted for the higher rate of long movement durations.</w:t>
      </w:r>
    </w:p>
  </w:comment>
  <w:comment w:id="468" w:author="Liad Mudrik" w:date="2022-09-12T13:09:00Z" w:initials="LM">
    <w:p w14:paraId="76B96918" w14:textId="77777777" w:rsidR="00B25647" w:rsidRDefault="00B25647" w:rsidP="00A46DFF">
      <w:pPr>
        <w:jc w:val="left"/>
      </w:pPr>
      <w:r>
        <w:rPr>
          <w:rStyle w:val="CommentReference"/>
        </w:rPr>
        <w:annotationRef/>
      </w:r>
      <w:r>
        <w:rPr>
          <w:sz w:val="20"/>
          <w:szCs w:val="20"/>
        </w:rPr>
        <w:t>again, be consistent. We sometimes write “experiment”, sometimes “exp” etc.</w:t>
      </w:r>
    </w:p>
  </w:comment>
  <w:comment w:id="471" w:author="Chen Heller" w:date="2022-08-26T11:12:00Z" w:initials="CH">
    <w:p w14:paraId="48D7BC2B" w14:textId="3C0AA676" w:rsidR="003A4F55" w:rsidRDefault="006D2FC7" w:rsidP="00E96D8E">
      <w:pPr>
        <w:pStyle w:val="CommentText"/>
      </w:pPr>
      <w:r>
        <w:rPr>
          <w:rStyle w:val="CommentReference"/>
        </w:rPr>
        <w:annotationRef/>
      </w:r>
      <w:r w:rsidR="003A4F55">
        <w:t>Heller, K., Chapman, C. S., &amp; Mudrik, L. (2022, August 7). Show some sensitivity! Using motion tracking to improve unconscious measures - Addendum 07.08.22. Retrieved from osf.io/8dsvp</w:t>
      </w:r>
    </w:p>
  </w:comment>
  <w:comment w:id="472" w:author="Liad Mudrik" w:date="2022-09-12T13:29:00Z" w:initials="LM">
    <w:p w14:paraId="065AC3F9" w14:textId="77777777" w:rsidR="005E6629" w:rsidRDefault="005E6629" w:rsidP="00E10AFE">
      <w:pPr>
        <w:jc w:val="left"/>
      </w:pPr>
      <w:r>
        <w:rPr>
          <w:rStyle w:val="CommentReference"/>
        </w:rPr>
        <w:annotationRef/>
      </w:r>
      <w:r>
        <w:rPr>
          <w:sz w:val="20"/>
          <w:szCs w:val="20"/>
        </w:rPr>
        <w:t>again, consistency</w:t>
      </w:r>
    </w:p>
  </w:comment>
  <w:comment w:id="477" w:author="Chen Heller" w:date="2022-09-10T08:19:00Z" w:initials="CH">
    <w:p w14:paraId="55F24BB1" w14:textId="3AA704EC" w:rsidR="00CA3C26" w:rsidRDefault="00EC5DF0">
      <w:pPr>
        <w:pStyle w:val="CommentText"/>
        <w:jc w:val="left"/>
      </w:pPr>
      <w:r>
        <w:rPr>
          <w:rStyle w:val="CommentReference"/>
        </w:rPr>
        <w:annotationRef/>
      </w:r>
      <w:r w:rsidR="00CA3C26">
        <w:t>I'm not completely sure if Cohen's dz is valid when the normality assumption is violated, which is why I used the rank-biserial effect size for the dependent variables that violate it:</w:t>
      </w:r>
    </w:p>
    <w:p w14:paraId="4B4EAA01" w14:textId="77777777" w:rsidR="00CA3C26" w:rsidRDefault="00000000">
      <w:pPr>
        <w:pStyle w:val="CommentText"/>
        <w:jc w:val="left"/>
      </w:pPr>
      <w:hyperlink r:id="rId1" w:anchor="rank-based-tests" w:history="1">
        <w:r w:rsidR="00CA3C26" w:rsidRPr="00477C40">
          <w:rPr>
            <w:rStyle w:val="Hyperlink"/>
          </w:rPr>
          <w:t>https://easystats.github.io/effectsize/articles/simple_htests.html#rank-based-tests</w:t>
        </w:r>
      </w:hyperlink>
    </w:p>
    <w:p w14:paraId="23DCC700" w14:textId="77777777" w:rsidR="00CA3C26" w:rsidRDefault="00CA3C26">
      <w:pPr>
        <w:pStyle w:val="CommentText"/>
        <w:jc w:val="left"/>
      </w:pPr>
      <w:r>
        <w:rPr>
          <w:color w:val="222222"/>
          <w:highlight w:val="white"/>
        </w:rPr>
        <w:t>Kerby, D. S. (2014). The simple difference formula: An approach to teaching nonparametric correlation</w:t>
      </w:r>
    </w:p>
    <w:p w14:paraId="67CB0E49" w14:textId="77777777" w:rsidR="00CA3C26" w:rsidRDefault="00CA3C26">
      <w:pPr>
        <w:pStyle w:val="CommentText"/>
        <w:jc w:val="left"/>
      </w:pPr>
    </w:p>
    <w:p w14:paraId="73EFE4B4" w14:textId="77777777" w:rsidR="00CA3C26" w:rsidRDefault="00CA3C26">
      <w:pPr>
        <w:pStyle w:val="CommentText"/>
        <w:jc w:val="left"/>
      </w:pPr>
    </w:p>
    <w:p w14:paraId="5525B398" w14:textId="77777777" w:rsidR="00CA3C26" w:rsidRDefault="00CA3C26">
      <w:pPr>
        <w:pStyle w:val="CommentText"/>
        <w:jc w:val="left"/>
      </w:pPr>
      <w:r>
        <w:t>Mattan recommended computing Cohens d with his package (</w:t>
      </w:r>
      <w:hyperlink r:id="rId2" w:history="1">
        <w:r w:rsidRPr="00477C40">
          <w:rPr>
            <w:rStyle w:val="Hyperlink"/>
          </w:rPr>
          <w:t>https://easystats.github.io/effectsize/reference/cohens_d.html</w:t>
        </w:r>
      </w:hyperlink>
      <w:r>
        <w:t>) even for the violating variables.</w:t>
      </w:r>
    </w:p>
    <w:p w14:paraId="22679EC5" w14:textId="77777777" w:rsidR="00CA3C26" w:rsidRDefault="00CA3C26">
      <w:pPr>
        <w:pStyle w:val="CommentText"/>
        <w:jc w:val="left"/>
      </w:pPr>
    </w:p>
    <w:p w14:paraId="7C42A927" w14:textId="77777777" w:rsidR="00CA3C26" w:rsidRDefault="00CA3C26">
      <w:pPr>
        <w:pStyle w:val="CommentText"/>
        <w:jc w:val="left"/>
      </w:pPr>
      <w:r>
        <w:t>I think I will change back to Cohen's dz.</w:t>
      </w:r>
    </w:p>
    <w:p w14:paraId="24604936" w14:textId="77777777" w:rsidR="00CA3C26" w:rsidRDefault="00CA3C26">
      <w:pPr>
        <w:pStyle w:val="CommentText"/>
        <w:jc w:val="left"/>
      </w:pPr>
    </w:p>
    <w:p w14:paraId="34F56238" w14:textId="77777777" w:rsidR="00CA3C26" w:rsidRDefault="00CA3C26" w:rsidP="00477C40">
      <w:pPr>
        <w:pStyle w:val="CommentText"/>
        <w:jc w:val="left"/>
      </w:pPr>
    </w:p>
  </w:comment>
  <w:comment w:id="481" w:author="Liad Mudrik" w:date="2022-09-12T13:39:00Z" w:initials="LM">
    <w:p w14:paraId="2427B8A6" w14:textId="77777777" w:rsidR="0013510A" w:rsidRDefault="0013510A" w:rsidP="00561D01">
      <w:pPr>
        <w:jc w:val="left"/>
      </w:pPr>
      <w:r>
        <w:rPr>
          <w:rStyle w:val="CommentReference"/>
        </w:rPr>
        <w:annotationRef/>
      </w:r>
      <w:r>
        <w:rPr>
          <w:sz w:val="20"/>
          <w:szCs w:val="20"/>
        </w:rPr>
        <w:t xml:space="preserve">can you please change the results section based on the comments I gave to the previous results sections? Then I’ll go over this part with more scrutiny </w:t>
      </w:r>
    </w:p>
  </w:comment>
  <w:comment w:id="544" w:author="Chen Heller" w:date="2022-09-14T17:15:00Z" w:initials="CH">
    <w:p w14:paraId="759769E6" w14:textId="77777777" w:rsidR="00D5192F" w:rsidRDefault="00D5192F" w:rsidP="00930F21">
      <w:pPr>
        <w:pStyle w:val="CommentText"/>
        <w:jc w:val="left"/>
      </w:pPr>
      <w:r>
        <w:rPr>
          <w:rStyle w:val="CommentReference"/>
        </w:rPr>
        <w:annotationRef/>
      </w:r>
      <w:r>
        <w:t>Use a table for this</w:t>
      </w:r>
    </w:p>
  </w:comment>
  <w:comment w:id="558" w:author="Chen Heller" w:date="2022-09-14T17:13:00Z" w:initials="CH">
    <w:p w14:paraId="0B51D0EF" w14:textId="0ED06318" w:rsidR="001926CA" w:rsidRDefault="001926CA">
      <w:pPr>
        <w:pStyle w:val="CommentText"/>
        <w:jc w:val="left"/>
      </w:pPr>
      <w:r>
        <w:rPr>
          <w:rStyle w:val="CommentReference"/>
        </w:rPr>
        <w:annotationRef/>
      </w:r>
      <w:r>
        <w:t>To Liad:</w:t>
      </w:r>
    </w:p>
    <w:p w14:paraId="1F5F9B9E" w14:textId="77777777" w:rsidR="001926CA" w:rsidRDefault="001926CA" w:rsidP="005B3FAD">
      <w:pPr>
        <w:pStyle w:val="CommentText"/>
        <w:jc w:val="left"/>
      </w:pPr>
      <w:r>
        <w:t>I added this table.</w:t>
      </w:r>
    </w:p>
  </w:comment>
  <w:comment w:id="587" w:author="Liad Mudrik" w:date="2022-09-12T13:38:00Z" w:initials="LM">
    <w:p w14:paraId="3FE78DFD" w14:textId="2A0E14C8" w:rsidR="0013510A" w:rsidRDefault="0013510A" w:rsidP="009E2325">
      <w:pPr>
        <w:jc w:val="left"/>
      </w:pPr>
      <w:r>
        <w:rPr>
          <w:rStyle w:val="CommentReference"/>
        </w:rPr>
        <w:annotationRef/>
      </w:r>
      <w:r>
        <w:rPr>
          <w:sz w:val="20"/>
          <w:szCs w:val="20"/>
        </w:rPr>
        <w:t>I really like the figure! Is there any chance you could add the lines (for each subject) like you have in the above figures? And on the other direction, can we have the other figures also include the distribution like you have here?</w:t>
      </w:r>
    </w:p>
    <w:p w14:paraId="6C67548E" w14:textId="77777777" w:rsidR="0013510A" w:rsidRDefault="0013510A" w:rsidP="009E2325">
      <w:pPr>
        <w:jc w:val="left"/>
      </w:pPr>
      <w:r>
        <w:rPr>
          <w:sz w:val="20"/>
          <w:szCs w:val="20"/>
        </w:rPr>
        <w:t>Also, I remember that in the past you had SEs for panel a - like figures. Can you add those to all figures in the thesis as well? (for the reaching movement)?</w:t>
      </w:r>
    </w:p>
  </w:comment>
  <w:comment w:id="589" w:author="Liad Mudrik" w:date="2022-09-12T16:30:00Z" w:initials="LM">
    <w:p w14:paraId="367DA168" w14:textId="77777777" w:rsidR="00ED7FF8" w:rsidRDefault="00ED7FF8" w:rsidP="00A23F86">
      <w:pPr>
        <w:jc w:val="left"/>
      </w:pPr>
      <w:r>
        <w:rPr>
          <w:rStyle w:val="CommentReference"/>
        </w:rPr>
        <w:annotationRef/>
      </w:r>
      <w:r>
        <w:rPr>
          <w:sz w:val="20"/>
          <w:szCs w:val="20"/>
        </w:rPr>
        <w:t>add, as we discussed</w:t>
      </w:r>
    </w:p>
  </w:comment>
  <w:comment w:id="594" w:author="Liad Mudrik" w:date="2022-09-12T17:01:00Z" w:initials="LM">
    <w:p w14:paraId="19B8362F" w14:textId="7F9651B0" w:rsidR="00704F58" w:rsidRDefault="00704F58" w:rsidP="008C7033">
      <w:pPr>
        <w:jc w:val="left"/>
      </w:pPr>
      <w:r>
        <w:rPr>
          <w:rStyle w:val="CommentReference"/>
        </w:rPr>
        <w:annotationRef/>
      </w:r>
      <w:r>
        <w:rPr>
          <w:sz w:val="20"/>
          <w:szCs w:val="20"/>
        </w:rPr>
        <w:t>quote some of the previous word repetition priming effects</w:t>
      </w:r>
    </w:p>
  </w:comment>
  <w:comment w:id="595" w:author="Liad Mudrik" w:date="2022-09-12T17:03:00Z" w:initials="LM">
    <w:p w14:paraId="76CF7F26" w14:textId="77777777" w:rsidR="005F1215" w:rsidRDefault="005F1215" w:rsidP="006671B8">
      <w:pPr>
        <w:jc w:val="left"/>
      </w:pPr>
      <w:r>
        <w:rPr>
          <w:rStyle w:val="CommentReference"/>
        </w:rPr>
        <w:annotationRef/>
      </w:r>
      <w:r>
        <w:rPr>
          <w:sz w:val="20"/>
          <w:szCs w:val="20"/>
        </w:rPr>
        <w:t>Dror’s paper?</w:t>
      </w:r>
    </w:p>
  </w:comment>
  <w:comment w:id="598" w:author="Liad Mudrik" w:date="2022-09-12T17:28:00Z" w:initials="LM">
    <w:p w14:paraId="6DE2CBC9" w14:textId="77777777" w:rsidR="006316CA" w:rsidRDefault="006316CA" w:rsidP="00FE52CA">
      <w:pPr>
        <w:jc w:val="left"/>
      </w:pPr>
      <w:r>
        <w:rPr>
          <w:rStyle w:val="CommentReference"/>
        </w:rPr>
        <w:annotationRef/>
      </w:r>
      <w:r>
        <w:rPr>
          <w:sz w:val="20"/>
          <w:szCs w:val="20"/>
        </w:rPr>
        <w:t>I have a feeling we’ve already been here :-) does any one actually says that? If so, give reference. If so, say “and accordingly might be expected to be more sensitive…”</w:t>
      </w:r>
    </w:p>
  </w:comment>
  <w:comment w:id="601" w:author="Chen Heller" w:date="2022-09-13T13:43:00Z" w:initials="CH">
    <w:p w14:paraId="5ECD902C" w14:textId="77777777" w:rsidR="006A758F" w:rsidRDefault="006A758F" w:rsidP="002D1706">
      <w:pPr>
        <w:pStyle w:val="CommentText"/>
        <w:jc w:val="left"/>
      </w:pPr>
      <w:r>
        <w:rPr>
          <w:rStyle w:val="CommentReference"/>
        </w:rPr>
        <w:annotationRef/>
      </w:r>
      <w:r>
        <w:t>IS thi swritten properly?</w:t>
      </w:r>
    </w:p>
  </w:comment>
  <w:comment w:id="602" w:author="Chen Heller" w:date="2022-09-04T13:36:00Z" w:initials="CH">
    <w:p w14:paraId="32662B10" w14:textId="704466F2" w:rsidR="009E3931" w:rsidRDefault="009E3931" w:rsidP="00E96D8E">
      <w:pPr>
        <w:pStyle w:val="CommentText"/>
      </w:pPr>
      <w:r>
        <w:rPr>
          <w:rStyle w:val="CommentReference"/>
        </w:rPr>
        <w:annotationRef/>
      </w:r>
      <w:r>
        <w:t>I considered an account for the noise on the trial level, but disregarded it since the noise should cancel out when averaging within participant.</w:t>
      </w:r>
    </w:p>
    <w:p w14:paraId="148EDAD5" w14:textId="77777777" w:rsidR="009E3931" w:rsidRDefault="009E3931" w:rsidP="00E96D8E">
      <w:pPr>
        <w:pStyle w:val="CommentText"/>
      </w:pPr>
    </w:p>
    <w:p w14:paraId="476DE4EF" w14:textId="77777777" w:rsidR="009E3931" w:rsidRDefault="009E3931" w:rsidP="00E96D8E">
      <w:pPr>
        <w:pStyle w:val="CommentText"/>
      </w:pPr>
      <w:r>
        <w:t>The explanation:</w:t>
      </w:r>
    </w:p>
    <w:p w14:paraId="57C983B6" w14:textId="77777777" w:rsidR="009E3931" w:rsidRDefault="009E3931" w:rsidP="00E96D8E">
      <w:pPr>
        <w:pStyle w:val="CommentText"/>
      </w:pPr>
      <w:r>
        <w:t>Different people might respond differently to the pressure caused by the strict timing demands of the experiment. This means responses will be rash/hasty for some of them. Applying accurate motor control on very fast movements is difficult [ref] which means that the movements will be less consistent/ repetitive. Thus the bias would be less noticeable for some participants than others.</w:t>
      </w:r>
    </w:p>
  </w:comment>
  <w:comment w:id="603" w:author="Liad Mudrik" w:date="2022-09-12T17:09:00Z" w:initials="LM">
    <w:p w14:paraId="2FF58999" w14:textId="77777777" w:rsidR="00AC79D4" w:rsidRDefault="00AC79D4" w:rsidP="007C7EDC">
      <w:pPr>
        <w:jc w:val="left"/>
      </w:pPr>
      <w:r>
        <w:rPr>
          <w:rStyle w:val="CommentReference"/>
        </w:rPr>
        <w:annotationRef/>
      </w:r>
      <w:r>
        <w:rPr>
          <w:sz w:val="20"/>
          <w:szCs w:val="20"/>
        </w:rPr>
        <w:t>if you can back this up with literature, I would</w:t>
      </w:r>
    </w:p>
  </w:comment>
  <w:comment w:id="604" w:author="Chen Heller" w:date="2022-09-14T14:55:00Z" w:initials="CH">
    <w:p w14:paraId="7BAFF792" w14:textId="77777777" w:rsidR="001016A8" w:rsidRDefault="001016A8" w:rsidP="00CC7C8B">
      <w:pPr>
        <w:pStyle w:val="CommentText"/>
        <w:jc w:val="left"/>
      </w:pPr>
      <w:r>
        <w:rPr>
          <w:rStyle w:val="CommentReference"/>
        </w:rPr>
        <w:annotationRef/>
      </w:r>
      <w:r>
        <w:t>Best I can do is compare realtive SD in all the studies that included both keyboard and motion tracking.</w:t>
      </w:r>
    </w:p>
  </w:comment>
  <w:comment w:id="605" w:author="Liad Mudrik" w:date="2022-09-12T17:09:00Z" w:initials="LM">
    <w:p w14:paraId="0DECE497" w14:textId="51BA3080" w:rsidR="00746BAC" w:rsidRDefault="00746BAC" w:rsidP="00FC32EF">
      <w:pPr>
        <w:jc w:val="left"/>
      </w:pPr>
      <w:r>
        <w:rPr>
          <w:rStyle w:val="CommentReference"/>
        </w:rPr>
        <w:annotationRef/>
      </w:r>
      <w:r>
        <w:rPr>
          <w:sz w:val="20"/>
          <w:szCs w:val="20"/>
        </w:rPr>
        <w:t>again, it would be good to back this up</w:t>
      </w:r>
    </w:p>
  </w:comment>
  <w:comment w:id="606" w:author="Liad Mudrik" w:date="2022-09-12T17:10:00Z" w:initials="LM">
    <w:p w14:paraId="70E9A686" w14:textId="77777777" w:rsidR="00FC6200" w:rsidRDefault="00FC6200" w:rsidP="00B21E16">
      <w:pPr>
        <w:jc w:val="left"/>
      </w:pPr>
      <w:r>
        <w:rPr>
          <w:rStyle w:val="CommentReference"/>
        </w:rPr>
        <w:annotationRef/>
      </w:r>
      <w:r>
        <w:rPr>
          <w:sz w:val="20"/>
          <w:szCs w:val="20"/>
        </w:rPr>
        <w:t>what does this reference index?</w:t>
      </w:r>
    </w:p>
  </w:comment>
  <w:comment w:id="607" w:author="Chen Heller" w:date="2022-09-13T13:45:00Z" w:initials="CH">
    <w:p w14:paraId="513FC114" w14:textId="77777777" w:rsidR="00714F4F" w:rsidRDefault="00714F4F" w:rsidP="00603047">
      <w:pPr>
        <w:pStyle w:val="CommentText"/>
        <w:jc w:val="left"/>
      </w:pPr>
      <w:r>
        <w:rPr>
          <w:rStyle w:val="CommentReference"/>
        </w:rPr>
        <w:annotationRef/>
      </w:r>
      <w:r>
        <w:t>Explanation about "relative standard deviation"</w:t>
      </w:r>
    </w:p>
  </w:comment>
  <w:comment w:id="611" w:author="Chen Heller" w:date="2022-09-14T15:28:00Z" w:initials="CH">
    <w:p w14:paraId="293CF456" w14:textId="77777777" w:rsidR="00C42DC7" w:rsidRDefault="00C42DC7" w:rsidP="00BE3618">
      <w:pPr>
        <w:pStyle w:val="CommentText"/>
        <w:jc w:val="left"/>
      </w:pPr>
      <w:r>
        <w:rPr>
          <w:rStyle w:val="CommentReference"/>
        </w:rPr>
        <w:annotationRef/>
      </w:r>
      <w:r>
        <w:t>Too l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B89988" w15:done="0"/>
  <w15:commentEx w15:paraId="59A7D187" w15:paraIdParent="4EB89988" w15:done="0"/>
  <w15:commentEx w15:paraId="2887BD71" w15:done="0"/>
  <w15:commentEx w15:paraId="7EAFA6EC" w15:paraIdParent="2887BD71" w15:done="0"/>
  <w15:commentEx w15:paraId="24AA99F6" w15:done="0"/>
  <w15:commentEx w15:paraId="3ED609D1" w15:done="0"/>
  <w15:commentEx w15:paraId="37F33C6B" w15:done="0"/>
  <w15:commentEx w15:paraId="3F7592A7" w15:paraIdParent="37F33C6B" w15:done="0"/>
  <w15:commentEx w15:paraId="64890F94" w15:paraIdParent="37F33C6B" w15:done="0"/>
  <w15:commentEx w15:paraId="0C608E34" w15:paraIdParent="37F33C6B" w15:done="0"/>
  <w15:commentEx w15:paraId="64C392AC" w15:done="0"/>
  <w15:commentEx w15:paraId="52189408" w15:done="0"/>
  <w15:commentEx w15:paraId="69B7ED1E" w15:done="0"/>
  <w15:commentEx w15:paraId="52370B4B" w15:done="0"/>
  <w15:commentEx w15:paraId="72C7F2FF" w15:done="0"/>
  <w15:commentEx w15:paraId="7FA8667A" w15:done="0"/>
  <w15:commentEx w15:paraId="52056BDC" w15:paraIdParent="7FA8667A" w15:done="0"/>
  <w15:commentEx w15:paraId="303C3C2A" w15:paraIdParent="7FA8667A" w15:done="0"/>
  <w15:commentEx w15:paraId="2FD43D9F" w15:done="0"/>
  <w15:commentEx w15:paraId="7159245A" w15:done="0"/>
  <w15:commentEx w15:paraId="1AF4768B" w15:done="0"/>
  <w15:commentEx w15:paraId="53FBDDAD" w15:done="0"/>
  <w15:commentEx w15:paraId="094AF53A" w15:done="0"/>
  <w15:commentEx w15:paraId="76B96918" w15:done="0"/>
  <w15:commentEx w15:paraId="48D7BC2B" w15:done="0"/>
  <w15:commentEx w15:paraId="065AC3F9" w15:done="0"/>
  <w15:commentEx w15:paraId="34F56238" w15:done="0"/>
  <w15:commentEx w15:paraId="2427B8A6" w15:done="0"/>
  <w15:commentEx w15:paraId="759769E6" w15:done="0"/>
  <w15:commentEx w15:paraId="1F5F9B9E" w15:done="0"/>
  <w15:commentEx w15:paraId="6C67548E" w15:done="0"/>
  <w15:commentEx w15:paraId="367DA168" w15:done="0"/>
  <w15:commentEx w15:paraId="19B8362F" w15:done="0"/>
  <w15:commentEx w15:paraId="76CF7F26" w15:done="0"/>
  <w15:commentEx w15:paraId="6DE2CBC9" w15:done="0"/>
  <w15:commentEx w15:paraId="5ECD902C" w15:done="0"/>
  <w15:commentEx w15:paraId="57C983B6" w15:done="0"/>
  <w15:commentEx w15:paraId="2FF58999" w15:done="0"/>
  <w15:commentEx w15:paraId="7BAFF792" w15:paraIdParent="2FF58999" w15:done="0"/>
  <w15:commentEx w15:paraId="0DECE497" w15:done="0"/>
  <w15:commentEx w15:paraId="70E9A686" w15:done="0"/>
  <w15:commentEx w15:paraId="513FC114" w15:paraIdParent="70E9A686" w15:done="0"/>
  <w15:commentEx w15:paraId="293CF4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710EB" w16cex:dateUtc="2022-06-29T14:56:00Z"/>
  <w16cex:commentExtensible w16cex:durableId="26C99EF7" w16cex:dateUtc="2022-09-12T19:05:00Z"/>
  <w16cex:commentExtensible w16cex:durableId="26C99F1D" w16cex:dateUtc="2022-09-12T19:05:00Z"/>
  <w16cex:commentExtensible w16cex:durableId="26CAF7A0" w16cex:dateUtc="2022-09-13T09:35:00Z"/>
  <w16cex:commentExtensible w16cex:durableId="26CC4654" w16cex:dateUtc="2022-09-14T09:23:00Z"/>
  <w16cex:commentExtensible w16cex:durableId="26C8D221" w16cex:dateUtc="2022-09-11T18:31:00Z"/>
  <w16cex:commentExtensible w16cex:durableId="26C99FD1" w16cex:dateUtc="2022-09-12T19:08:00Z"/>
  <w16cex:commentExtensible w16cex:durableId="26CB84B6" w16cex:dateUtc="2022-09-13T19:37:00Z"/>
  <w16cex:commentExtensible w16cex:durableId="26CB88CC" w16cex:dateUtc="2022-09-13T19:55:00Z"/>
  <w16cex:commentExtensible w16cex:durableId="26CC454E" w16cex:dateUtc="2022-09-14T09:19:00Z"/>
  <w16cex:commentExtensible w16cex:durableId="26CC893B" w16cex:dateUtc="2022-09-14T14:09:00Z"/>
  <w16cex:commentExtensible w16cex:durableId="26CC46E4" w16cex:dateUtc="2022-09-14T09:26:00Z"/>
  <w16cex:commentExtensible w16cex:durableId="26CC8943" w16cex:dateUtc="2022-09-14T14:09:00Z"/>
  <w16cex:commentExtensible w16cex:durableId="26C9AA92" w16cex:dateUtc="2022-09-12T19:54:00Z"/>
  <w16cex:commentExtensible w16cex:durableId="26C9AB8C" w16cex:dateUtc="2022-09-12T19:58:00Z"/>
  <w16cex:commentExtensible w16cex:durableId="26C9AA23" w16cex:dateUtc="2022-09-12T09:52:00Z"/>
  <w16cex:commentExtensible w16cex:durableId="26C9ADEB" w16cex:dateUtc="2022-09-12T20:08:00Z"/>
  <w16cex:commentExtensible w16cex:durableId="26CC48F7" w16cex:dateUtc="2022-09-14T09:35:00Z"/>
  <w16cex:commentExtensible w16cex:durableId="26CC894B" w16cex:dateUtc="2022-09-14T14:09:00Z"/>
  <w16cex:commentExtensible w16cex:durableId="26CB8A37" w16cex:dateUtc="2022-09-13T20:01:00Z"/>
  <w16cex:commentExtensible w16cex:durableId="26CAFDEC" w16cex:dateUtc="2022-09-13T10:01:00Z"/>
  <w16cex:commentExtensible w16cex:durableId="26C9AE5C" w16cex:dateUtc="2022-09-12T20:10:00Z"/>
  <w16cex:commentExtensible w16cex:durableId="26BAFD12" w16cex:dateUtc="2022-09-01T06:42:00Z"/>
  <w16cex:commentExtensible w16cex:durableId="26C9AE23" w16cex:dateUtc="2022-09-12T20:09:00Z"/>
  <w16cex:commentExtensible w16cex:durableId="26B32938" w16cex:dateUtc="2022-08-26T08:12:00Z"/>
  <w16cex:commentExtensible w16cex:durableId="26C9B2BA" w16cex:dateUtc="2022-09-12T20:29:00Z"/>
  <w16cex:commentExtensible w16cex:durableId="26C6C72D" w16cex:dateUtc="2022-09-10T05:19:00Z"/>
  <w16cex:commentExtensible w16cex:durableId="26C9B513" w16cex:dateUtc="2022-09-12T20:39:00Z"/>
  <w16cex:commentExtensible w16cex:durableId="26CC8AA1" w16cex:dateUtc="2022-09-14T14:15:00Z"/>
  <w16cex:commentExtensible w16cex:durableId="26CC8A34" w16cex:dateUtc="2022-09-14T14:13:00Z"/>
  <w16cex:commentExtensible w16cex:durableId="26C9B4F1" w16cex:dateUtc="2022-09-12T20:38:00Z"/>
  <w16cex:commentExtensible w16cex:durableId="26C9DD43" w16cex:dateUtc="2022-09-12T23:30:00Z"/>
  <w16cex:commentExtensible w16cex:durableId="26C9E46D" w16cex:dateUtc="2022-09-13T00:01:00Z"/>
  <w16cex:commentExtensible w16cex:durableId="26C9E4FE" w16cex:dateUtc="2022-09-13T00:03:00Z"/>
  <w16cex:commentExtensible w16cex:durableId="26C9EAA8" w16cex:dateUtc="2022-09-13T00:28:00Z"/>
  <w16cex:commentExtensible w16cex:durableId="26CB0788" w16cex:dateUtc="2022-09-13T10:43:00Z"/>
  <w16cex:commentExtensible w16cex:durableId="26BF287B" w16cex:dateUtc="2022-09-04T10:36:00Z"/>
  <w16cex:commentExtensible w16cex:durableId="26C9E63C" w16cex:dateUtc="2022-09-13T00:09:00Z"/>
  <w16cex:commentExtensible w16cex:durableId="26CC69CD" w16cex:dateUtc="2022-09-14T11:55:00Z"/>
  <w16cex:commentExtensible w16cex:durableId="26C9E65F" w16cex:dateUtc="2022-09-13T00:09:00Z"/>
  <w16cex:commentExtensible w16cex:durableId="26C9E696" w16cex:dateUtc="2022-09-13T00:10:00Z"/>
  <w16cex:commentExtensible w16cex:durableId="26CB07F2" w16cex:dateUtc="2022-09-13T10:45:00Z"/>
  <w16cex:commentExtensible w16cex:durableId="26CC7180" w16cex:dateUtc="2022-09-14T12: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B89988" w16cid:durableId="266710EB"/>
  <w16cid:commentId w16cid:paraId="59A7D187" w16cid:durableId="26C99EF7"/>
  <w16cid:commentId w16cid:paraId="2887BD71" w16cid:durableId="26C99F1D"/>
  <w16cid:commentId w16cid:paraId="7EAFA6EC" w16cid:durableId="26CAF7A0"/>
  <w16cid:commentId w16cid:paraId="24AA99F6" w16cid:durableId="26CC4654"/>
  <w16cid:commentId w16cid:paraId="3ED609D1" w16cid:durableId="26C8D221"/>
  <w16cid:commentId w16cid:paraId="37F33C6B" w16cid:durableId="26C99FD1"/>
  <w16cid:commentId w16cid:paraId="3F7592A7" w16cid:durableId="26CB84B6"/>
  <w16cid:commentId w16cid:paraId="64890F94" w16cid:durableId="26CB88CC"/>
  <w16cid:commentId w16cid:paraId="0C608E34" w16cid:durableId="26CC454E"/>
  <w16cid:commentId w16cid:paraId="64C392AC" w16cid:durableId="26CC893B"/>
  <w16cid:commentId w16cid:paraId="52189408" w16cid:durableId="26CC46E4"/>
  <w16cid:commentId w16cid:paraId="69B7ED1E" w16cid:durableId="26CC8943"/>
  <w16cid:commentId w16cid:paraId="52370B4B" w16cid:durableId="26C9AA92"/>
  <w16cid:commentId w16cid:paraId="72C7F2FF" w16cid:durableId="26C9AB8C"/>
  <w16cid:commentId w16cid:paraId="7FA8667A" w16cid:durableId="26C9AA23"/>
  <w16cid:commentId w16cid:paraId="52056BDC" w16cid:durableId="26C9ADEB"/>
  <w16cid:commentId w16cid:paraId="303C3C2A" w16cid:durableId="26CC48F7"/>
  <w16cid:commentId w16cid:paraId="2FD43D9F" w16cid:durableId="26CC894B"/>
  <w16cid:commentId w16cid:paraId="7159245A" w16cid:durableId="26CB8A37"/>
  <w16cid:commentId w16cid:paraId="1AF4768B" w16cid:durableId="26CAFDEC"/>
  <w16cid:commentId w16cid:paraId="53FBDDAD" w16cid:durableId="26C9AE5C"/>
  <w16cid:commentId w16cid:paraId="094AF53A" w16cid:durableId="26BAFD12"/>
  <w16cid:commentId w16cid:paraId="76B96918" w16cid:durableId="26C9AE23"/>
  <w16cid:commentId w16cid:paraId="48D7BC2B" w16cid:durableId="26B32938"/>
  <w16cid:commentId w16cid:paraId="065AC3F9" w16cid:durableId="26C9B2BA"/>
  <w16cid:commentId w16cid:paraId="34F56238" w16cid:durableId="26C6C72D"/>
  <w16cid:commentId w16cid:paraId="2427B8A6" w16cid:durableId="26C9B513"/>
  <w16cid:commentId w16cid:paraId="759769E6" w16cid:durableId="26CC8AA1"/>
  <w16cid:commentId w16cid:paraId="1F5F9B9E" w16cid:durableId="26CC8A34"/>
  <w16cid:commentId w16cid:paraId="6C67548E" w16cid:durableId="26C9B4F1"/>
  <w16cid:commentId w16cid:paraId="367DA168" w16cid:durableId="26C9DD43"/>
  <w16cid:commentId w16cid:paraId="19B8362F" w16cid:durableId="26C9E46D"/>
  <w16cid:commentId w16cid:paraId="76CF7F26" w16cid:durableId="26C9E4FE"/>
  <w16cid:commentId w16cid:paraId="6DE2CBC9" w16cid:durableId="26C9EAA8"/>
  <w16cid:commentId w16cid:paraId="5ECD902C" w16cid:durableId="26CB0788"/>
  <w16cid:commentId w16cid:paraId="57C983B6" w16cid:durableId="26BF287B"/>
  <w16cid:commentId w16cid:paraId="2FF58999" w16cid:durableId="26C9E63C"/>
  <w16cid:commentId w16cid:paraId="7BAFF792" w16cid:durableId="26CC69CD"/>
  <w16cid:commentId w16cid:paraId="0DECE497" w16cid:durableId="26C9E65F"/>
  <w16cid:commentId w16cid:paraId="70E9A686" w16cid:durableId="26C9E696"/>
  <w16cid:commentId w16cid:paraId="513FC114" w16cid:durableId="26CB07F2"/>
  <w16cid:commentId w16cid:paraId="293CF456" w16cid:durableId="26CC71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E0BDCD" w14:textId="77777777" w:rsidR="00DB37CC" w:rsidRDefault="00DB37CC" w:rsidP="00E96D8E">
      <w:r>
        <w:separator/>
      </w:r>
    </w:p>
  </w:endnote>
  <w:endnote w:type="continuationSeparator" w:id="0">
    <w:p w14:paraId="40ED5368" w14:textId="77777777" w:rsidR="00DB37CC" w:rsidRDefault="00DB37CC"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E20081" w14:textId="77777777" w:rsidR="00DB37CC" w:rsidRDefault="00DB37CC" w:rsidP="00E96D8E">
      <w:r>
        <w:separator/>
      </w:r>
    </w:p>
  </w:footnote>
  <w:footnote w:type="continuationSeparator" w:id="0">
    <w:p w14:paraId="28D3EFF0" w14:textId="77777777" w:rsidR="00DB37CC" w:rsidRDefault="00DB37CC"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6167539"/>
      <w:docPartObj>
        <w:docPartGallery w:val="Page Numbers (Top of Page)"/>
        <w:docPartUnique/>
      </w:docPartObj>
    </w:sdtPr>
    <w:sdtEndPr>
      <w:rPr>
        <w:noProof/>
      </w:rPr>
    </w:sdtEndPr>
    <w:sdtContent>
      <w:p w14:paraId="11BC8123" w14:textId="604FCC16" w:rsidR="008306CA" w:rsidRDefault="008306CA">
        <w:pPr>
          <w:pStyle w:val="Header"/>
        </w:pPr>
        <w:r>
          <w:fldChar w:fldCharType="begin"/>
        </w:r>
        <w:r>
          <w:instrText xml:space="preserve"> PAGE   \* MERGEFORMAT </w:instrText>
        </w:r>
        <w:r>
          <w:fldChar w:fldCharType="separate"/>
        </w:r>
        <w:r>
          <w:rPr>
            <w:noProof/>
          </w:rPr>
          <w:t>2</w:t>
        </w:r>
        <w:r>
          <w:rPr>
            <w:noProof/>
          </w:rPr>
          <w:fldChar w:fldCharType="end"/>
        </w:r>
      </w:p>
    </w:sdtContent>
  </w:sdt>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6"/>
  </w:num>
  <w:num w:numId="4" w16cid:durableId="2020572439">
    <w:abstractNumId w:val="11"/>
  </w:num>
  <w:num w:numId="5" w16cid:durableId="2135711790">
    <w:abstractNumId w:val="10"/>
  </w:num>
  <w:num w:numId="6" w16cid:durableId="1901012161">
    <w:abstractNumId w:val="6"/>
  </w:num>
  <w:num w:numId="7" w16cid:durableId="1447654621">
    <w:abstractNumId w:val="13"/>
  </w:num>
  <w:num w:numId="8" w16cid:durableId="745152321">
    <w:abstractNumId w:val="14"/>
  </w:num>
  <w:num w:numId="9" w16cid:durableId="1170019918">
    <w:abstractNumId w:val="12"/>
  </w:num>
  <w:num w:numId="10" w16cid:durableId="1747995171">
    <w:abstractNumId w:val="5"/>
  </w:num>
  <w:num w:numId="11" w16cid:durableId="1328169761">
    <w:abstractNumId w:val="15"/>
  </w:num>
  <w:num w:numId="12" w16cid:durableId="1070663993">
    <w:abstractNumId w:val="9"/>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 w:numId="20" w16cid:durableId="5289060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6789"/>
    <w:rsid w:val="00006F56"/>
    <w:rsid w:val="0000776A"/>
    <w:rsid w:val="00007C6C"/>
    <w:rsid w:val="0001046E"/>
    <w:rsid w:val="00010729"/>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51A9"/>
    <w:rsid w:val="0003552A"/>
    <w:rsid w:val="00035EB3"/>
    <w:rsid w:val="00035FA8"/>
    <w:rsid w:val="000360C2"/>
    <w:rsid w:val="00036854"/>
    <w:rsid w:val="000374A6"/>
    <w:rsid w:val="00037672"/>
    <w:rsid w:val="00037E4F"/>
    <w:rsid w:val="000402D6"/>
    <w:rsid w:val="00040826"/>
    <w:rsid w:val="00041109"/>
    <w:rsid w:val="000418CC"/>
    <w:rsid w:val="00041A7E"/>
    <w:rsid w:val="00041D70"/>
    <w:rsid w:val="000426E5"/>
    <w:rsid w:val="000427F1"/>
    <w:rsid w:val="0004324F"/>
    <w:rsid w:val="000438C2"/>
    <w:rsid w:val="000438FC"/>
    <w:rsid w:val="00043A11"/>
    <w:rsid w:val="00043A33"/>
    <w:rsid w:val="00043EEA"/>
    <w:rsid w:val="0004464E"/>
    <w:rsid w:val="000447DE"/>
    <w:rsid w:val="00045011"/>
    <w:rsid w:val="00045865"/>
    <w:rsid w:val="00045AE5"/>
    <w:rsid w:val="00045F12"/>
    <w:rsid w:val="00045FE5"/>
    <w:rsid w:val="00046913"/>
    <w:rsid w:val="000470DB"/>
    <w:rsid w:val="000475DF"/>
    <w:rsid w:val="00050F36"/>
    <w:rsid w:val="000517AB"/>
    <w:rsid w:val="00052C82"/>
    <w:rsid w:val="00053279"/>
    <w:rsid w:val="000540D0"/>
    <w:rsid w:val="000556D1"/>
    <w:rsid w:val="0005617C"/>
    <w:rsid w:val="000561B8"/>
    <w:rsid w:val="00056B2C"/>
    <w:rsid w:val="00057206"/>
    <w:rsid w:val="00057528"/>
    <w:rsid w:val="000575A4"/>
    <w:rsid w:val="00060B5C"/>
    <w:rsid w:val="00060FE2"/>
    <w:rsid w:val="000610E4"/>
    <w:rsid w:val="000618C8"/>
    <w:rsid w:val="00063624"/>
    <w:rsid w:val="000639FA"/>
    <w:rsid w:val="00063B24"/>
    <w:rsid w:val="00065032"/>
    <w:rsid w:val="00066C8F"/>
    <w:rsid w:val="000670D0"/>
    <w:rsid w:val="00067A0C"/>
    <w:rsid w:val="000708C7"/>
    <w:rsid w:val="000708EB"/>
    <w:rsid w:val="00070B6C"/>
    <w:rsid w:val="00070C13"/>
    <w:rsid w:val="00070F22"/>
    <w:rsid w:val="000715CA"/>
    <w:rsid w:val="0007249B"/>
    <w:rsid w:val="0007259E"/>
    <w:rsid w:val="0007317A"/>
    <w:rsid w:val="00073924"/>
    <w:rsid w:val="00073BA8"/>
    <w:rsid w:val="00073C55"/>
    <w:rsid w:val="000744A2"/>
    <w:rsid w:val="00075363"/>
    <w:rsid w:val="00075969"/>
    <w:rsid w:val="000771C7"/>
    <w:rsid w:val="00077925"/>
    <w:rsid w:val="000804AB"/>
    <w:rsid w:val="0008090E"/>
    <w:rsid w:val="000810A8"/>
    <w:rsid w:val="00081961"/>
    <w:rsid w:val="00081AB5"/>
    <w:rsid w:val="00081CDB"/>
    <w:rsid w:val="0008250B"/>
    <w:rsid w:val="0008346F"/>
    <w:rsid w:val="000841CA"/>
    <w:rsid w:val="00085675"/>
    <w:rsid w:val="00085B46"/>
    <w:rsid w:val="00086E17"/>
    <w:rsid w:val="0008758E"/>
    <w:rsid w:val="000901C4"/>
    <w:rsid w:val="00090482"/>
    <w:rsid w:val="000904B3"/>
    <w:rsid w:val="00090F73"/>
    <w:rsid w:val="00090FA8"/>
    <w:rsid w:val="000920D5"/>
    <w:rsid w:val="000936FE"/>
    <w:rsid w:val="00093ED3"/>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322"/>
    <w:rsid w:val="000A4571"/>
    <w:rsid w:val="000A461D"/>
    <w:rsid w:val="000A46FC"/>
    <w:rsid w:val="000A57D4"/>
    <w:rsid w:val="000A5DD3"/>
    <w:rsid w:val="000A6A44"/>
    <w:rsid w:val="000A6D7D"/>
    <w:rsid w:val="000A70AF"/>
    <w:rsid w:val="000A7147"/>
    <w:rsid w:val="000A79AA"/>
    <w:rsid w:val="000B0A4B"/>
    <w:rsid w:val="000B0F47"/>
    <w:rsid w:val="000B21D6"/>
    <w:rsid w:val="000B23B1"/>
    <w:rsid w:val="000B2D7C"/>
    <w:rsid w:val="000B2F82"/>
    <w:rsid w:val="000B335A"/>
    <w:rsid w:val="000B3669"/>
    <w:rsid w:val="000B3F6F"/>
    <w:rsid w:val="000B4215"/>
    <w:rsid w:val="000B4BF7"/>
    <w:rsid w:val="000B4D84"/>
    <w:rsid w:val="000B581A"/>
    <w:rsid w:val="000B5F56"/>
    <w:rsid w:val="000B62AF"/>
    <w:rsid w:val="000C08B9"/>
    <w:rsid w:val="000C12B0"/>
    <w:rsid w:val="000C177A"/>
    <w:rsid w:val="000C2171"/>
    <w:rsid w:val="000C234D"/>
    <w:rsid w:val="000C23B3"/>
    <w:rsid w:val="000C2464"/>
    <w:rsid w:val="000C25E6"/>
    <w:rsid w:val="000C2B5D"/>
    <w:rsid w:val="000C3552"/>
    <w:rsid w:val="000C3BAF"/>
    <w:rsid w:val="000C3D63"/>
    <w:rsid w:val="000C4079"/>
    <w:rsid w:val="000C456B"/>
    <w:rsid w:val="000C45A3"/>
    <w:rsid w:val="000C5896"/>
    <w:rsid w:val="000C73C2"/>
    <w:rsid w:val="000D0EC0"/>
    <w:rsid w:val="000D1105"/>
    <w:rsid w:val="000D14BE"/>
    <w:rsid w:val="000D172B"/>
    <w:rsid w:val="000D1936"/>
    <w:rsid w:val="000D1C59"/>
    <w:rsid w:val="000D1CC0"/>
    <w:rsid w:val="000D2409"/>
    <w:rsid w:val="000D257C"/>
    <w:rsid w:val="000D2A7B"/>
    <w:rsid w:val="000D54E0"/>
    <w:rsid w:val="000D7B1C"/>
    <w:rsid w:val="000E048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599E"/>
    <w:rsid w:val="000E6656"/>
    <w:rsid w:val="000E6B75"/>
    <w:rsid w:val="000E6BB5"/>
    <w:rsid w:val="000F04D8"/>
    <w:rsid w:val="000F239A"/>
    <w:rsid w:val="000F24FF"/>
    <w:rsid w:val="000F3303"/>
    <w:rsid w:val="000F3CE6"/>
    <w:rsid w:val="000F51E1"/>
    <w:rsid w:val="000F6069"/>
    <w:rsid w:val="000F625F"/>
    <w:rsid w:val="000F7554"/>
    <w:rsid w:val="00100C8A"/>
    <w:rsid w:val="00100CB9"/>
    <w:rsid w:val="001016A8"/>
    <w:rsid w:val="00102041"/>
    <w:rsid w:val="00102600"/>
    <w:rsid w:val="001034FA"/>
    <w:rsid w:val="00103CA0"/>
    <w:rsid w:val="00104A1A"/>
    <w:rsid w:val="00104F28"/>
    <w:rsid w:val="00105A3C"/>
    <w:rsid w:val="0010600A"/>
    <w:rsid w:val="00106015"/>
    <w:rsid w:val="001070A4"/>
    <w:rsid w:val="00107E5D"/>
    <w:rsid w:val="00110288"/>
    <w:rsid w:val="00110E44"/>
    <w:rsid w:val="00110E7A"/>
    <w:rsid w:val="00111021"/>
    <w:rsid w:val="00111697"/>
    <w:rsid w:val="00111A75"/>
    <w:rsid w:val="0011288F"/>
    <w:rsid w:val="00113B16"/>
    <w:rsid w:val="00113B55"/>
    <w:rsid w:val="00113BDC"/>
    <w:rsid w:val="00113E5D"/>
    <w:rsid w:val="00113F7D"/>
    <w:rsid w:val="00115003"/>
    <w:rsid w:val="00115AEF"/>
    <w:rsid w:val="0011641E"/>
    <w:rsid w:val="001169C6"/>
    <w:rsid w:val="00116C56"/>
    <w:rsid w:val="00116E0A"/>
    <w:rsid w:val="00117697"/>
    <w:rsid w:val="00121F45"/>
    <w:rsid w:val="00122755"/>
    <w:rsid w:val="00122F84"/>
    <w:rsid w:val="00122FDB"/>
    <w:rsid w:val="0012397A"/>
    <w:rsid w:val="00123D27"/>
    <w:rsid w:val="0012516F"/>
    <w:rsid w:val="001253A7"/>
    <w:rsid w:val="00126822"/>
    <w:rsid w:val="0012693A"/>
    <w:rsid w:val="00127736"/>
    <w:rsid w:val="0012779F"/>
    <w:rsid w:val="001279E0"/>
    <w:rsid w:val="00127BFA"/>
    <w:rsid w:val="00127CC6"/>
    <w:rsid w:val="001300C2"/>
    <w:rsid w:val="001306CF"/>
    <w:rsid w:val="00131334"/>
    <w:rsid w:val="001318E5"/>
    <w:rsid w:val="00132E94"/>
    <w:rsid w:val="001330A3"/>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C62"/>
    <w:rsid w:val="001406C6"/>
    <w:rsid w:val="00140CE6"/>
    <w:rsid w:val="00140DBB"/>
    <w:rsid w:val="00140F25"/>
    <w:rsid w:val="001413AA"/>
    <w:rsid w:val="0014206C"/>
    <w:rsid w:val="001428B9"/>
    <w:rsid w:val="00142A1B"/>
    <w:rsid w:val="00142EA6"/>
    <w:rsid w:val="00144437"/>
    <w:rsid w:val="001448F8"/>
    <w:rsid w:val="00145718"/>
    <w:rsid w:val="0014585C"/>
    <w:rsid w:val="00145BDF"/>
    <w:rsid w:val="00145C16"/>
    <w:rsid w:val="00146903"/>
    <w:rsid w:val="00146C1B"/>
    <w:rsid w:val="0014786A"/>
    <w:rsid w:val="00147F56"/>
    <w:rsid w:val="00151575"/>
    <w:rsid w:val="00151907"/>
    <w:rsid w:val="00151961"/>
    <w:rsid w:val="001537B9"/>
    <w:rsid w:val="001545CD"/>
    <w:rsid w:val="001546D4"/>
    <w:rsid w:val="00154EA4"/>
    <w:rsid w:val="00156B76"/>
    <w:rsid w:val="001601EF"/>
    <w:rsid w:val="0016027A"/>
    <w:rsid w:val="00160722"/>
    <w:rsid w:val="00160C1A"/>
    <w:rsid w:val="00160CCB"/>
    <w:rsid w:val="001610B1"/>
    <w:rsid w:val="001617E7"/>
    <w:rsid w:val="001623ED"/>
    <w:rsid w:val="001624DE"/>
    <w:rsid w:val="00163F52"/>
    <w:rsid w:val="001644D5"/>
    <w:rsid w:val="00164671"/>
    <w:rsid w:val="00164C29"/>
    <w:rsid w:val="00166587"/>
    <w:rsid w:val="00166A9B"/>
    <w:rsid w:val="00167E05"/>
    <w:rsid w:val="001700A8"/>
    <w:rsid w:val="00170C82"/>
    <w:rsid w:val="00170ED8"/>
    <w:rsid w:val="00171C1B"/>
    <w:rsid w:val="0017224B"/>
    <w:rsid w:val="0017255B"/>
    <w:rsid w:val="001726BC"/>
    <w:rsid w:val="001727BA"/>
    <w:rsid w:val="0017292F"/>
    <w:rsid w:val="00172FD0"/>
    <w:rsid w:val="00173326"/>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66B"/>
    <w:rsid w:val="001870BF"/>
    <w:rsid w:val="001878C6"/>
    <w:rsid w:val="00187EC9"/>
    <w:rsid w:val="0019030C"/>
    <w:rsid w:val="00192472"/>
    <w:rsid w:val="001924FD"/>
    <w:rsid w:val="001926CA"/>
    <w:rsid w:val="0019375F"/>
    <w:rsid w:val="001938E9"/>
    <w:rsid w:val="00193E58"/>
    <w:rsid w:val="00194358"/>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1770"/>
    <w:rsid w:val="001A1E55"/>
    <w:rsid w:val="001A1EA3"/>
    <w:rsid w:val="001A1ED9"/>
    <w:rsid w:val="001A2A7D"/>
    <w:rsid w:val="001A2B81"/>
    <w:rsid w:val="001A2F5A"/>
    <w:rsid w:val="001A3124"/>
    <w:rsid w:val="001A3D21"/>
    <w:rsid w:val="001A5E76"/>
    <w:rsid w:val="001A63B3"/>
    <w:rsid w:val="001A789C"/>
    <w:rsid w:val="001A7B76"/>
    <w:rsid w:val="001A7D06"/>
    <w:rsid w:val="001B022C"/>
    <w:rsid w:val="001B1247"/>
    <w:rsid w:val="001B15B9"/>
    <w:rsid w:val="001B1644"/>
    <w:rsid w:val="001B16FC"/>
    <w:rsid w:val="001B187C"/>
    <w:rsid w:val="001B1E20"/>
    <w:rsid w:val="001B1EA8"/>
    <w:rsid w:val="001B2C33"/>
    <w:rsid w:val="001B34B0"/>
    <w:rsid w:val="001B37E5"/>
    <w:rsid w:val="001B3E41"/>
    <w:rsid w:val="001B4029"/>
    <w:rsid w:val="001B4150"/>
    <w:rsid w:val="001B42C3"/>
    <w:rsid w:val="001B4591"/>
    <w:rsid w:val="001B4828"/>
    <w:rsid w:val="001B4C3F"/>
    <w:rsid w:val="001B4C51"/>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CCB"/>
    <w:rsid w:val="001C60AE"/>
    <w:rsid w:val="001C6738"/>
    <w:rsid w:val="001C68DB"/>
    <w:rsid w:val="001C6E90"/>
    <w:rsid w:val="001C7112"/>
    <w:rsid w:val="001C733A"/>
    <w:rsid w:val="001C7715"/>
    <w:rsid w:val="001D013F"/>
    <w:rsid w:val="001D0489"/>
    <w:rsid w:val="001D0C5A"/>
    <w:rsid w:val="001D0E54"/>
    <w:rsid w:val="001D1446"/>
    <w:rsid w:val="001D150D"/>
    <w:rsid w:val="001D15C6"/>
    <w:rsid w:val="001D3A88"/>
    <w:rsid w:val="001D3E89"/>
    <w:rsid w:val="001D5177"/>
    <w:rsid w:val="001D5BF1"/>
    <w:rsid w:val="001D6067"/>
    <w:rsid w:val="001D6265"/>
    <w:rsid w:val="001D6512"/>
    <w:rsid w:val="001D6F19"/>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6D35"/>
    <w:rsid w:val="001E73BA"/>
    <w:rsid w:val="001E74C0"/>
    <w:rsid w:val="001E75F1"/>
    <w:rsid w:val="001E7E52"/>
    <w:rsid w:val="001F0D4E"/>
    <w:rsid w:val="001F14C2"/>
    <w:rsid w:val="001F1726"/>
    <w:rsid w:val="001F1A45"/>
    <w:rsid w:val="001F266C"/>
    <w:rsid w:val="001F2731"/>
    <w:rsid w:val="001F28FD"/>
    <w:rsid w:val="001F29A9"/>
    <w:rsid w:val="001F39C3"/>
    <w:rsid w:val="001F3AF5"/>
    <w:rsid w:val="001F3C9B"/>
    <w:rsid w:val="001F3CD4"/>
    <w:rsid w:val="001F4284"/>
    <w:rsid w:val="001F4318"/>
    <w:rsid w:val="001F4C86"/>
    <w:rsid w:val="001F5C20"/>
    <w:rsid w:val="001F68A9"/>
    <w:rsid w:val="001F6E52"/>
    <w:rsid w:val="001F76F0"/>
    <w:rsid w:val="001F7E99"/>
    <w:rsid w:val="00200759"/>
    <w:rsid w:val="00200A9F"/>
    <w:rsid w:val="00200E5D"/>
    <w:rsid w:val="00201CB0"/>
    <w:rsid w:val="00202472"/>
    <w:rsid w:val="00202F84"/>
    <w:rsid w:val="0020308A"/>
    <w:rsid w:val="002032B0"/>
    <w:rsid w:val="00203345"/>
    <w:rsid w:val="002041CD"/>
    <w:rsid w:val="00204617"/>
    <w:rsid w:val="00205077"/>
    <w:rsid w:val="0020511F"/>
    <w:rsid w:val="0020575E"/>
    <w:rsid w:val="002057FC"/>
    <w:rsid w:val="00207190"/>
    <w:rsid w:val="00207923"/>
    <w:rsid w:val="0021061A"/>
    <w:rsid w:val="00210691"/>
    <w:rsid w:val="0021076E"/>
    <w:rsid w:val="00211090"/>
    <w:rsid w:val="00211536"/>
    <w:rsid w:val="00211609"/>
    <w:rsid w:val="002117CC"/>
    <w:rsid w:val="002120B2"/>
    <w:rsid w:val="002124FE"/>
    <w:rsid w:val="00212789"/>
    <w:rsid w:val="00212D8D"/>
    <w:rsid w:val="00212E1E"/>
    <w:rsid w:val="0021349A"/>
    <w:rsid w:val="00213718"/>
    <w:rsid w:val="00213D82"/>
    <w:rsid w:val="002142E8"/>
    <w:rsid w:val="00214426"/>
    <w:rsid w:val="0021465D"/>
    <w:rsid w:val="00214847"/>
    <w:rsid w:val="00215318"/>
    <w:rsid w:val="002154B5"/>
    <w:rsid w:val="002154F5"/>
    <w:rsid w:val="002159ED"/>
    <w:rsid w:val="00215D10"/>
    <w:rsid w:val="00215E02"/>
    <w:rsid w:val="00216E1D"/>
    <w:rsid w:val="002171F9"/>
    <w:rsid w:val="00220703"/>
    <w:rsid w:val="0022111D"/>
    <w:rsid w:val="00221760"/>
    <w:rsid w:val="00221891"/>
    <w:rsid w:val="002219BE"/>
    <w:rsid w:val="00222164"/>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85D"/>
    <w:rsid w:val="00234B6D"/>
    <w:rsid w:val="002355CD"/>
    <w:rsid w:val="00235843"/>
    <w:rsid w:val="00235A05"/>
    <w:rsid w:val="00235E60"/>
    <w:rsid w:val="002361C2"/>
    <w:rsid w:val="00236E07"/>
    <w:rsid w:val="00237BE6"/>
    <w:rsid w:val="00240180"/>
    <w:rsid w:val="00240A36"/>
    <w:rsid w:val="00240D10"/>
    <w:rsid w:val="002411D5"/>
    <w:rsid w:val="002417C7"/>
    <w:rsid w:val="002417FA"/>
    <w:rsid w:val="002426A6"/>
    <w:rsid w:val="00242C6E"/>
    <w:rsid w:val="00242ECA"/>
    <w:rsid w:val="002435D8"/>
    <w:rsid w:val="002436A8"/>
    <w:rsid w:val="00243720"/>
    <w:rsid w:val="00243C1F"/>
    <w:rsid w:val="002443DB"/>
    <w:rsid w:val="00244B03"/>
    <w:rsid w:val="00244D65"/>
    <w:rsid w:val="00245008"/>
    <w:rsid w:val="002453A3"/>
    <w:rsid w:val="00245B58"/>
    <w:rsid w:val="0024685B"/>
    <w:rsid w:val="0024692C"/>
    <w:rsid w:val="00246D3C"/>
    <w:rsid w:val="002474E6"/>
    <w:rsid w:val="00247A2B"/>
    <w:rsid w:val="00247BE4"/>
    <w:rsid w:val="00250CC1"/>
    <w:rsid w:val="002511B4"/>
    <w:rsid w:val="0025214C"/>
    <w:rsid w:val="00252575"/>
    <w:rsid w:val="00253BED"/>
    <w:rsid w:val="002543C4"/>
    <w:rsid w:val="00254B4E"/>
    <w:rsid w:val="00255122"/>
    <w:rsid w:val="0025568C"/>
    <w:rsid w:val="00256119"/>
    <w:rsid w:val="002566AD"/>
    <w:rsid w:val="002566CA"/>
    <w:rsid w:val="00256948"/>
    <w:rsid w:val="0025720C"/>
    <w:rsid w:val="00260B74"/>
    <w:rsid w:val="0026173E"/>
    <w:rsid w:val="00261B3E"/>
    <w:rsid w:val="002621B5"/>
    <w:rsid w:val="00263294"/>
    <w:rsid w:val="00264247"/>
    <w:rsid w:val="00264327"/>
    <w:rsid w:val="00264C7A"/>
    <w:rsid w:val="00264E7D"/>
    <w:rsid w:val="00266304"/>
    <w:rsid w:val="0026696C"/>
    <w:rsid w:val="00266A3E"/>
    <w:rsid w:val="00266F20"/>
    <w:rsid w:val="00267106"/>
    <w:rsid w:val="002674EC"/>
    <w:rsid w:val="00270BDA"/>
    <w:rsid w:val="00271F8F"/>
    <w:rsid w:val="002723F7"/>
    <w:rsid w:val="00272960"/>
    <w:rsid w:val="00272E61"/>
    <w:rsid w:val="002745C1"/>
    <w:rsid w:val="0027524C"/>
    <w:rsid w:val="0027535D"/>
    <w:rsid w:val="00275555"/>
    <w:rsid w:val="00275D34"/>
    <w:rsid w:val="002761FE"/>
    <w:rsid w:val="002767E0"/>
    <w:rsid w:val="00276C9D"/>
    <w:rsid w:val="00276F6F"/>
    <w:rsid w:val="002777EE"/>
    <w:rsid w:val="00277DDF"/>
    <w:rsid w:val="002805E7"/>
    <w:rsid w:val="00280F21"/>
    <w:rsid w:val="00281898"/>
    <w:rsid w:val="00282180"/>
    <w:rsid w:val="00282594"/>
    <w:rsid w:val="00283229"/>
    <w:rsid w:val="00283362"/>
    <w:rsid w:val="00283780"/>
    <w:rsid w:val="00283CE4"/>
    <w:rsid w:val="00285237"/>
    <w:rsid w:val="00285D62"/>
    <w:rsid w:val="00285F78"/>
    <w:rsid w:val="00286482"/>
    <w:rsid w:val="002869C6"/>
    <w:rsid w:val="00286F95"/>
    <w:rsid w:val="002872BA"/>
    <w:rsid w:val="00287469"/>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D13"/>
    <w:rsid w:val="00296FEE"/>
    <w:rsid w:val="002972E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9"/>
    <w:rsid w:val="002A4B4D"/>
    <w:rsid w:val="002A5026"/>
    <w:rsid w:val="002A5658"/>
    <w:rsid w:val="002A5D3E"/>
    <w:rsid w:val="002A611B"/>
    <w:rsid w:val="002A64E7"/>
    <w:rsid w:val="002A67DA"/>
    <w:rsid w:val="002A69C9"/>
    <w:rsid w:val="002A69D6"/>
    <w:rsid w:val="002A6FB1"/>
    <w:rsid w:val="002A75DD"/>
    <w:rsid w:val="002A75E6"/>
    <w:rsid w:val="002B2300"/>
    <w:rsid w:val="002B243A"/>
    <w:rsid w:val="002B2AC5"/>
    <w:rsid w:val="002B390A"/>
    <w:rsid w:val="002B39BD"/>
    <w:rsid w:val="002B3D75"/>
    <w:rsid w:val="002B3DD7"/>
    <w:rsid w:val="002B4328"/>
    <w:rsid w:val="002B67DE"/>
    <w:rsid w:val="002B69FB"/>
    <w:rsid w:val="002B6B6F"/>
    <w:rsid w:val="002B6F94"/>
    <w:rsid w:val="002B70D4"/>
    <w:rsid w:val="002B73D8"/>
    <w:rsid w:val="002B76E2"/>
    <w:rsid w:val="002C0DC1"/>
    <w:rsid w:val="002C106B"/>
    <w:rsid w:val="002C1294"/>
    <w:rsid w:val="002C1431"/>
    <w:rsid w:val="002C1CE0"/>
    <w:rsid w:val="002C1D95"/>
    <w:rsid w:val="002C30C6"/>
    <w:rsid w:val="002C3E13"/>
    <w:rsid w:val="002C4159"/>
    <w:rsid w:val="002C4610"/>
    <w:rsid w:val="002C4795"/>
    <w:rsid w:val="002C4806"/>
    <w:rsid w:val="002C4D56"/>
    <w:rsid w:val="002C5295"/>
    <w:rsid w:val="002C64BB"/>
    <w:rsid w:val="002C7614"/>
    <w:rsid w:val="002D00F6"/>
    <w:rsid w:val="002D0222"/>
    <w:rsid w:val="002D16B3"/>
    <w:rsid w:val="002D19AA"/>
    <w:rsid w:val="002D19AE"/>
    <w:rsid w:val="002D1D26"/>
    <w:rsid w:val="002D23B9"/>
    <w:rsid w:val="002D3024"/>
    <w:rsid w:val="002D32A7"/>
    <w:rsid w:val="002D3762"/>
    <w:rsid w:val="002D3986"/>
    <w:rsid w:val="002D3E32"/>
    <w:rsid w:val="002D4085"/>
    <w:rsid w:val="002D4450"/>
    <w:rsid w:val="002D47E4"/>
    <w:rsid w:val="002D4AE1"/>
    <w:rsid w:val="002D4F84"/>
    <w:rsid w:val="002D52B3"/>
    <w:rsid w:val="002D5AD2"/>
    <w:rsid w:val="002D5B02"/>
    <w:rsid w:val="002D6956"/>
    <w:rsid w:val="002D7235"/>
    <w:rsid w:val="002D7DC8"/>
    <w:rsid w:val="002E00A5"/>
    <w:rsid w:val="002E0D06"/>
    <w:rsid w:val="002E11F6"/>
    <w:rsid w:val="002E1234"/>
    <w:rsid w:val="002E1995"/>
    <w:rsid w:val="002E1B80"/>
    <w:rsid w:val="002E1C88"/>
    <w:rsid w:val="002E24A3"/>
    <w:rsid w:val="002E260E"/>
    <w:rsid w:val="002E2682"/>
    <w:rsid w:val="002E30D9"/>
    <w:rsid w:val="002E3A43"/>
    <w:rsid w:val="002E3A53"/>
    <w:rsid w:val="002E3E1A"/>
    <w:rsid w:val="002E3F67"/>
    <w:rsid w:val="002E44A3"/>
    <w:rsid w:val="002E465F"/>
    <w:rsid w:val="002E5556"/>
    <w:rsid w:val="002E6192"/>
    <w:rsid w:val="002E61A9"/>
    <w:rsid w:val="002E6EAB"/>
    <w:rsid w:val="002E757C"/>
    <w:rsid w:val="002E78B8"/>
    <w:rsid w:val="002F1DD5"/>
    <w:rsid w:val="002F313C"/>
    <w:rsid w:val="002F325F"/>
    <w:rsid w:val="002F328C"/>
    <w:rsid w:val="002F33FF"/>
    <w:rsid w:val="002F350E"/>
    <w:rsid w:val="002F360B"/>
    <w:rsid w:val="002F3D86"/>
    <w:rsid w:val="002F4185"/>
    <w:rsid w:val="002F494F"/>
    <w:rsid w:val="002F4EF9"/>
    <w:rsid w:val="002F522D"/>
    <w:rsid w:val="002F5D2D"/>
    <w:rsid w:val="002F5E5D"/>
    <w:rsid w:val="002F5F3E"/>
    <w:rsid w:val="002F6C19"/>
    <w:rsid w:val="002F78EC"/>
    <w:rsid w:val="00300D34"/>
    <w:rsid w:val="00300E88"/>
    <w:rsid w:val="00302100"/>
    <w:rsid w:val="00302874"/>
    <w:rsid w:val="00303325"/>
    <w:rsid w:val="0030357B"/>
    <w:rsid w:val="00303E44"/>
    <w:rsid w:val="0030440D"/>
    <w:rsid w:val="0030479F"/>
    <w:rsid w:val="003050A1"/>
    <w:rsid w:val="0030554A"/>
    <w:rsid w:val="00305977"/>
    <w:rsid w:val="00305CBB"/>
    <w:rsid w:val="00306903"/>
    <w:rsid w:val="00306D63"/>
    <w:rsid w:val="00307160"/>
    <w:rsid w:val="003072A4"/>
    <w:rsid w:val="00307A39"/>
    <w:rsid w:val="00307E69"/>
    <w:rsid w:val="003103B7"/>
    <w:rsid w:val="00310641"/>
    <w:rsid w:val="00311F71"/>
    <w:rsid w:val="0031210F"/>
    <w:rsid w:val="00312F4D"/>
    <w:rsid w:val="00314072"/>
    <w:rsid w:val="00314527"/>
    <w:rsid w:val="00315007"/>
    <w:rsid w:val="00315B3A"/>
    <w:rsid w:val="00315F51"/>
    <w:rsid w:val="00316A29"/>
    <w:rsid w:val="003172D7"/>
    <w:rsid w:val="0031754F"/>
    <w:rsid w:val="00320113"/>
    <w:rsid w:val="00320172"/>
    <w:rsid w:val="0032042D"/>
    <w:rsid w:val="00321DDE"/>
    <w:rsid w:val="003221FC"/>
    <w:rsid w:val="00322224"/>
    <w:rsid w:val="00322E2A"/>
    <w:rsid w:val="00323300"/>
    <w:rsid w:val="003235FE"/>
    <w:rsid w:val="003241D3"/>
    <w:rsid w:val="0032453F"/>
    <w:rsid w:val="00324863"/>
    <w:rsid w:val="00324901"/>
    <w:rsid w:val="00324D6B"/>
    <w:rsid w:val="00326122"/>
    <w:rsid w:val="003279D0"/>
    <w:rsid w:val="00327FC8"/>
    <w:rsid w:val="0033027F"/>
    <w:rsid w:val="00330627"/>
    <w:rsid w:val="0033114B"/>
    <w:rsid w:val="00331E67"/>
    <w:rsid w:val="00331EB1"/>
    <w:rsid w:val="00333028"/>
    <w:rsid w:val="003334B5"/>
    <w:rsid w:val="00333DEB"/>
    <w:rsid w:val="0033425C"/>
    <w:rsid w:val="0033432A"/>
    <w:rsid w:val="00334D4C"/>
    <w:rsid w:val="00334D5D"/>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DE9"/>
    <w:rsid w:val="00344016"/>
    <w:rsid w:val="00345F6E"/>
    <w:rsid w:val="00346A1C"/>
    <w:rsid w:val="00346BB1"/>
    <w:rsid w:val="00346DF9"/>
    <w:rsid w:val="00347120"/>
    <w:rsid w:val="00347162"/>
    <w:rsid w:val="0035029B"/>
    <w:rsid w:val="00350EBF"/>
    <w:rsid w:val="00351B74"/>
    <w:rsid w:val="00352773"/>
    <w:rsid w:val="00352B3C"/>
    <w:rsid w:val="0035360E"/>
    <w:rsid w:val="00353725"/>
    <w:rsid w:val="00353B77"/>
    <w:rsid w:val="00353BE6"/>
    <w:rsid w:val="00353F1B"/>
    <w:rsid w:val="00354457"/>
    <w:rsid w:val="003547AD"/>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024"/>
    <w:rsid w:val="003642CD"/>
    <w:rsid w:val="00365322"/>
    <w:rsid w:val="003654A5"/>
    <w:rsid w:val="00365BE2"/>
    <w:rsid w:val="00365CAE"/>
    <w:rsid w:val="003666F9"/>
    <w:rsid w:val="00367316"/>
    <w:rsid w:val="0036771C"/>
    <w:rsid w:val="00367974"/>
    <w:rsid w:val="00367B60"/>
    <w:rsid w:val="00367CA5"/>
    <w:rsid w:val="00367D35"/>
    <w:rsid w:val="00367F4F"/>
    <w:rsid w:val="003703B4"/>
    <w:rsid w:val="003703EE"/>
    <w:rsid w:val="00370CA0"/>
    <w:rsid w:val="00371BE6"/>
    <w:rsid w:val="003723A9"/>
    <w:rsid w:val="00372631"/>
    <w:rsid w:val="00372F74"/>
    <w:rsid w:val="00374877"/>
    <w:rsid w:val="00374AED"/>
    <w:rsid w:val="00374BAF"/>
    <w:rsid w:val="00374F2B"/>
    <w:rsid w:val="003752BA"/>
    <w:rsid w:val="00375367"/>
    <w:rsid w:val="0037721D"/>
    <w:rsid w:val="00377429"/>
    <w:rsid w:val="00381020"/>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E37"/>
    <w:rsid w:val="0039299B"/>
    <w:rsid w:val="00393921"/>
    <w:rsid w:val="00393DE0"/>
    <w:rsid w:val="00394A04"/>
    <w:rsid w:val="0039629B"/>
    <w:rsid w:val="00396E66"/>
    <w:rsid w:val="00397BE4"/>
    <w:rsid w:val="003A0213"/>
    <w:rsid w:val="003A0A81"/>
    <w:rsid w:val="003A101A"/>
    <w:rsid w:val="003A10AE"/>
    <w:rsid w:val="003A1311"/>
    <w:rsid w:val="003A2B63"/>
    <w:rsid w:val="003A401F"/>
    <w:rsid w:val="003A4A50"/>
    <w:rsid w:val="003A4EEF"/>
    <w:rsid w:val="003A4F55"/>
    <w:rsid w:val="003A4FC0"/>
    <w:rsid w:val="003A558E"/>
    <w:rsid w:val="003A5BBB"/>
    <w:rsid w:val="003A61EA"/>
    <w:rsid w:val="003A7204"/>
    <w:rsid w:val="003B10E1"/>
    <w:rsid w:val="003B1809"/>
    <w:rsid w:val="003B1BD0"/>
    <w:rsid w:val="003B1E16"/>
    <w:rsid w:val="003B21E7"/>
    <w:rsid w:val="003B25EF"/>
    <w:rsid w:val="003B295C"/>
    <w:rsid w:val="003B3AF4"/>
    <w:rsid w:val="003B4107"/>
    <w:rsid w:val="003B5367"/>
    <w:rsid w:val="003B5D17"/>
    <w:rsid w:val="003B6230"/>
    <w:rsid w:val="003B68E7"/>
    <w:rsid w:val="003B6AF2"/>
    <w:rsid w:val="003B6DD9"/>
    <w:rsid w:val="003B76FA"/>
    <w:rsid w:val="003B7F7E"/>
    <w:rsid w:val="003C2EBA"/>
    <w:rsid w:val="003C2F0B"/>
    <w:rsid w:val="003C3262"/>
    <w:rsid w:val="003C37F0"/>
    <w:rsid w:val="003C38CB"/>
    <w:rsid w:val="003C49D4"/>
    <w:rsid w:val="003C4B28"/>
    <w:rsid w:val="003C57F0"/>
    <w:rsid w:val="003C6E90"/>
    <w:rsid w:val="003C716D"/>
    <w:rsid w:val="003C7461"/>
    <w:rsid w:val="003C746F"/>
    <w:rsid w:val="003C7529"/>
    <w:rsid w:val="003C7A66"/>
    <w:rsid w:val="003C7FCB"/>
    <w:rsid w:val="003D0BBC"/>
    <w:rsid w:val="003D0D68"/>
    <w:rsid w:val="003D0F3C"/>
    <w:rsid w:val="003D11DB"/>
    <w:rsid w:val="003D164E"/>
    <w:rsid w:val="003D20C0"/>
    <w:rsid w:val="003D2C1C"/>
    <w:rsid w:val="003D3679"/>
    <w:rsid w:val="003D3B05"/>
    <w:rsid w:val="003D465E"/>
    <w:rsid w:val="003D4E97"/>
    <w:rsid w:val="003D53EE"/>
    <w:rsid w:val="003D6174"/>
    <w:rsid w:val="003D66DB"/>
    <w:rsid w:val="003D683E"/>
    <w:rsid w:val="003D7A0F"/>
    <w:rsid w:val="003E0107"/>
    <w:rsid w:val="003E0A82"/>
    <w:rsid w:val="003E15C1"/>
    <w:rsid w:val="003E19AC"/>
    <w:rsid w:val="003E2985"/>
    <w:rsid w:val="003E334F"/>
    <w:rsid w:val="003E342F"/>
    <w:rsid w:val="003E68C4"/>
    <w:rsid w:val="003E7833"/>
    <w:rsid w:val="003F043B"/>
    <w:rsid w:val="003F0F31"/>
    <w:rsid w:val="003F1639"/>
    <w:rsid w:val="003F17C8"/>
    <w:rsid w:val="003F1817"/>
    <w:rsid w:val="003F1865"/>
    <w:rsid w:val="003F2C2D"/>
    <w:rsid w:val="003F34C1"/>
    <w:rsid w:val="003F4204"/>
    <w:rsid w:val="003F46A8"/>
    <w:rsid w:val="003F5172"/>
    <w:rsid w:val="003F656E"/>
    <w:rsid w:val="003F65E8"/>
    <w:rsid w:val="003F6A02"/>
    <w:rsid w:val="003F6AD7"/>
    <w:rsid w:val="003F6F4F"/>
    <w:rsid w:val="003F77CF"/>
    <w:rsid w:val="00400416"/>
    <w:rsid w:val="00400473"/>
    <w:rsid w:val="0040077A"/>
    <w:rsid w:val="00400848"/>
    <w:rsid w:val="00401917"/>
    <w:rsid w:val="00401F39"/>
    <w:rsid w:val="004020A6"/>
    <w:rsid w:val="00402BB2"/>
    <w:rsid w:val="004034AA"/>
    <w:rsid w:val="00404370"/>
    <w:rsid w:val="00404743"/>
    <w:rsid w:val="00405473"/>
    <w:rsid w:val="004058A7"/>
    <w:rsid w:val="0040665E"/>
    <w:rsid w:val="00407745"/>
    <w:rsid w:val="00407760"/>
    <w:rsid w:val="00407779"/>
    <w:rsid w:val="00407A58"/>
    <w:rsid w:val="004102F8"/>
    <w:rsid w:val="00411A03"/>
    <w:rsid w:val="00411F18"/>
    <w:rsid w:val="0041233D"/>
    <w:rsid w:val="004124F4"/>
    <w:rsid w:val="00412F43"/>
    <w:rsid w:val="004130C2"/>
    <w:rsid w:val="00413779"/>
    <w:rsid w:val="00413857"/>
    <w:rsid w:val="00413AD9"/>
    <w:rsid w:val="00413ECD"/>
    <w:rsid w:val="00414288"/>
    <w:rsid w:val="004149E5"/>
    <w:rsid w:val="00414D51"/>
    <w:rsid w:val="0041600A"/>
    <w:rsid w:val="00416040"/>
    <w:rsid w:val="004163F8"/>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CDA"/>
    <w:rsid w:val="00422E34"/>
    <w:rsid w:val="0042315E"/>
    <w:rsid w:val="00425B72"/>
    <w:rsid w:val="00425C33"/>
    <w:rsid w:val="0042632C"/>
    <w:rsid w:val="004269B7"/>
    <w:rsid w:val="00426DC6"/>
    <w:rsid w:val="004275F5"/>
    <w:rsid w:val="0043034C"/>
    <w:rsid w:val="0043082D"/>
    <w:rsid w:val="004310F9"/>
    <w:rsid w:val="004326D4"/>
    <w:rsid w:val="00432BF9"/>
    <w:rsid w:val="00433F9B"/>
    <w:rsid w:val="004348D2"/>
    <w:rsid w:val="004359F8"/>
    <w:rsid w:val="00435BFC"/>
    <w:rsid w:val="004363EC"/>
    <w:rsid w:val="00437184"/>
    <w:rsid w:val="0043758C"/>
    <w:rsid w:val="004377E7"/>
    <w:rsid w:val="0044006A"/>
    <w:rsid w:val="00440DBF"/>
    <w:rsid w:val="004427F9"/>
    <w:rsid w:val="00442A90"/>
    <w:rsid w:val="0044325A"/>
    <w:rsid w:val="004434EC"/>
    <w:rsid w:val="00443673"/>
    <w:rsid w:val="00445238"/>
    <w:rsid w:val="00445400"/>
    <w:rsid w:val="004457F5"/>
    <w:rsid w:val="00445B17"/>
    <w:rsid w:val="00445CB5"/>
    <w:rsid w:val="004467E8"/>
    <w:rsid w:val="00446E75"/>
    <w:rsid w:val="00447042"/>
    <w:rsid w:val="004474DA"/>
    <w:rsid w:val="0044794B"/>
    <w:rsid w:val="004504CF"/>
    <w:rsid w:val="00450658"/>
    <w:rsid w:val="00451F3C"/>
    <w:rsid w:val="0045341F"/>
    <w:rsid w:val="00453448"/>
    <w:rsid w:val="00453E2B"/>
    <w:rsid w:val="0045410E"/>
    <w:rsid w:val="004543AF"/>
    <w:rsid w:val="004545CA"/>
    <w:rsid w:val="0045492E"/>
    <w:rsid w:val="00454F0E"/>
    <w:rsid w:val="00455AF8"/>
    <w:rsid w:val="00456125"/>
    <w:rsid w:val="004563AC"/>
    <w:rsid w:val="00456406"/>
    <w:rsid w:val="00457561"/>
    <w:rsid w:val="00457DEF"/>
    <w:rsid w:val="00457E54"/>
    <w:rsid w:val="004607BC"/>
    <w:rsid w:val="00460A6A"/>
    <w:rsid w:val="00460AC2"/>
    <w:rsid w:val="00461724"/>
    <w:rsid w:val="00461EEA"/>
    <w:rsid w:val="00463368"/>
    <w:rsid w:val="00463786"/>
    <w:rsid w:val="00463A29"/>
    <w:rsid w:val="00463D23"/>
    <w:rsid w:val="00463F86"/>
    <w:rsid w:val="00464970"/>
    <w:rsid w:val="00464ACE"/>
    <w:rsid w:val="004652F4"/>
    <w:rsid w:val="00465981"/>
    <w:rsid w:val="00465D87"/>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F8F"/>
    <w:rsid w:val="004731EE"/>
    <w:rsid w:val="004733D7"/>
    <w:rsid w:val="004737F1"/>
    <w:rsid w:val="00473B6D"/>
    <w:rsid w:val="0047503A"/>
    <w:rsid w:val="0047602F"/>
    <w:rsid w:val="00476106"/>
    <w:rsid w:val="0047625C"/>
    <w:rsid w:val="0047636D"/>
    <w:rsid w:val="004768D6"/>
    <w:rsid w:val="0047776D"/>
    <w:rsid w:val="00477F28"/>
    <w:rsid w:val="00480672"/>
    <w:rsid w:val="004809DE"/>
    <w:rsid w:val="00480CA7"/>
    <w:rsid w:val="00480D9B"/>
    <w:rsid w:val="004818C9"/>
    <w:rsid w:val="00481C4D"/>
    <w:rsid w:val="004824F3"/>
    <w:rsid w:val="00482690"/>
    <w:rsid w:val="00482E6D"/>
    <w:rsid w:val="004833F9"/>
    <w:rsid w:val="00484277"/>
    <w:rsid w:val="00484801"/>
    <w:rsid w:val="00485394"/>
    <w:rsid w:val="00485576"/>
    <w:rsid w:val="00485A14"/>
    <w:rsid w:val="00485A5B"/>
    <w:rsid w:val="00485A6B"/>
    <w:rsid w:val="0048663B"/>
    <w:rsid w:val="00486DCD"/>
    <w:rsid w:val="0048761C"/>
    <w:rsid w:val="004879A6"/>
    <w:rsid w:val="004900FA"/>
    <w:rsid w:val="004904FD"/>
    <w:rsid w:val="00490510"/>
    <w:rsid w:val="00490F76"/>
    <w:rsid w:val="004917DF"/>
    <w:rsid w:val="00491BBA"/>
    <w:rsid w:val="00492414"/>
    <w:rsid w:val="00492654"/>
    <w:rsid w:val="0049323C"/>
    <w:rsid w:val="00493304"/>
    <w:rsid w:val="00493627"/>
    <w:rsid w:val="00493A2B"/>
    <w:rsid w:val="004943BB"/>
    <w:rsid w:val="00494713"/>
    <w:rsid w:val="00495453"/>
    <w:rsid w:val="00495A13"/>
    <w:rsid w:val="00497833"/>
    <w:rsid w:val="004979D4"/>
    <w:rsid w:val="00497BB2"/>
    <w:rsid w:val="00497D57"/>
    <w:rsid w:val="004A114B"/>
    <w:rsid w:val="004A15A9"/>
    <w:rsid w:val="004A1EA5"/>
    <w:rsid w:val="004A345A"/>
    <w:rsid w:val="004A3F95"/>
    <w:rsid w:val="004A45C9"/>
    <w:rsid w:val="004A4684"/>
    <w:rsid w:val="004A49C8"/>
    <w:rsid w:val="004A582D"/>
    <w:rsid w:val="004A638A"/>
    <w:rsid w:val="004A6CE4"/>
    <w:rsid w:val="004A6D9A"/>
    <w:rsid w:val="004A6F04"/>
    <w:rsid w:val="004A6FC5"/>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E67"/>
    <w:rsid w:val="004C0E90"/>
    <w:rsid w:val="004C19CF"/>
    <w:rsid w:val="004C1E66"/>
    <w:rsid w:val="004C2E97"/>
    <w:rsid w:val="004C34F8"/>
    <w:rsid w:val="004C3803"/>
    <w:rsid w:val="004C40B5"/>
    <w:rsid w:val="004C4275"/>
    <w:rsid w:val="004C6214"/>
    <w:rsid w:val="004C6464"/>
    <w:rsid w:val="004C64BF"/>
    <w:rsid w:val="004C6684"/>
    <w:rsid w:val="004C6B61"/>
    <w:rsid w:val="004C7623"/>
    <w:rsid w:val="004C7928"/>
    <w:rsid w:val="004D00B9"/>
    <w:rsid w:val="004D0352"/>
    <w:rsid w:val="004D25AA"/>
    <w:rsid w:val="004D2D11"/>
    <w:rsid w:val="004D39BB"/>
    <w:rsid w:val="004D40BE"/>
    <w:rsid w:val="004D43D2"/>
    <w:rsid w:val="004D4528"/>
    <w:rsid w:val="004D5003"/>
    <w:rsid w:val="004D558B"/>
    <w:rsid w:val="004D6A76"/>
    <w:rsid w:val="004D6C22"/>
    <w:rsid w:val="004D7C0F"/>
    <w:rsid w:val="004E041F"/>
    <w:rsid w:val="004E0807"/>
    <w:rsid w:val="004E0C6C"/>
    <w:rsid w:val="004E1421"/>
    <w:rsid w:val="004E1F6A"/>
    <w:rsid w:val="004E2179"/>
    <w:rsid w:val="004E2185"/>
    <w:rsid w:val="004E23B1"/>
    <w:rsid w:val="004E2486"/>
    <w:rsid w:val="004E28D1"/>
    <w:rsid w:val="004E3A92"/>
    <w:rsid w:val="004E56B3"/>
    <w:rsid w:val="004E674D"/>
    <w:rsid w:val="004E6BC3"/>
    <w:rsid w:val="004E7164"/>
    <w:rsid w:val="004E71B9"/>
    <w:rsid w:val="004E7A77"/>
    <w:rsid w:val="004F0586"/>
    <w:rsid w:val="004F066D"/>
    <w:rsid w:val="004F076B"/>
    <w:rsid w:val="004F16BC"/>
    <w:rsid w:val="004F16E8"/>
    <w:rsid w:val="004F1986"/>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F3"/>
    <w:rsid w:val="005217F0"/>
    <w:rsid w:val="00521B41"/>
    <w:rsid w:val="0052293C"/>
    <w:rsid w:val="0052374D"/>
    <w:rsid w:val="00523ED0"/>
    <w:rsid w:val="005241D7"/>
    <w:rsid w:val="00524638"/>
    <w:rsid w:val="00525F62"/>
    <w:rsid w:val="00527920"/>
    <w:rsid w:val="005304B6"/>
    <w:rsid w:val="00530D53"/>
    <w:rsid w:val="0053128B"/>
    <w:rsid w:val="00531AAE"/>
    <w:rsid w:val="00531D8F"/>
    <w:rsid w:val="0053258F"/>
    <w:rsid w:val="00532E1D"/>
    <w:rsid w:val="005333D3"/>
    <w:rsid w:val="00533882"/>
    <w:rsid w:val="005341E0"/>
    <w:rsid w:val="00534691"/>
    <w:rsid w:val="005348CC"/>
    <w:rsid w:val="0053517A"/>
    <w:rsid w:val="00535B09"/>
    <w:rsid w:val="00535D8D"/>
    <w:rsid w:val="005362FF"/>
    <w:rsid w:val="00536CFE"/>
    <w:rsid w:val="00537333"/>
    <w:rsid w:val="00537514"/>
    <w:rsid w:val="00537739"/>
    <w:rsid w:val="0053799F"/>
    <w:rsid w:val="00540076"/>
    <w:rsid w:val="00540286"/>
    <w:rsid w:val="00540E91"/>
    <w:rsid w:val="00540EEF"/>
    <w:rsid w:val="00541286"/>
    <w:rsid w:val="00541579"/>
    <w:rsid w:val="005416B0"/>
    <w:rsid w:val="005417A6"/>
    <w:rsid w:val="00541949"/>
    <w:rsid w:val="00541CC5"/>
    <w:rsid w:val="0054201D"/>
    <w:rsid w:val="005424AB"/>
    <w:rsid w:val="00542777"/>
    <w:rsid w:val="00542950"/>
    <w:rsid w:val="00542968"/>
    <w:rsid w:val="00542C66"/>
    <w:rsid w:val="00543E3D"/>
    <w:rsid w:val="00544D19"/>
    <w:rsid w:val="0054526A"/>
    <w:rsid w:val="0054561D"/>
    <w:rsid w:val="00545C06"/>
    <w:rsid w:val="00545E65"/>
    <w:rsid w:val="00546571"/>
    <w:rsid w:val="0054710B"/>
    <w:rsid w:val="0054737E"/>
    <w:rsid w:val="00547992"/>
    <w:rsid w:val="00547A8C"/>
    <w:rsid w:val="005500AD"/>
    <w:rsid w:val="00550EFC"/>
    <w:rsid w:val="0055279C"/>
    <w:rsid w:val="005534BA"/>
    <w:rsid w:val="00553B76"/>
    <w:rsid w:val="00553BDF"/>
    <w:rsid w:val="00553F6D"/>
    <w:rsid w:val="005541B0"/>
    <w:rsid w:val="005550AB"/>
    <w:rsid w:val="00555379"/>
    <w:rsid w:val="005562ED"/>
    <w:rsid w:val="00556570"/>
    <w:rsid w:val="00556784"/>
    <w:rsid w:val="00556BF3"/>
    <w:rsid w:val="00560506"/>
    <w:rsid w:val="00560A4A"/>
    <w:rsid w:val="00560F66"/>
    <w:rsid w:val="005628A6"/>
    <w:rsid w:val="00562960"/>
    <w:rsid w:val="00562AD9"/>
    <w:rsid w:val="00563641"/>
    <w:rsid w:val="00563E64"/>
    <w:rsid w:val="00564EAC"/>
    <w:rsid w:val="005660FD"/>
    <w:rsid w:val="00566B31"/>
    <w:rsid w:val="00566B54"/>
    <w:rsid w:val="00566B9F"/>
    <w:rsid w:val="005670BB"/>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81168"/>
    <w:rsid w:val="005812BB"/>
    <w:rsid w:val="005824BE"/>
    <w:rsid w:val="00582EEC"/>
    <w:rsid w:val="005832C0"/>
    <w:rsid w:val="005841D4"/>
    <w:rsid w:val="00584360"/>
    <w:rsid w:val="00584C0E"/>
    <w:rsid w:val="00584E64"/>
    <w:rsid w:val="005859F9"/>
    <w:rsid w:val="005863EE"/>
    <w:rsid w:val="005869EC"/>
    <w:rsid w:val="00586A32"/>
    <w:rsid w:val="00586B59"/>
    <w:rsid w:val="00586E85"/>
    <w:rsid w:val="00586E9E"/>
    <w:rsid w:val="0058739A"/>
    <w:rsid w:val="005875E6"/>
    <w:rsid w:val="00587830"/>
    <w:rsid w:val="0058792A"/>
    <w:rsid w:val="00587B56"/>
    <w:rsid w:val="00587C11"/>
    <w:rsid w:val="00587CF1"/>
    <w:rsid w:val="00587EB6"/>
    <w:rsid w:val="00591B0D"/>
    <w:rsid w:val="00591CFE"/>
    <w:rsid w:val="00594DA5"/>
    <w:rsid w:val="00595024"/>
    <w:rsid w:val="005957FE"/>
    <w:rsid w:val="00595BAF"/>
    <w:rsid w:val="00595E26"/>
    <w:rsid w:val="00595EB5"/>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45EF"/>
    <w:rsid w:val="005A4B8A"/>
    <w:rsid w:val="005A4CE4"/>
    <w:rsid w:val="005A5675"/>
    <w:rsid w:val="005A5E91"/>
    <w:rsid w:val="005A6877"/>
    <w:rsid w:val="005A6878"/>
    <w:rsid w:val="005A6AFA"/>
    <w:rsid w:val="005A7125"/>
    <w:rsid w:val="005A7297"/>
    <w:rsid w:val="005A73D2"/>
    <w:rsid w:val="005B038C"/>
    <w:rsid w:val="005B06C2"/>
    <w:rsid w:val="005B0880"/>
    <w:rsid w:val="005B08BB"/>
    <w:rsid w:val="005B1B51"/>
    <w:rsid w:val="005B22B7"/>
    <w:rsid w:val="005B262C"/>
    <w:rsid w:val="005B29C8"/>
    <w:rsid w:val="005B2A6E"/>
    <w:rsid w:val="005B3FFA"/>
    <w:rsid w:val="005B4A5B"/>
    <w:rsid w:val="005B4DE8"/>
    <w:rsid w:val="005B4E48"/>
    <w:rsid w:val="005B4E49"/>
    <w:rsid w:val="005B509C"/>
    <w:rsid w:val="005B5EA4"/>
    <w:rsid w:val="005B74BC"/>
    <w:rsid w:val="005B755E"/>
    <w:rsid w:val="005B7C15"/>
    <w:rsid w:val="005B7EDA"/>
    <w:rsid w:val="005C0148"/>
    <w:rsid w:val="005C0D84"/>
    <w:rsid w:val="005C2B8A"/>
    <w:rsid w:val="005C3C6A"/>
    <w:rsid w:val="005C621D"/>
    <w:rsid w:val="005C673F"/>
    <w:rsid w:val="005C6867"/>
    <w:rsid w:val="005C69C9"/>
    <w:rsid w:val="005C6DD0"/>
    <w:rsid w:val="005C754F"/>
    <w:rsid w:val="005C7FDA"/>
    <w:rsid w:val="005D094A"/>
    <w:rsid w:val="005D09A7"/>
    <w:rsid w:val="005D0A36"/>
    <w:rsid w:val="005D0AD8"/>
    <w:rsid w:val="005D11D3"/>
    <w:rsid w:val="005D2204"/>
    <w:rsid w:val="005D27DF"/>
    <w:rsid w:val="005D2BB7"/>
    <w:rsid w:val="005D2EFD"/>
    <w:rsid w:val="005D3599"/>
    <w:rsid w:val="005D402D"/>
    <w:rsid w:val="005D420E"/>
    <w:rsid w:val="005D443D"/>
    <w:rsid w:val="005D449B"/>
    <w:rsid w:val="005D4AE5"/>
    <w:rsid w:val="005D53E0"/>
    <w:rsid w:val="005D66C8"/>
    <w:rsid w:val="005D70D4"/>
    <w:rsid w:val="005D712D"/>
    <w:rsid w:val="005D7980"/>
    <w:rsid w:val="005D7C3E"/>
    <w:rsid w:val="005E04C4"/>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5E3"/>
    <w:rsid w:val="005F2BBE"/>
    <w:rsid w:val="005F4B45"/>
    <w:rsid w:val="005F573D"/>
    <w:rsid w:val="005F5BB1"/>
    <w:rsid w:val="005F5DBF"/>
    <w:rsid w:val="005F6361"/>
    <w:rsid w:val="005F7169"/>
    <w:rsid w:val="005F7AAA"/>
    <w:rsid w:val="00601429"/>
    <w:rsid w:val="006017E0"/>
    <w:rsid w:val="00601D88"/>
    <w:rsid w:val="00601DB1"/>
    <w:rsid w:val="00601EDA"/>
    <w:rsid w:val="00601F78"/>
    <w:rsid w:val="006024B6"/>
    <w:rsid w:val="00603BC2"/>
    <w:rsid w:val="00603C71"/>
    <w:rsid w:val="00603CF2"/>
    <w:rsid w:val="00603D52"/>
    <w:rsid w:val="0060501C"/>
    <w:rsid w:val="006063A2"/>
    <w:rsid w:val="00606B11"/>
    <w:rsid w:val="00607438"/>
    <w:rsid w:val="006119BA"/>
    <w:rsid w:val="00611E32"/>
    <w:rsid w:val="006120F0"/>
    <w:rsid w:val="0061257B"/>
    <w:rsid w:val="0061280A"/>
    <w:rsid w:val="00613B97"/>
    <w:rsid w:val="0061430A"/>
    <w:rsid w:val="006157BA"/>
    <w:rsid w:val="006157D5"/>
    <w:rsid w:val="00616793"/>
    <w:rsid w:val="0061699E"/>
    <w:rsid w:val="00620379"/>
    <w:rsid w:val="00620A7E"/>
    <w:rsid w:val="00620C85"/>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300F3"/>
    <w:rsid w:val="00630994"/>
    <w:rsid w:val="00630A0A"/>
    <w:rsid w:val="00631277"/>
    <w:rsid w:val="006316CA"/>
    <w:rsid w:val="00631ADB"/>
    <w:rsid w:val="00632499"/>
    <w:rsid w:val="00632545"/>
    <w:rsid w:val="00632B17"/>
    <w:rsid w:val="00633C98"/>
    <w:rsid w:val="00634423"/>
    <w:rsid w:val="0063460A"/>
    <w:rsid w:val="00634A10"/>
    <w:rsid w:val="00634E13"/>
    <w:rsid w:val="00634F9F"/>
    <w:rsid w:val="0063520D"/>
    <w:rsid w:val="00635BDD"/>
    <w:rsid w:val="00635FD0"/>
    <w:rsid w:val="00636D2F"/>
    <w:rsid w:val="00636FAD"/>
    <w:rsid w:val="006378BF"/>
    <w:rsid w:val="00637975"/>
    <w:rsid w:val="00637B87"/>
    <w:rsid w:val="00637CDC"/>
    <w:rsid w:val="00637E33"/>
    <w:rsid w:val="006400A3"/>
    <w:rsid w:val="00640428"/>
    <w:rsid w:val="00640799"/>
    <w:rsid w:val="0064080A"/>
    <w:rsid w:val="00640A55"/>
    <w:rsid w:val="00640DA7"/>
    <w:rsid w:val="00642DBC"/>
    <w:rsid w:val="00643010"/>
    <w:rsid w:val="006432A1"/>
    <w:rsid w:val="00643FAC"/>
    <w:rsid w:val="00644C86"/>
    <w:rsid w:val="00645173"/>
    <w:rsid w:val="0064579B"/>
    <w:rsid w:val="00645A8E"/>
    <w:rsid w:val="00646143"/>
    <w:rsid w:val="00647384"/>
    <w:rsid w:val="00647F13"/>
    <w:rsid w:val="00650481"/>
    <w:rsid w:val="006507E8"/>
    <w:rsid w:val="00650981"/>
    <w:rsid w:val="006509AD"/>
    <w:rsid w:val="006509FC"/>
    <w:rsid w:val="00650AE3"/>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855"/>
    <w:rsid w:val="0066358C"/>
    <w:rsid w:val="00663803"/>
    <w:rsid w:val="00663BCB"/>
    <w:rsid w:val="00664A27"/>
    <w:rsid w:val="00664BFD"/>
    <w:rsid w:val="00665CA4"/>
    <w:rsid w:val="00666006"/>
    <w:rsid w:val="006660CF"/>
    <w:rsid w:val="00666616"/>
    <w:rsid w:val="00666BA6"/>
    <w:rsid w:val="006672CB"/>
    <w:rsid w:val="0066759C"/>
    <w:rsid w:val="00667B71"/>
    <w:rsid w:val="00667D50"/>
    <w:rsid w:val="006707A3"/>
    <w:rsid w:val="00670AF4"/>
    <w:rsid w:val="006711BF"/>
    <w:rsid w:val="00672B0F"/>
    <w:rsid w:val="00672C13"/>
    <w:rsid w:val="0067304F"/>
    <w:rsid w:val="006730AD"/>
    <w:rsid w:val="006732EE"/>
    <w:rsid w:val="00673AEA"/>
    <w:rsid w:val="00674491"/>
    <w:rsid w:val="00674E9B"/>
    <w:rsid w:val="006755D0"/>
    <w:rsid w:val="00675AA3"/>
    <w:rsid w:val="00675C5D"/>
    <w:rsid w:val="006765CD"/>
    <w:rsid w:val="006766D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C30"/>
    <w:rsid w:val="00691DE5"/>
    <w:rsid w:val="00692341"/>
    <w:rsid w:val="00692575"/>
    <w:rsid w:val="00693366"/>
    <w:rsid w:val="006942C7"/>
    <w:rsid w:val="006943BC"/>
    <w:rsid w:val="00694406"/>
    <w:rsid w:val="006952B5"/>
    <w:rsid w:val="006958B5"/>
    <w:rsid w:val="00697DA6"/>
    <w:rsid w:val="00697FF7"/>
    <w:rsid w:val="006A13F2"/>
    <w:rsid w:val="006A2DB9"/>
    <w:rsid w:val="006A4946"/>
    <w:rsid w:val="006A4E72"/>
    <w:rsid w:val="006A52EC"/>
    <w:rsid w:val="006A5854"/>
    <w:rsid w:val="006A758F"/>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42"/>
    <w:rsid w:val="006B2AFC"/>
    <w:rsid w:val="006B3721"/>
    <w:rsid w:val="006B4F02"/>
    <w:rsid w:val="006B5F78"/>
    <w:rsid w:val="006B61DC"/>
    <w:rsid w:val="006B6975"/>
    <w:rsid w:val="006B6AC7"/>
    <w:rsid w:val="006B6B4D"/>
    <w:rsid w:val="006B6CE7"/>
    <w:rsid w:val="006B71BC"/>
    <w:rsid w:val="006B7C6A"/>
    <w:rsid w:val="006B7E6A"/>
    <w:rsid w:val="006C00C1"/>
    <w:rsid w:val="006C027B"/>
    <w:rsid w:val="006C08C3"/>
    <w:rsid w:val="006C111E"/>
    <w:rsid w:val="006C164D"/>
    <w:rsid w:val="006C231A"/>
    <w:rsid w:val="006C2804"/>
    <w:rsid w:val="006C2C93"/>
    <w:rsid w:val="006C2FEA"/>
    <w:rsid w:val="006C30C7"/>
    <w:rsid w:val="006C3D2D"/>
    <w:rsid w:val="006C450F"/>
    <w:rsid w:val="006C45B5"/>
    <w:rsid w:val="006C4C61"/>
    <w:rsid w:val="006C5426"/>
    <w:rsid w:val="006C7556"/>
    <w:rsid w:val="006D019D"/>
    <w:rsid w:val="006D028A"/>
    <w:rsid w:val="006D0A97"/>
    <w:rsid w:val="006D17AA"/>
    <w:rsid w:val="006D230D"/>
    <w:rsid w:val="006D277D"/>
    <w:rsid w:val="006D284F"/>
    <w:rsid w:val="006D2FC7"/>
    <w:rsid w:val="006D3129"/>
    <w:rsid w:val="006D4106"/>
    <w:rsid w:val="006D471B"/>
    <w:rsid w:val="006D52D7"/>
    <w:rsid w:val="006D5550"/>
    <w:rsid w:val="006D6438"/>
    <w:rsid w:val="006D707B"/>
    <w:rsid w:val="006D708F"/>
    <w:rsid w:val="006E182A"/>
    <w:rsid w:val="006E1988"/>
    <w:rsid w:val="006E2077"/>
    <w:rsid w:val="006E2379"/>
    <w:rsid w:val="006E2C0F"/>
    <w:rsid w:val="006E3515"/>
    <w:rsid w:val="006E42B4"/>
    <w:rsid w:val="006E42FF"/>
    <w:rsid w:val="006E4F8B"/>
    <w:rsid w:val="006E5AE5"/>
    <w:rsid w:val="006E625F"/>
    <w:rsid w:val="006E6D22"/>
    <w:rsid w:val="006E6F98"/>
    <w:rsid w:val="006E74E9"/>
    <w:rsid w:val="006E765D"/>
    <w:rsid w:val="006F00A4"/>
    <w:rsid w:val="006F08A1"/>
    <w:rsid w:val="006F0D10"/>
    <w:rsid w:val="006F1664"/>
    <w:rsid w:val="006F18CB"/>
    <w:rsid w:val="006F2914"/>
    <w:rsid w:val="006F35AA"/>
    <w:rsid w:val="006F3878"/>
    <w:rsid w:val="006F51CB"/>
    <w:rsid w:val="006F5721"/>
    <w:rsid w:val="006F5798"/>
    <w:rsid w:val="006F57B4"/>
    <w:rsid w:val="006F5E65"/>
    <w:rsid w:val="006F655C"/>
    <w:rsid w:val="006F660F"/>
    <w:rsid w:val="006F73D7"/>
    <w:rsid w:val="006F76E5"/>
    <w:rsid w:val="006F7B28"/>
    <w:rsid w:val="006F7BC9"/>
    <w:rsid w:val="006F7C4F"/>
    <w:rsid w:val="007006CC"/>
    <w:rsid w:val="007006DA"/>
    <w:rsid w:val="007007E9"/>
    <w:rsid w:val="00700A3A"/>
    <w:rsid w:val="00700B3A"/>
    <w:rsid w:val="00701085"/>
    <w:rsid w:val="0070172D"/>
    <w:rsid w:val="0070195B"/>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6EB"/>
    <w:rsid w:val="00711B02"/>
    <w:rsid w:val="007123F8"/>
    <w:rsid w:val="00712A7C"/>
    <w:rsid w:val="00712E40"/>
    <w:rsid w:val="007131CE"/>
    <w:rsid w:val="0071391D"/>
    <w:rsid w:val="00714A8A"/>
    <w:rsid w:val="00714EDB"/>
    <w:rsid w:val="00714F4F"/>
    <w:rsid w:val="00716570"/>
    <w:rsid w:val="00716647"/>
    <w:rsid w:val="0071689D"/>
    <w:rsid w:val="007169F4"/>
    <w:rsid w:val="00720BAF"/>
    <w:rsid w:val="0072187B"/>
    <w:rsid w:val="0072262F"/>
    <w:rsid w:val="007231AE"/>
    <w:rsid w:val="00723227"/>
    <w:rsid w:val="00723BC7"/>
    <w:rsid w:val="00724744"/>
    <w:rsid w:val="00724996"/>
    <w:rsid w:val="0072556F"/>
    <w:rsid w:val="007257A6"/>
    <w:rsid w:val="00725A51"/>
    <w:rsid w:val="0072673B"/>
    <w:rsid w:val="00727A39"/>
    <w:rsid w:val="00727CA7"/>
    <w:rsid w:val="00727E11"/>
    <w:rsid w:val="007301DD"/>
    <w:rsid w:val="007305EA"/>
    <w:rsid w:val="0073091D"/>
    <w:rsid w:val="00730ED4"/>
    <w:rsid w:val="00730EEB"/>
    <w:rsid w:val="0073277C"/>
    <w:rsid w:val="0073383F"/>
    <w:rsid w:val="00733D1A"/>
    <w:rsid w:val="00733EA1"/>
    <w:rsid w:val="007345ED"/>
    <w:rsid w:val="00735858"/>
    <w:rsid w:val="007358A0"/>
    <w:rsid w:val="00735979"/>
    <w:rsid w:val="0073604D"/>
    <w:rsid w:val="00736159"/>
    <w:rsid w:val="00736E8F"/>
    <w:rsid w:val="0073711D"/>
    <w:rsid w:val="007379E3"/>
    <w:rsid w:val="00737C52"/>
    <w:rsid w:val="00740844"/>
    <w:rsid w:val="00741E1D"/>
    <w:rsid w:val="007421ED"/>
    <w:rsid w:val="007429C1"/>
    <w:rsid w:val="0074373F"/>
    <w:rsid w:val="00744529"/>
    <w:rsid w:val="00744735"/>
    <w:rsid w:val="00744990"/>
    <w:rsid w:val="007449E8"/>
    <w:rsid w:val="0074561B"/>
    <w:rsid w:val="00746BAC"/>
    <w:rsid w:val="007471EE"/>
    <w:rsid w:val="0074750F"/>
    <w:rsid w:val="00750710"/>
    <w:rsid w:val="00750A55"/>
    <w:rsid w:val="00752142"/>
    <w:rsid w:val="00752645"/>
    <w:rsid w:val="00752959"/>
    <w:rsid w:val="00752C4E"/>
    <w:rsid w:val="007531FE"/>
    <w:rsid w:val="00753690"/>
    <w:rsid w:val="0075387D"/>
    <w:rsid w:val="00753F0E"/>
    <w:rsid w:val="007541C8"/>
    <w:rsid w:val="00754A46"/>
    <w:rsid w:val="00754D78"/>
    <w:rsid w:val="00756E3F"/>
    <w:rsid w:val="0075723C"/>
    <w:rsid w:val="0075797D"/>
    <w:rsid w:val="00760089"/>
    <w:rsid w:val="00760254"/>
    <w:rsid w:val="007609F5"/>
    <w:rsid w:val="00760ACE"/>
    <w:rsid w:val="00760C21"/>
    <w:rsid w:val="0076108B"/>
    <w:rsid w:val="007617C6"/>
    <w:rsid w:val="007629C9"/>
    <w:rsid w:val="00762D69"/>
    <w:rsid w:val="007652E8"/>
    <w:rsid w:val="007655DE"/>
    <w:rsid w:val="00765704"/>
    <w:rsid w:val="0076578A"/>
    <w:rsid w:val="00765A34"/>
    <w:rsid w:val="00765C15"/>
    <w:rsid w:val="00765F5C"/>
    <w:rsid w:val="00766A03"/>
    <w:rsid w:val="00766B95"/>
    <w:rsid w:val="0076791C"/>
    <w:rsid w:val="00767F54"/>
    <w:rsid w:val="007704FA"/>
    <w:rsid w:val="00770BD0"/>
    <w:rsid w:val="00770DDA"/>
    <w:rsid w:val="00770EA1"/>
    <w:rsid w:val="00770FEB"/>
    <w:rsid w:val="00771D2F"/>
    <w:rsid w:val="00773335"/>
    <w:rsid w:val="00773A76"/>
    <w:rsid w:val="00773DB8"/>
    <w:rsid w:val="00773F6F"/>
    <w:rsid w:val="00774229"/>
    <w:rsid w:val="00774745"/>
    <w:rsid w:val="00775994"/>
    <w:rsid w:val="00776072"/>
    <w:rsid w:val="0077608B"/>
    <w:rsid w:val="00776191"/>
    <w:rsid w:val="007768A2"/>
    <w:rsid w:val="0077789A"/>
    <w:rsid w:val="0078001D"/>
    <w:rsid w:val="00780B42"/>
    <w:rsid w:val="00780FFE"/>
    <w:rsid w:val="007810DC"/>
    <w:rsid w:val="007813E2"/>
    <w:rsid w:val="0078197A"/>
    <w:rsid w:val="0078275B"/>
    <w:rsid w:val="00783C99"/>
    <w:rsid w:val="007846C7"/>
    <w:rsid w:val="007851B9"/>
    <w:rsid w:val="007868F8"/>
    <w:rsid w:val="00786A9A"/>
    <w:rsid w:val="00787CED"/>
    <w:rsid w:val="00790166"/>
    <w:rsid w:val="00790FB0"/>
    <w:rsid w:val="007912BB"/>
    <w:rsid w:val="00791E36"/>
    <w:rsid w:val="00793236"/>
    <w:rsid w:val="00793367"/>
    <w:rsid w:val="0079357F"/>
    <w:rsid w:val="007939AF"/>
    <w:rsid w:val="00793AAA"/>
    <w:rsid w:val="00793F0B"/>
    <w:rsid w:val="00794090"/>
    <w:rsid w:val="00794365"/>
    <w:rsid w:val="007943B2"/>
    <w:rsid w:val="007945F7"/>
    <w:rsid w:val="0079471B"/>
    <w:rsid w:val="007947A5"/>
    <w:rsid w:val="00794CBC"/>
    <w:rsid w:val="00795E0F"/>
    <w:rsid w:val="00796416"/>
    <w:rsid w:val="007977FD"/>
    <w:rsid w:val="00797EE4"/>
    <w:rsid w:val="007A0694"/>
    <w:rsid w:val="007A0FCA"/>
    <w:rsid w:val="007A1FC0"/>
    <w:rsid w:val="007A27D7"/>
    <w:rsid w:val="007A34B6"/>
    <w:rsid w:val="007A3A61"/>
    <w:rsid w:val="007A3EB3"/>
    <w:rsid w:val="007A4A6D"/>
    <w:rsid w:val="007A4CEE"/>
    <w:rsid w:val="007A620B"/>
    <w:rsid w:val="007A6540"/>
    <w:rsid w:val="007A6C7D"/>
    <w:rsid w:val="007B0511"/>
    <w:rsid w:val="007B078A"/>
    <w:rsid w:val="007B0D8E"/>
    <w:rsid w:val="007B0FE4"/>
    <w:rsid w:val="007B1356"/>
    <w:rsid w:val="007B1390"/>
    <w:rsid w:val="007B1825"/>
    <w:rsid w:val="007B2023"/>
    <w:rsid w:val="007B2321"/>
    <w:rsid w:val="007B232B"/>
    <w:rsid w:val="007B2C7A"/>
    <w:rsid w:val="007B3138"/>
    <w:rsid w:val="007B33ED"/>
    <w:rsid w:val="007B3449"/>
    <w:rsid w:val="007B3667"/>
    <w:rsid w:val="007B4395"/>
    <w:rsid w:val="007B476D"/>
    <w:rsid w:val="007B4859"/>
    <w:rsid w:val="007B51A6"/>
    <w:rsid w:val="007B59BB"/>
    <w:rsid w:val="007B612C"/>
    <w:rsid w:val="007B623C"/>
    <w:rsid w:val="007B6A95"/>
    <w:rsid w:val="007B7156"/>
    <w:rsid w:val="007B7FD0"/>
    <w:rsid w:val="007C0E7F"/>
    <w:rsid w:val="007C0ED3"/>
    <w:rsid w:val="007C11A2"/>
    <w:rsid w:val="007C11E2"/>
    <w:rsid w:val="007C135E"/>
    <w:rsid w:val="007C1BC4"/>
    <w:rsid w:val="007C2577"/>
    <w:rsid w:val="007C28D8"/>
    <w:rsid w:val="007C34C4"/>
    <w:rsid w:val="007C36AA"/>
    <w:rsid w:val="007C374B"/>
    <w:rsid w:val="007C40F4"/>
    <w:rsid w:val="007C4C19"/>
    <w:rsid w:val="007C576F"/>
    <w:rsid w:val="007C5787"/>
    <w:rsid w:val="007C5A7A"/>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2"/>
    <w:rsid w:val="007D4D98"/>
    <w:rsid w:val="007D4EDB"/>
    <w:rsid w:val="007D4FD0"/>
    <w:rsid w:val="007D5E2C"/>
    <w:rsid w:val="007D6CBE"/>
    <w:rsid w:val="007D71AC"/>
    <w:rsid w:val="007E07B9"/>
    <w:rsid w:val="007E08AD"/>
    <w:rsid w:val="007E0DF8"/>
    <w:rsid w:val="007E1196"/>
    <w:rsid w:val="007E171E"/>
    <w:rsid w:val="007E22AF"/>
    <w:rsid w:val="007E2512"/>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C99"/>
    <w:rsid w:val="007F35A6"/>
    <w:rsid w:val="007F3A22"/>
    <w:rsid w:val="007F4931"/>
    <w:rsid w:val="007F4A76"/>
    <w:rsid w:val="007F56FA"/>
    <w:rsid w:val="007F5FC7"/>
    <w:rsid w:val="007F6306"/>
    <w:rsid w:val="007F6BCE"/>
    <w:rsid w:val="007F6CBC"/>
    <w:rsid w:val="007F6E3E"/>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43D7"/>
    <w:rsid w:val="008059A0"/>
    <w:rsid w:val="008059C1"/>
    <w:rsid w:val="00807338"/>
    <w:rsid w:val="00807480"/>
    <w:rsid w:val="008076A6"/>
    <w:rsid w:val="00807854"/>
    <w:rsid w:val="00807AED"/>
    <w:rsid w:val="00810BEA"/>
    <w:rsid w:val="00810EB7"/>
    <w:rsid w:val="0081144E"/>
    <w:rsid w:val="008116EA"/>
    <w:rsid w:val="008119A3"/>
    <w:rsid w:val="008124C7"/>
    <w:rsid w:val="008125D5"/>
    <w:rsid w:val="00812704"/>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1038"/>
    <w:rsid w:val="00821217"/>
    <w:rsid w:val="00821C89"/>
    <w:rsid w:val="00822C3C"/>
    <w:rsid w:val="00822EF1"/>
    <w:rsid w:val="0082310B"/>
    <w:rsid w:val="00823CFE"/>
    <w:rsid w:val="008240F8"/>
    <w:rsid w:val="008244C8"/>
    <w:rsid w:val="008246E6"/>
    <w:rsid w:val="00824724"/>
    <w:rsid w:val="00824A3C"/>
    <w:rsid w:val="00824B02"/>
    <w:rsid w:val="008257B9"/>
    <w:rsid w:val="00825C5B"/>
    <w:rsid w:val="00826438"/>
    <w:rsid w:val="00826776"/>
    <w:rsid w:val="00827596"/>
    <w:rsid w:val="008306CA"/>
    <w:rsid w:val="00830FF6"/>
    <w:rsid w:val="008318DE"/>
    <w:rsid w:val="00831906"/>
    <w:rsid w:val="00832C42"/>
    <w:rsid w:val="00833535"/>
    <w:rsid w:val="0083353B"/>
    <w:rsid w:val="00834142"/>
    <w:rsid w:val="00834981"/>
    <w:rsid w:val="00835178"/>
    <w:rsid w:val="008351C5"/>
    <w:rsid w:val="00835861"/>
    <w:rsid w:val="008359E0"/>
    <w:rsid w:val="00836147"/>
    <w:rsid w:val="0083668D"/>
    <w:rsid w:val="0083754F"/>
    <w:rsid w:val="0083771B"/>
    <w:rsid w:val="00837774"/>
    <w:rsid w:val="00837CD1"/>
    <w:rsid w:val="00837DDA"/>
    <w:rsid w:val="0084046E"/>
    <w:rsid w:val="008405CF"/>
    <w:rsid w:val="00840D69"/>
    <w:rsid w:val="00840E10"/>
    <w:rsid w:val="00840F26"/>
    <w:rsid w:val="008414CB"/>
    <w:rsid w:val="00841EA5"/>
    <w:rsid w:val="00842DE2"/>
    <w:rsid w:val="00843515"/>
    <w:rsid w:val="00845878"/>
    <w:rsid w:val="008459B0"/>
    <w:rsid w:val="00846864"/>
    <w:rsid w:val="00846D1E"/>
    <w:rsid w:val="008476D5"/>
    <w:rsid w:val="008477F1"/>
    <w:rsid w:val="00847BD3"/>
    <w:rsid w:val="0085100F"/>
    <w:rsid w:val="00851226"/>
    <w:rsid w:val="00851BE3"/>
    <w:rsid w:val="008525EC"/>
    <w:rsid w:val="00852F05"/>
    <w:rsid w:val="00853621"/>
    <w:rsid w:val="00853A02"/>
    <w:rsid w:val="00853F45"/>
    <w:rsid w:val="0085410A"/>
    <w:rsid w:val="00854C50"/>
    <w:rsid w:val="00854F2F"/>
    <w:rsid w:val="00855B09"/>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73AD"/>
    <w:rsid w:val="008704D6"/>
    <w:rsid w:val="0087060B"/>
    <w:rsid w:val="00870FF0"/>
    <w:rsid w:val="00871F65"/>
    <w:rsid w:val="008725A0"/>
    <w:rsid w:val="008738F8"/>
    <w:rsid w:val="00873955"/>
    <w:rsid w:val="00874762"/>
    <w:rsid w:val="00875B00"/>
    <w:rsid w:val="00877280"/>
    <w:rsid w:val="008776A8"/>
    <w:rsid w:val="00880407"/>
    <w:rsid w:val="00882FE3"/>
    <w:rsid w:val="00882FE9"/>
    <w:rsid w:val="00883667"/>
    <w:rsid w:val="00883733"/>
    <w:rsid w:val="008838A7"/>
    <w:rsid w:val="00883958"/>
    <w:rsid w:val="008843BB"/>
    <w:rsid w:val="008846F9"/>
    <w:rsid w:val="008857EF"/>
    <w:rsid w:val="00885AEB"/>
    <w:rsid w:val="00886782"/>
    <w:rsid w:val="00886E62"/>
    <w:rsid w:val="00886EF1"/>
    <w:rsid w:val="008872B1"/>
    <w:rsid w:val="008877C7"/>
    <w:rsid w:val="00887BC5"/>
    <w:rsid w:val="00890078"/>
    <w:rsid w:val="00890657"/>
    <w:rsid w:val="00890A62"/>
    <w:rsid w:val="00891372"/>
    <w:rsid w:val="00891D80"/>
    <w:rsid w:val="008921B2"/>
    <w:rsid w:val="008932E9"/>
    <w:rsid w:val="00894851"/>
    <w:rsid w:val="0089502C"/>
    <w:rsid w:val="0089537D"/>
    <w:rsid w:val="008958F6"/>
    <w:rsid w:val="008966D2"/>
    <w:rsid w:val="00897733"/>
    <w:rsid w:val="008979D8"/>
    <w:rsid w:val="008A01E3"/>
    <w:rsid w:val="008A048D"/>
    <w:rsid w:val="008A08B4"/>
    <w:rsid w:val="008A283B"/>
    <w:rsid w:val="008A34A3"/>
    <w:rsid w:val="008A35B1"/>
    <w:rsid w:val="008A3F06"/>
    <w:rsid w:val="008A7406"/>
    <w:rsid w:val="008A7BE5"/>
    <w:rsid w:val="008A7E8F"/>
    <w:rsid w:val="008A7FBF"/>
    <w:rsid w:val="008B0370"/>
    <w:rsid w:val="008B125E"/>
    <w:rsid w:val="008B2159"/>
    <w:rsid w:val="008B22C0"/>
    <w:rsid w:val="008B293C"/>
    <w:rsid w:val="008B373E"/>
    <w:rsid w:val="008B3911"/>
    <w:rsid w:val="008B3DFE"/>
    <w:rsid w:val="008B4344"/>
    <w:rsid w:val="008B65A5"/>
    <w:rsid w:val="008B6F3C"/>
    <w:rsid w:val="008B77EC"/>
    <w:rsid w:val="008C0CC4"/>
    <w:rsid w:val="008C0FF6"/>
    <w:rsid w:val="008C1025"/>
    <w:rsid w:val="008C13FB"/>
    <w:rsid w:val="008C1915"/>
    <w:rsid w:val="008C1953"/>
    <w:rsid w:val="008C1C3A"/>
    <w:rsid w:val="008C2097"/>
    <w:rsid w:val="008C33DB"/>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78"/>
    <w:rsid w:val="008D13A3"/>
    <w:rsid w:val="008D15AE"/>
    <w:rsid w:val="008D23F0"/>
    <w:rsid w:val="008D2C73"/>
    <w:rsid w:val="008D2F5D"/>
    <w:rsid w:val="008D33FF"/>
    <w:rsid w:val="008D35B7"/>
    <w:rsid w:val="008D52E2"/>
    <w:rsid w:val="008D5739"/>
    <w:rsid w:val="008D6E00"/>
    <w:rsid w:val="008E036C"/>
    <w:rsid w:val="008E09FA"/>
    <w:rsid w:val="008E0CE3"/>
    <w:rsid w:val="008E0DC9"/>
    <w:rsid w:val="008E0E05"/>
    <w:rsid w:val="008E1421"/>
    <w:rsid w:val="008E193B"/>
    <w:rsid w:val="008E20C0"/>
    <w:rsid w:val="008E2BFA"/>
    <w:rsid w:val="008E3C0E"/>
    <w:rsid w:val="008E3D48"/>
    <w:rsid w:val="008E5F2A"/>
    <w:rsid w:val="008E603A"/>
    <w:rsid w:val="008E62C2"/>
    <w:rsid w:val="008E64B0"/>
    <w:rsid w:val="008E682E"/>
    <w:rsid w:val="008E682F"/>
    <w:rsid w:val="008E7A2D"/>
    <w:rsid w:val="008F0674"/>
    <w:rsid w:val="008F1AD1"/>
    <w:rsid w:val="008F1EBF"/>
    <w:rsid w:val="008F238B"/>
    <w:rsid w:val="008F276E"/>
    <w:rsid w:val="008F2801"/>
    <w:rsid w:val="008F398C"/>
    <w:rsid w:val="008F3F2B"/>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3FAC"/>
    <w:rsid w:val="0090476F"/>
    <w:rsid w:val="00904BDE"/>
    <w:rsid w:val="00904C7B"/>
    <w:rsid w:val="00904EB9"/>
    <w:rsid w:val="00905424"/>
    <w:rsid w:val="00905DE5"/>
    <w:rsid w:val="00906246"/>
    <w:rsid w:val="00907938"/>
    <w:rsid w:val="00907B19"/>
    <w:rsid w:val="009120F3"/>
    <w:rsid w:val="00912A84"/>
    <w:rsid w:val="00912D51"/>
    <w:rsid w:val="0091310E"/>
    <w:rsid w:val="009144E2"/>
    <w:rsid w:val="00915CA3"/>
    <w:rsid w:val="009171F0"/>
    <w:rsid w:val="009172C7"/>
    <w:rsid w:val="00920E59"/>
    <w:rsid w:val="00921498"/>
    <w:rsid w:val="00921740"/>
    <w:rsid w:val="00921B64"/>
    <w:rsid w:val="0092202A"/>
    <w:rsid w:val="00923E83"/>
    <w:rsid w:val="00923FA7"/>
    <w:rsid w:val="009245E5"/>
    <w:rsid w:val="0092475A"/>
    <w:rsid w:val="00924F8B"/>
    <w:rsid w:val="00924FB7"/>
    <w:rsid w:val="0092550B"/>
    <w:rsid w:val="00925A27"/>
    <w:rsid w:val="00926796"/>
    <w:rsid w:val="009268E9"/>
    <w:rsid w:val="00927717"/>
    <w:rsid w:val="00927C86"/>
    <w:rsid w:val="00927E3C"/>
    <w:rsid w:val="00932732"/>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0DF9"/>
    <w:rsid w:val="009526D2"/>
    <w:rsid w:val="0095287E"/>
    <w:rsid w:val="00952AF8"/>
    <w:rsid w:val="00952FF2"/>
    <w:rsid w:val="00953CB2"/>
    <w:rsid w:val="00953E48"/>
    <w:rsid w:val="00954A46"/>
    <w:rsid w:val="009554CF"/>
    <w:rsid w:val="00955DE5"/>
    <w:rsid w:val="0095688E"/>
    <w:rsid w:val="00956CA8"/>
    <w:rsid w:val="00956ED9"/>
    <w:rsid w:val="00957AE0"/>
    <w:rsid w:val="00957F6B"/>
    <w:rsid w:val="00960A07"/>
    <w:rsid w:val="00960D0C"/>
    <w:rsid w:val="00960DD1"/>
    <w:rsid w:val="009617A9"/>
    <w:rsid w:val="00961F77"/>
    <w:rsid w:val="00962BAE"/>
    <w:rsid w:val="00963730"/>
    <w:rsid w:val="00964C67"/>
    <w:rsid w:val="00964D17"/>
    <w:rsid w:val="00964D34"/>
    <w:rsid w:val="00964D4A"/>
    <w:rsid w:val="00964FF9"/>
    <w:rsid w:val="00965216"/>
    <w:rsid w:val="00965706"/>
    <w:rsid w:val="0096653D"/>
    <w:rsid w:val="00967672"/>
    <w:rsid w:val="0097052D"/>
    <w:rsid w:val="009706FD"/>
    <w:rsid w:val="00970BFD"/>
    <w:rsid w:val="00970F61"/>
    <w:rsid w:val="0097177F"/>
    <w:rsid w:val="00971976"/>
    <w:rsid w:val="00972E22"/>
    <w:rsid w:val="00973CA2"/>
    <w:rsid w:val="00973D76"/>
    <w:rsid w:val="00973F2D"/>
    <w:rsid w:val="00974448"/>
    <w:rsid w:val="00975578"/>
    <w:rsid w:val="009758DC"/>
    <w:rsid w:val="009759B7"/>
    <w:rsid w:val="00976673"/>
    <w:rsid w:val="00976C14"/>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902EE"/>
    <w:rsid w:val="009907A6"/>
    <w:rsid w:val="009908DA"/>
    <w:rsid w:val="00990A3A"/>
    <w:rsid w:val="0099110F"/>
    <w:rsid w:val="00991168"/>
    <w:rsid w:val="00991859"/>
    <w:rsid w:val="00992077"/>
    <w:rsid w:val="00992426"/>
    <w:rsid w:val="009924F0"/>
    <w:rsid w:val="009944F5"/>
    <w:rsid w:val="0099451E"/>
    <w:rsid w:val="0099617E"/>
    <w:rsid w:val="00996599"/>
    <w:rsid w:val="00996946"/>
    <w:rsid w:val="00996E18"/>
    <w:rsid w:val="009A0548"/>
    <w:rsid w:val="009A058D"/>
    <w:rsid w:val="009A1BF7"/>
    <w:rsid w:val="009A1D38"/>
    <w:rsid w:val="009A2EDE"/>
    <w:rsid w:val="009A3064"/>
    <w:rsid w:val="009A3E90"/>
    <w:rsid w:val="009A4D8B"/>
    <w:rsid w:val="009A53FF"/>
    <w:rsid w:val="009A594B"/>
    <w:rsid w:val="009A5D40"/>
    <w:rsid w:val="009A64EE"/>
    <w:rsid w:val="009A705F"/>
    <w:rsid w:val="009A7976"/>
    <w:rsid w:val="009B1356"/>
    <w:rsid w:val="009B200E"/>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4003"/>
    <w:rsid w:val="009C4DD7"/>
    <w:rsid w:val="009C5143"/>
    <w:rsid w:val="009C570B"/>
    <w:rsid w:val="009C5AEA"/>
    <w:rsid w:val="009C5F2E"/>
    <w:rsid w:val="009C6738"/>
    <w:rsid w:val="009D0958"/>
    <w:rsid w:val="009D0FA2"/>
    <w:rsid w:val="009D12A3"/>
    <w:rsid w:val="009D1829"/>
    <w:rsid w:val="009D19B1"/>
    <w:rsid w:val="009D1EE5"/>
    <w:rsid w:val="009D1EF5"/>
    <w:rsid w:val="009D23A2"/>
    <w:rsid w:val="009D2718"/>
    <w:rsid w:val="009D2E02"/>
    <w:rsid w:val="009D2E33"/>
    <w:rsid w:val="009D2E7A"/>
    <w:rsid w:val="009D3D84"/>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2FB2"/>
    <w:rsid w:val="009F3529"/>
    <w:rsid w:val="009F3E85"/>
    <w:rsid w:val="009F470F"/>
    <w:rsid w:val="009F5FFC"/>
    <w:rsid w:val="009F6C96"/>
    <w:rsid w:val="009F6D8E"/>
    <w:rsid w:val="009F71F7"/>
    <w:rsid w:val="009F73BA"/>
    <w:rsid w:val="00A00143"/>
    <w:rsid w:val="00A003BE"/>
    <w:rsid w:val="00A0070E"/>
    <w:rsid w:val="00A00F2A"/>
    <w:rsid w:val="00A01313"/>
    <w:rsid w:val="00A017B5"/>
    <w:rsid w:val="00A01A4C"/>
    <w:rsid w:val="00A01A93"/>
    <w:rsid w:val="00A02192"/>
    <w:rsid w:val="00A034F5"/>
    <w:rsid w:val="00A03CA5"/>
    <w:rsid w:val="00A03F41"/>
    <w:rsid w:val="00A0428F"/>
    <w:rsid w:val="00A04C37"/>
    <w:rsid w:val="00A04DA8"/>
    <w:rsid w:val="00A0517B"/>
    <w:rsid w:val="00A0618C"/>
    <w:rsid w:val="00A06B26"/>
    <w:rsid w:val="00A07104"/>
    <w:rsid w:val="00A10490"/>
    <w:rsid w:val="00A10549"/>
    <w:rsid w:val="00A1090C"/>
    <w:rsid w:val="00A11D2C"/>
    <w:rsid w:val="00A11DD2"/>
    <w:rsid w:val="00A1358A"/>
    <w:rsid w:val="00A139B6"/>
    <w:rsid w:val="00A13A41"/>
    <w:rsid w:val="00A13C72"/>
    <w:rsid w:val="00A13F39"/>
    <w:rsid w:val="00A1409F"/>
    <w:rsid w:val="00A1462D"/>
    <w:rsid w:val="00A1504D"/>
    <w:rsid w:val="00A1537D"/>
    <w:rsid w:val="00A15391"/>
    <w:rsid w:val="00A1709C"/>
    <w:rsid w:val="00A171DF"/>
    <w:rsid w:val="00A17310"/>
    <w:rsid w:val="00A1755E"/>
    <w:rsid w:val="00A17855"/>
    <w:rsid w:val="00A21343"/>
    <w:rsid w:val="00A21522"/>
    <w:rsid w:val="00A21C84"/>
    <w:rsid w:val="00A22F14"/>
    <w:rsid w:val="00A23173"/>
    <w:rsid w:val="00A23426"/>
    <w:rsid w:val="00A23704"/>
    <w:rsid w:val="00A23713"/>
    <w:rsid w:val="00A23CB8"/>
    <w:rsid w:val="00A23E43"/>
    <w:rsid w:val="00A240A5"/>
    <w:rsid w:val="00A248E6"/>
    <w:rsid w:val="00A24DAE"/>
    <w:rsid w:val="00A25EEA"/>
    <w:rsid w:val="00A26212"/>
    <w:rsid w:val="00A264EA"/>
    <w:rsid w:val="00A26E41"/>
    <w:rsid w:val="00A27819"/>
    <w:rsid w:val="00A3021D"/>
    <w:rsid w:val="00A30850"/>
    <w:rsid w:val="00A310AB"/>
    <w:rsid w:val="00A319B7"/>
    <w:rsid w:val="00A321E4"/>
    <w:rsid w:val="00A322E0"/>
    <w:rsid w:val="00A330B5"/>
    <w:rsid w:val="00A3761B"/>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E0D"/>
    <w:rsid w:val="00A55F3B"/>
    <w:rsid w:val="00A5641A"/>
    <w:rsid w:val="00A57CA5"/>
    <w:rsid w:val="00A60E0D"/>
    <w:rsid w:val="00A6155C"/>
    <w:rsid w:val="00A61D0A"/>
    <w:rsid w:val="00A63387"/>
    <w:rsid w:val="00A638CF"/>
    <w:rsid w:val="00A643B2"/>
    <w:rsid w:val="00A65CA7"/>
    <w:rsid w:val="00A661C8"/>
    <w:rsid w:val="00A664C3"/>
    <w:rsid w:val="00A671D0"/>
    <w:rsid w:val="00A71002"/>
    <w:rsid w:val="00A71099"/>
    <w:rsid w:val="00A716DC"/>
    <w:rsid w:val="00A72790"/>
    <w:rsid w:val="00A740D0"/>
    <w:rsid w:val="00A75B96"/>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245E"/>
    <w:rsid w:val="00AB2671"/>
    <w:rsid w:val="00AB3845"/>
    <w:rsid w:val="00AB39EF"/>
    <w:rsid w:val="00AB3D73"/>
    <w:rsid w:val="00AB41F5"/>
    <w:rsid w:val="00AB4E91"/>
    <w:rsid w:val="00AB64D5"/>
    <w:rsid w:val="00AB699E"/>
    <w:rsid w:val="00AB7059"/>
    <w:rsid w:val="00AB7EB9"/>
    <w:rsid w:val="00AC0275"/>
    <w:rsid w:val="00AC0289"/>
    <w:rsid w:val="00AC02CC"/>
    <w:rsid w:val="00AC06B8"/>
    <w:rsid w:val="00AC0A9B"/>
    <w:rsid w:val="00AC0E4D"/>
    <w:rsid w:val="00AC19D7"/>
    <w:rsid w:val="00AC1A47"/>
    <w:rsid w:val="00AC1F98"/>
    <w:rsid w:val="00AC2253"/>
    <w:rsid w:val="00AC348A"/>
    <w:rsid w:val="00AC3529"/>
    <w:rsid w:val="00AC4809"/>
    <w:rsid w:val="00AC5BCA"/>
    <w:rsid w:val="00AC6A89"/>
    <w:rsid w:val="00AC6CB5"/>
    <w:rsid w:val="00AC70BA"/>
    <w:rsid w:val="00AC72E9"/>
    <w:rsid w:val="00AC73D8"/>
    <w:rsid w:val="00AC79D4"/>
    <w:rsid w:val="00AC7A77"/>
    <w:rsid w:val="00AC7E23"/>
    <w:rsid w:val="00AD1964"/>
    <w:rsid w:val="00AD201A"/>
    <w:rsid w:val="00AD3210"/>
    <w:rsid w:val="00AD376D"/>
    <w:rsid w:val="00AD3E20"/>
    <w:rsid w:val="00AD4A30"/>
    <w:rsid w:val="00AD5A71"/>
    <w:rsid w:val="00AD5B97"/>
    <w:rsid w:val="00AD5EAE"/>
    <w:rsid w:val="00AD6F04"/>
    <w:rsid w:val="00AD6F61"/>
    <w:rsid w:val="00AD6FB1"/>
    <w:rsid w:val="00AE02F9"/>
    <w:rsid w:val="00AE0B16"/>
    <w:rsid w:val="00AE13F2"/>
    <w:rsid w:val="00AE2150"/>
    <w:rsid w:val="00AE30F4"/>
    <w:rsid w:val="00AE3F32"/>
    <w:rsid w:val="00AE4442"/>
    <w:rsid w:val="00AE5279"/>
    <w:rsid w:val="00AE55AB"/>
    <w:rsid w:val="00AE59FC"/>
    <w:rsid w:val="00AE6117"/>
    <w:rsid w:val="00AE63F2"/>
    <w:rsid w:val="00AE66BB"/>
    <w:rsid w:val="00AE68FF"/>
    <w:rsid w:val="00AE6CA7"/>
    <w:rsid w:val="00AE6DE7"/>
    <w:rsid w:val="00AE6F4E"/>
    <w:rsid w:val="00AF07A0"/>
    <w:rsid w:val="00AF0B67"/>
    <w:rsid w:val="00AF0C32"/>
    <w:rsid w:val="00AF0D06"/>
    <w:rsid w:val="00AF0DED"/>
    <w:rsid w:val="00AF0EF1"/>
    <w:rsid w:val="00AF1F7F"/>
    <w:rsid w:val="00AF2009"/>
    <w:rsid w:val="00AF3312"/>
    <w:rsid w:val="00AF3410"/>
    <w:rsid w:val="00AF3C98"/>
    <w:rsid w:val="00AF402D"/>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EAF"/>
    <w:rsid w:val="00B13B0A"/>
    <w:rsid w:val="00B1470F"/>
    <w:rsid w:val="00B1489D"/>
    <w:rsid w:val="00B1507B"/>
    <w:rsid w:val="00B15DE6"/>
    <w:rsid w:val="00B160A8"/>
    <w:rsid w:val="00B16D05"/>
    <w:rsid w:val="00B17727"/>
    <w:rsid w:val="00B17C9B"/>
    <w:rsid w:val="00B2035D"/>
    <w:rsid w:val="00B212F3"/>
    <w:rsid w:val="00B21774"/>
    <w:rsid w:val="00B21ABD"/>
    <w:rsid w:val="00B21DF2"/>
    <w:rsid w:val="00B21E2C"/>
    <w:rsid w:val="00B223C3"/>
    <w:rsid w:val="00B227A1"/>
    <w:rsid w:val="00B22BC3"/>
    <w:rsid w:val="00B2360B"/>
    <w:rsid w:val="00B23DC6"/>
    <w:rsid w:val="00B25107"/>
    <w:rsid w:val="00B25647"/>
    <w:rsid w:val="00B25E81"/>
    <w:rsid w:val="00B26836"/>
    <w:rsid w:val="00B26DB3"/>
    <w:rsid w:val="00B274FE"/>
    <w:rsid w:val="00B300C4"/>
    <w:rsid w:val="00B311C2"/>
    <w:rsid w:val="00B313BD"/>
    <w:rsid w:val="00B31CCE"/>
    <w:rsid w:val="00B31E3D"/>
    <w:rsid w:val="00B3254C"/>
    <w:rsid w:val="00B3331D"/>
    <w:rsid w:val="00B33642"/>
    <w:rsid w:val="00B34343"/>
    <w:rsid w:val="00B34E69"/>
    <w:rsid w:val="00B34F04"/>
    <w:rsid w:val="00B352DE"/>
    <w:rsid w:val="00B35332"/>
    <w:rsid w:val="00B35F4E"/>
    <w:rsid w:val="00B368DC"/>
    <w:rsid w:val="00B37017"/>
    <w:rsid w:val="00B40047"/>
    <w:rsid w:val="00B41456"/>
    <w:rsid w:val="00B4163D"/>
    <w:rsid w:val="00B41C19"/>
    <w:rsid w:val="00B41E5A"/>
    <w:rsid w:val="00B420F1"/>
    <w:rsid w:val="00B42E84"/>
    <w:rsid w:val="00B435D6"/>
    <w:rsid w:val="00B4510A"/>
    <w:rsid w:val="00B45B56"/>
    <w:rsid w:val="00B45E24"/>
    <w:rsid w:val="00B46B54"/>
    <w:rsid w:val="00B47382"/>
    <w:rsid w:val="00B479D0"/>
    <w:rsid w:val="00B47C3E"/>
    <w:rsid w:val="00B50007"/>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734"/>
    <w:rsid w:val="00B619AD"/>
    <w:rsid w:val="00B61B7C"/>
    <w:rsid w:val="00B61C47"/>
    <w:rsid w:val="00B621A3"/>
    <w:rsid w:val="00B626E0"/>
    <w:rsid w:val="00B62865"/>
    <w:rsid w:val="00B63590"/>
    <w:rsid w:val="00B63DA4"/>
    <w:rsid w:val="00B65BC7"/>
    <w:rsid w:val="00B65CB3"/>
    <w:rsid w:val="00B65CCC"/>
    <w:rsid w:val="00B66392"/>
    <w:rsid w:val="00B66C84"/>
    <w:rsid w:val="00B702B0"/>
    <w:rsid w:val="00B71B7D"/>
    <w:rsid w:val="00B72118"/>
    <w:rsid w:val="00B72BAD"/>
    <w:rsid w:val="00B744F1"/>
    <w:rsid w:val="00B7460D"/>
    <w:rsid w:val="00B74D9D"/>
    <w:rsid w:val="00B74E88"/>
    <w:rsid w:val="00B75552"/>
    <w:rsid w:val="00B7572A"/>
    <w:rsid w:val="00B77016"/>
    <w:rsid w:val="00B7749F"/>
    <w:rsid w:val="00B8142F"/>
    <w:rsid w:val="00B8257A"/>
    <w:rsid w:val="00B83018"/>
    <w:rsid w:val="00B83C9B"/>
    <w:rsid w:val="00B83F72"/>
    <w:rsid w:val="00B8456E"/>
    <w:rsid w:val="00B84C8D"/>
    <w:rsid w:val="00B84CAE"/>
    <w:rsid w:val="00B85465"/>
    <w:rsid w:val="00B85D87"/>
    <w:rsid w:val="00B86BD4"/>
    <w:rsid w:val="00B870F2"/>
    <w:rsid w:val="00B87495"/>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DC1"/>
    <w:rsid w:val="00BA20B9"/>
    <w:rsid w:val="00BA27DB"/>
    <w:rsid w:val="00BA3148"/>
    <w:rsid w:val="00BA3CA8"/>
    <w:rsid w:val="00BA41CF"/>
    <w:rsid w:val="00BA4221"/>
    <w:rsid w:val="00BA4688"/>
    <w:rsid w:val="00BA47D7"/>
    <w:rsid w:val="00BA502F"/>
    <w:rsid w:val="00BA5874"/>
    <w:rsid w:val="00BA5E7E"/>
    <w:rsid w:val="00BA6127"/>
    <w:rsid w:val="00BA6169"/>
    <w:rsid w:val="00BA64D1"/>
    <w:rsid w:val="00BA6587"/>
    <w:rsid w:val="00BB114D"/>
    <w:rsid w:val="00BB1229"/>
    <w:rsid w:val="00BB1396"/>
    <w:rsid w:val="00BB1D45"/>
    <w:rsid w:val="00BB2161"/>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252D"/>
    <w:rsid w:val="00BC32D6"/>
    <w:rsid w:val="00BC4D3B"/>
    <w:rsid w:val="00BC4D66"/>
    <w:rsid w:val="00BC5510"/>
    <w:rsid w:val="00BC55D0"/>
    <w:rsid w:val="00BC60C1"/>
    <w:rsid w:val="00BC6D73"/>
    <w:rsid w:val="00BC732A"/>
    <w:rsid w:val="00BD065A"/>
    <w:rsid w:val="00BD0E85"/>
    <w:rsid w:val="00BD1665"/>
    <w:rsid w:val="00BD211C"/>
    <w:rsid w:val="00BD2A49"/>
    <w:rsid w:val="00BD33D6"/>
    <w:rsid w:val="00BD3911"/>
    <w:rsid w:val="00BD3F24"/>
    <w:rsid w:val="00BD40C2"/>
    <w:rsid w:val="00BD444D"/>
    <w:rsid w:val="00BD4BEB"/>
    <w:rsid w:val="00BD5703"/>
    <w:rsid w:val="00BD6016"/>
    <w:rsid w:val="00BD62CD"/>
    <w:rsid w:val="00BD64AE"/>
    <w:rsid w:val="00BD6E45"/>
    <w:rsid w:val="00BD6F39"/>
    <w:rsid w:val="00BE0235"/>
    <w:rsid w:val="00BE0804"/>
    <w:rsid w:val="00BE0B86"/>
    <w:rsid w:val="00BE0BF2"/>
    <w:rsid w:val="00BE1670"/>
    <w:rsid w:val="00BE1F50"/>
    <w:rsid w:val="00BE252D"/>
    <w:rsid w:val="00BE34E7"/>
    <w:rsid w:val="00BE38E8"/>
    <w:rsid w:val="00BE3B54"/>
    <w:rsid w:val="00BE4232"/>
    <w:rsid w:val="00BE4ADB"/>
    <w:rsid w:val="00BE4DF4"/>
    <w:rsid w:val="00BE5B4B"/>
    <w:rsid w:val="00BE67D6"/>
    <w:rsid w:val="00BE73CB"/>
    <w:rsid w:val="00BE7B84"/>
    <w:rsid w:val="00BE7F64"/>
    <w:rsid w:val="00BF05D0"/>
    <w:rsid w:val="00BF08EE"/>
    <w:rsid w:val="00BF0DB0"/>
    <w:rsid w:val="00BF2C93"/>
    <w:rsid w:val="00BF2D47"/>
    <w:rsid w:val="00BF3383"/>
    <w:rsid w:val="00BF348C"/>
    <w:rsid w:val="00BF3E1B"/>
    <w:rsid w:val="00BF4777"/>
    <w:rsid w:val="00BF4E2E"/>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794"/>
    <w:rsid w:val="00C0593F"/>
    <w:rsid w:val="00C05D95"/>
    <w:rsid w:val="00C060D1"/>
    <w:rsid w:val="00C0633F"/>
    <w:rsid w:val="00C067FC"/>
    <w:rsid w:val="00C07262"/>
    <w:rsid w:val="00C072CE"/>
    <w:rsid w:val="00C073DB"/>
    <w:rsid w:val="00C0770D"/>
    <w:rsid w:val="00C07894"/>
    <w:rsid w:val="00C07B4A"/>
    <w:rsid w:val="00C07D7A"/>
    <w:rsid w:val="00C10820"/>
    <w:rsid w:val="00C10DAE"/>
    <w:rsid w:val="00C11B4F"/>
    <w:rsid w:val="00C11D9D"/>
    <w:rsid w:val="00C11E89"/>
    <w:rsid w:val="00C12E86"/>
    <w:rsid w:val="00C13750"/>
    <w:rsid w:val="00C1383D"/>
    <w:rsid w:val="00C138A6"/>
    <w:rsid w:val="00C13E3D"/>
    <w:rsid w:val="00C14A75"/>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0"/>
    <w:rsid w:val="00C3467E"/>
    <w:rsid w:val="00C3475E"/>
    <w:rsid w:val="00C34ABE"/>
    <w:rsid w:val="00C3534E"/>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CA1"/>
    <w:rsid w:val="00C46CA3"/>
    <w:rsid w:val="00C472BB"/>
    <w:rsid w:val="00C505EC"/>
    <w:rsid w:val="00C50650"/>
    <w:rsid w:val="00C510CC"/>
    <w:rsid w:val="00C5156F"/>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C46"/>
    <w:rsid w:val="00C62D8B"/>
    <w:rsid w:val="00C63DE1"/>
    <w:rsid w:val="00C641FC"/>
    <w:rsid w:val="00C64FA8"/>
    <w:rsid w:val="00C65950"/>
    <w:rsid w:val="00C666D5"/>
    <w:rsid w:val="00C66BC3"/>
    <w:rsid w:val="00C66F16"/>
    <w:rsid w:val="00C674B7"/>
    <w:rsid w:val="00C67A32"/>
    <w:rsid w:val="00C70AA4"/>
    <w:rsid w:val="00C7145C"/>
    <w:rsid w:val="00C71547"/>
    <w:rsid w:val="00C71BB5"/>
    <w:rsid w:val="00C72721"/>
    <w:rsid w:val="00C72A03"/>
    <w:rsid w:val="00C737B2"/>
    <w:rsid w:val="00C739BC"/>
    <w:rsid w:val="00C73ED8"/>
    <w:rsid w:val="00C73F3D"/>
    <w:rsid w:val="00C7418C"/>
    <w:rsid w:val="00C74577"/>
    <w:rsid w:val="00C75F12"/>
    <w:rsid w:val="00C75FB9"/>
    <w:rsid w:val="00C7689F"/>
    <w:rsid w:val="00C76F74"/>
    <w:rsid w:val="00C77AFC"/>
    <w:rsid w:val="00C77E69"/>
    <w:rsid w:val="00C81B40"/>
    <w:rsid w:val="00C823D2"/>
    <w:rsid w:val="00C82D1B"/>
    <w:rsid w:val="00C82E00"/>
    <w:rsid w:val="00C83077"/>
    <w:rsid w:val="00C8343B"/>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4B5"/>
    <w:rsid w:val="00C91E33"/>
    <w:rsid w:val="00C92864"/>
    <w:rsid w:val="00C947BC"/>
    <w:rsid w:val="00C95261"/>
    <w:rsid w:val="00C95F7C"/>
    <w:rsid w:val="00C96149"/>
    <w:rsid w:val="00C961E8"/>
    <w:rsid w:val="00C9660A"/>
    <w:rsid w:val="00C97129"/>
    <w:rsid w:val="00C973A3"/>
    <w:rsid w:val="00C97F57"/>
    <w:rsid w:val="00CA0B86"/>
    <w:rsid w:val="00CA1081"/>
    <w:rsid w:val="00CA1298"/>
    <w:rsid w:val="00CA1380"/>
    <w:rsid w:val="00CA169C"/>
    <w:rsid w:val="00CA1FE8"/>
    <w:rsid w:val="00CA2666"/>
    <w:rsid w:val="00CA266E"/>
    <w:rsid w:val="00CA26D6"/>
    <w:rsid w:val="00CA3047"/>
    <w:rsid w:val="00CA3673"/>
    <w:rsid w:val="00CA3C26"/>
    <w:rsid w:val="00CA4069"/>
    <w:rsid w:val="00CA4735"/>
    <w:rsid w:val="00CA4820"/>
    <w:rsid w:val="00CA4A59"/>
    <w:rsid w:val="00CA5296"/>
    <w:rsid w:val="00CA5D3E"/>
    <w:rsid w:val="00CA6888"/>
    <w:rsid w:val="00CA6ADD"/>
    <w:rsid w:val="00CA6D62"/>
    <w:rsid w:val="00CA779D"/>
    <w:rsid w:val="00CA7AF7"/>
    <w:rsid w:val="00CA7B9C"/>
    <w:rsid w:val="00CB06D2"/>
    <w:rsid w:val="00CB0F34"/>
    <w:rsid w:val="00CB1258"/>
    <w:rsid w:val="00CB278A"/>
    <w:rsid w:val="00CB4918"/>
    <w:rsid w:val="00CB5253"/>
    <w:rsid w:val="00CB58A8"/>
    <w:rsid w:val="00CB5A32"/>
    <w:rsid w:val="00CB5E6E"/>
    <w:rsid w:val="00CB60D0"/>
    <w:rsid w:val="00CB74BE"/>
    <w:rsid w:val="00CB7531"/>
    <w:rsid w:val="00CB7856"/>
    <w:rsid w:val="00CC047D"/>
    <w:rsid w:val="00CC138E"/>
    <w:rsid w:val="00CC199C"/>
    <w:rsid w:val="00CC2463"/>
    <w:rsid w:val="00CC287B"/>
    <w:rsid w:val="00CC3819"/>
    <w:rsid w:val="00CC38EC"/>
    <w:rsid w:val="00CC3B01"/>
    <w:rsid w:val="00CC4D4A"/>
    <w:rsid w:val="00CC523D"/>
    <w:rsid w:val="00CC60DA"/>
    <w:rsid w:val="00CC7177"/>
    <w:rsid w:val="00CC7828"/>
    <w:rsid w:val="00CD009A"/>
    <w:rsid w:val="00CD0862"/>
    <w:rsid w:val="00CD1FDE"/>
    <w:rsid w:val="00CD3698"/>
    <w:rsid w:val="00CD41E0"/>
    <w:rsid w:val="00CD4302"/>
    <w:rsid w:val="00CD4F94"/>
    <w:rsid w:val="00CD5910"/>
    <w:rsid w:val="00CD5F4A"/>
    <w:rsid w:val="00CD6873"/>
    <w:rsid w:val="00CD6B99"/>
    <w:rsid w:val="00CD743D"/>
    <w:rsid w:val="00CD75B6"/>
    <w:rsid w:val="00CD7735"/>
    <w:rsid w:val="00CE04ED"/>
    <w:rsid w:val="00CE0E3C"/>
    <w:rsid w:val="00CE2020"/>
    <w:rsid w:val="00CE2ED4"/>
    <w:rsid w:val="00CE372F"/>
    <w:rsid w:val="00CE37CA"/>
    <w:rsid w:val="00CE3813"/>
    <w:rsid w:val="00CE3B44"/>
    <w:rsid w:val="00CE3CE8"/>
    <w:rsid w:val="00CE439B"/>
    <w:rsid w:val="00CE4C57"/>
    <w:rsid w:val="00CE7D8D"/>
    <w:rsid w:val="00CF06C9"/>
    <w:rsid w:val="00CF0A33"/>
    <w:rsid w:val="00CF0CD2"/>
    <w:rsid w:val="00CF167C"/>
    <w:rsid w:val="00CF173A"/>
    <w:rsid w:val="00CF313E"/>
    <w:rsid w:val="00CF4F56"/>
    <w:rsid w:val="00CF56FB"/>
    <w:rsid w:val="00CF5C7E"/>
    <w:rsid w:val="00CF6B66"/>
    <w:rsid w:val="00CF6BB6"/>
    <w:rsid w:val="00CF6F7D"/>
    <w:rsid w:val="00CF6F7F"/>
    <w:rsid w:val="00CF79E6"/>
    <w:rsid w:val="00D011EC"/>
    <w:rsid w:val="00D012CA"/>
    <w:rsid w:val="00D01D1A"/>
    <w:rsid w:val="00D02235"/>
    <w:rsid w:val="00D0268C"/>
    <w:rsid w:val="00D02E2E"/>
    <w:rsid w:val="00D03A75"/>
    <w:rsid w:val="00D03D49"/>
    <w:rsid w:val="00D044AA"/>
    <w:rsid w:val="00D04AED"/>
    <w:rsid w:val="00D04E10"/>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E5A"/>
    <w:rsid w:val="00D12FA1"/>
    <w:rsid w:val="00D1351B"/>
    <w:rsid w:val="00D14270"/>
    <w:rsid w:val="00D147F8"/>
    <w:rsid w:val="00D14B89"/>
    <w:rsid w:val="00D1564D"/>
    <w:rsid w:val="00D15D0E"/>
    <w:rsid w:val="00D15D83"/>
    <w:rsid w:val="00D160F9"/>
    <w:rsid w:val="00D1694D"/>
    <w:rsid w:val="00D16D80"/>
    <w:rsid w:val="00D1732C"/>
    <w:rsid w:val="00D1788C"/>
    <w:rsid w:val="00D17FE5"/>
    <w:rsid w:val="00D21058"/>
    <w:rsid w:val="00D210E4"/>
    <w:rsid w:val="00D210F4"/>
    <w:rsid w:val="00D2171B"/>
    <w:rsid w:val="00D2181E"/>
    <w:rsid w:val="00D21B46"/>
    <w:rsid w:val="00D22079"/>
    <w:rsid w:val="00D2266E"/>
    <w:rsid w:val="00D22EFD"/>
    <w:rsid w:val="00D23156"/>
    <w:rsid w:val="00D2404F"/>
    <w:rsid w:val="00D246C7"/>
    <w:rsid w:val="00D24D5A"/>
    <w:rsid w:val="00D25473"/>
    <w:rsid w:val="00D26857"/>
    <w:rsid w:val="00D268B3"/>
    <w:rsid w:val="00D26EF4"/>
    <w:rsid w:val="00D27C09"/>
    <w:rsid w:val="00D27F4B"/>
    <w:rsid w:val="00D304B4"/>
    <w:rsid w:val="00D30D79"/>
    <w:rsid w:val="00D311E1"/>
    <w:rsid w:val="00D31780"/>
    <w:rsid w:val="00D31A54"/>
    <w:rsid w:val="00D31A9B"/>
    <w:rsid w:val="00D31B65"/>
    <w:rsid w:val="00D31C74"/>
    <w:rsid w:val="00D3231C"/>
    <w:rsid w:val="00D3291A"/>
    <w:rsid w:val="00D32D71"/>
    <w:rsid w:val="00D33A97"/>
    <w:rsid w:val="00D33BF7"/>
    <w:rsid w:val="00D3454F"/>
    <w:rsid w:val="00D35C3E"/>
    <w:rsid w:val="00D365B0"/>
    <w:rsid w:val="00D3670B"/>
    <w:rsid w:val="00D37A2D"/>
    <w:rsid w:val="00D413C6"/>
    <w:rsid w:val="00D415E2"/>
    <w:rsid w:val="00D41EFF"/>
    <w:rsid w:val="00D4213C"/>
    <w:rsid w:val="00D4274A"/>
    <w:rsid w:val="00D433EC"/>
    <w:rsid w:val="00D434AA"/>
    <w:rsid w:val="00D436D6"/>
    <w:rsid w:val="00D44019"/>
    <w:rsid w:val="00D440E9"/>
    <w:rsid w:val="00D442AA"/>
    <w:rsid w:val="00D442E6"/>
    <w:rsid w:val="00D4454B"/>
    <w:rsid w:val="00D44AC8"/>
    <w:rsid w:val="00D44B6C"/>
    <w:rsid w:val="00D455AD"/>
    <w:rsid w:val="00D45C23"/>
    <w:rsid w:val="00D46145"/>
    <w:rsid w:val="00D4631A"/>
    <w:rsid w:val="00D4672F"/>
    <w:rsid w:val="00D47A1A"/>
    <w:rsid w:val="00D47A34"/>
    <w:rsid w:val="00D508C0"/>
    <w:rsid w:val="00D50A41"/>
    <w:rsid w:val="00D5192F"/>
    <w:rsid w:val="00D5319F"/>
    <w:rsid w:val="00D53840"/>
    <w:rsid w:val="00D542A7"/>
    <w:rsid w:val="00D544FE"/>
    <w:rsid w:val="00D546B8"/>
    <w:rsid w:val="00D54EFE"/>
    <w:rsid w:val="00D559E4"/>
    <w:rsid w:val="00D57772"/>
    <w:rsid w:val="00D61130"/>
    <w:rsid w:val="00D6155B"/>
    <w:rsid w:val="00D61C84"/>
    <w:rsid w:val="00D61DDE"/>
    <w:rsid w:val="00D63E64"/>
    <w:rsid w:val="00D65AAF"/>
    <w:rsid w:val="00D65F2C"/>
    <w:rsid w:val="00D65F7F"/>
    <w:rsid w:val="00D66C76"/>
    <w:rsid w:val="00D66E49"/>
    <w:rsid w:val="00D670C6"/>
    <w:rsid w:val="00D671CB"/>
    <w:rsid w:val="00D6736D"/>
    <w:rsid w:val="00D67584"/>
    <w:rsid w:val="00D67693"/>
    <w:rsid w:val="00D67F7C"/>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31DE"/>
    <w:rsid w:val="00D84823"/>
    <w:rsid w:val="00D84D5F"/>
    <w:rsid w:val="00D85544"/>
    <w:rsid w:val="00D85BD6"/>
    <w:rsid w:val="00D8659A"/>
    <w:rsid w:val="00D86D53"/>
    <w:rsid w:val="00D87160"/>
    <w:rsid w:val="00D879DF"/>
    <w:rsid w:val="00D908A0"/>
    <w:rsid w:val="00D90FD7"/>
    <w:rsid w:val="00D91221"/>
    <w:rsid w:val="00D9186A"/>
    <w:rsid w:val="00D92FDA"/>
    <w:rsid w:val="00D9318E"/>
    <w:rsid w:val="00D93812"/>
    <w:rsid w:val="00D93BCE"/>
    <w:rsid w:val="00D942AD"/>
    <w:rsid w:val="00D94A5B"/>
    <w:rsid w:val="00D94A6E"/>
    <w:rsid w:val="00D94EDE"/>
    <w:rsid w:val="00D966CD"/>
    <w:rsid w:val="00D96BDF"/>
    <w:rsid w:val="00D97677"/>
    <w:rsid w:val="00D97A79"/>
    <w:rsid w:val="00D97DDA"/>
    <w:rsid w:val="00DA0201"/>
    <w:rsid w:val="00DA0D30"/>
    <w:rsid w:val="00DA32D2"/>
    <w:rsid w:val="00DA350E"/>
    <w:rsid w:val="00DA44F9"/>
    <w:rsid w:val="00DA5694"/>
    <w:rsid w:val="00DA6678"/>
    <w:rsid w:val="00DA7781"/>
    <w:rsid w:val="00DA7DA4"/>
    <w:rsid w:val="00DB37CC"/>
    <w:rsid w:val="00DB43B1"/>
    <w:rsid w:val="00DB43BA"/>
    <w:rsid w:val="00DB4E1A"/>
    <w:rsid w:val="00DB56AD"/>
    <w:rsid w:val="00DB665E"/>
    <w:rsid w:val="00DB6701"/>
    <w:rsid w:val="00DB671C"/>
    <w:rsid w:val="00DB70BA"/>
    <w:rsid w:val="00DB77C5"/>
    <w:rsid w:val="00DB7DD5"/>
    <w:rsid w:val="00DC103F"/>
    <w:rsid w:val="00DC11F3"/>
    <w:rsid w:val="00DC26A2"/>
    <w:rsid w:val="00DC26B3"/>
    <w:rsid w:val="00DC301E"/>
    <w:rsid w:val="00DC3267"/>
    <w:rsid w:val="00DC371C"/>
    <w:rsid w:val="00DC40E5"/>
    <w:rsid w:val="00DC475C"/>
    <w:rsid w:val="00DC4DA6"/>
    <w:rsid w:val="00DC51F0"/>
    <w:rsid w:val="00DC5BE2"/>
    <w:rsid w:val="00DC5E6B"/>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44EB"/>
    <w:rsid w:val="00DD4ECB"/>
    <w:rsid w:val="00DD51C6"/>
    <w:rsid w:val="00DD538C"/>
    <w:rsid w:val="00DD64C3"/>
    <w:rsid w:val="00DD6996"/>
    <w:rsid w:val="00DD6F2C"/>
    <w:rsid w:val="00DD7902"/>
    <w:rsid w:val="00DE0070"/>
    <w:rsid w:val="00DE0558"/>
    <w:rsid w:val="00DE0CEF"/>
    <w:rsid w:val="00DE0E1F"/>
    <w:rsid w:val="00DE1065"/>
    <w:rsid w:val="00DE18A0"/>
    <w:rsid w:val="00DE28CD"/>
    <w:rsid w:val="00DE2C27"/>
    <w:rsid w:val="00DE3992"/>
    <w:rsid w:val="00DE3FB9"/>
    <w:rsid w:val="00DE4422"/>
    <w:rsid w:val="00DE4583"/>
    <w:rsid w:val="00DE4C1D"/>
    <w:rsid w:val="00DE4F36"/>
    <w:rsid w:val="00DE584D"/>
    <w:rsid w:val="00DE5ACB"/>
    <w:rsid w:val="00DE67F7"/>
    <w:rsid w:val="00DE78F9"/>
    <w:rsid w:val="00DF210F"/>
    <w:rsid w:val="00DF2976"/>
    <w:rsid w:val="00DF2B98"/>
    <w:rsid w:val="00DF32CC"/>
    <w:rsid w:val="00DF3E0F"/>
    <w:rsid w:val="00DF420B"/>
    <w:rsid w:val="00DF5142"/>
    <w:rsid w:val="00DF53EE"/>
    <w:rsid w:val="00DF5864"/>
    <w:rsid w:val="00DF6324"/>
    <w:rsid w:val="00DF649A"/>
    <w:rsid w:val="00DF68D8"/>
    <w:rsid w:val="00DF6D1B"/>
    <w:rsid w:val="00DF710B"/>
    <w:rsid w:val="00DF7242"/>
    <w:rsid w:val="00E0044F"/>
    <w:rsid w:val="00E008EA"/>
    <w:rsid w:val="00E01C39"/>
    <w:rsid w:val="00E02767"/>
    <w:rsid w:val="00E034A0"/>
    <w:rsid w:val="00E0382E"/>
    <w:rsid w:val="00E04868"/>
    <w:rsid w:val="00E04EF4"/>
    <w:rsid w:val="00E05797"/>
    <w:rsid w:val="00E06273"/>
    <w:rsid w:val="00E065BD"/>
    <w:rsid w:val="00E06684"/>
    <w:rsid w:val="00E07041"/>
    <w:rsid w:val="00E0705B"/>
    <w:rsid w:val="00E074FD"/>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7B16"/>
    <w:rsid w:val="00E207FB"/>
    <w:rsid w:val="00E21850"/>
    <w:rsid w:val="00E22203"/>
    <w:rsid w:val="00E228DD"/>
    <w:rsid w:val="00E228EB"/>
    <w:rsid w:val="00E22EFB"/>
    <w:rsid w:val="00E2320C"/>
    <w:rsid w:val="00E23675"/>
    <w:rsid w:val="00E239C4"/>
    <w:rsid w:val="00E24A8B"/>
    <w:rsid w:val="00E24AF9"/>
    <w:rsid w:val="00E24D9D"/>
    <w:rsid w:val="00E2517D"/>
    <w:rsid w:val="00E25267"/>
    <w:rsid w:val="00E252F2"/>
    <w:rsid w:val="00E25494"/>
    <w:rsid w:val="00E254D2"/>
    <w:rsid w:val="00E26045"/>
    <w:rsid w:val="00E276D4"/>
    <w:rsid w:val="00E27775"/>
    <w:rsid w:val="00E27D26"/>
    <w:rsid w:val="00E30DF7"/>
    <w:rsid w:val="00E3108A"/>
    <w:rsid w:val="00E310F0"/>
    <w:rsid w:val="00E31408"/>
    <w:rsid w:val="00E314F6"/>
    <w:rsid w:val="00E314FB"/>
    <w:rsid w:val="00E31540"/>
    <w:rsid w:val="00E31AD5"/>
    <w:rsid w:val="00E321D9"/>
    <w:rsid w:val="00E326FF"/>
    <w:rsid w:val="00E3275F"/>
    <w:rsid w:val="00E3478F"/>
    <w:rsid w:val="00E35C73"/>
    <w:rsid w:val="00E368FC"/>
    <w:rsid w:val="00E403CC"/>
    <w:rsid w:val="00E40999"/>
    <w:rsid w:val="00E40A65"/>
    <w:rsid w:val="00E4208B"/>
    <w:rsid w:val="00E43264"/>
    <w:rsid w:val="00E432DA"/>
    <w:rsid w:val="00E434A1"/>
    <w:rsid w:val="00E437D4"/>
    <w:rsid w:val="00E439A1"/>
    <w:rsid w:val="00E43D31"/>
    <w:rsid w:val="00E44B96"/>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4CA0"/>
    <w:rsid w:val="00E5510C"/>
    <w:rsid w:val="00E55539"/>
    <w:rsid w:val="00E556CA"/>
    <w:rsid w:val="00E55B8C"/>
    <w:rsid w:val="00E55CA2"/>
    <w:rsid w:val="00E565F9"/>
    <w:rsid w:val="00E56C14"/>
    <w:rsid w:val="00E5732E"/>
    <w:rsid w:val="00E60766"/>
    <w:rsid w:val="00E6114A"/>
    <w:rsid w:val="00E61D1C"/>
    <w:rsid w:val="00E62162"/>
    <w:rsid w:val="00E63574"/>
    <w:rsid w:val="00E638A2"/>
    <w:rsid w:val="00E63B30"/>
    <w:rsid w:val="00E644D7"/>
    <w:rsid w:val="00E6479A"/>
    <w:rsid w:val="00E64905"/>
    <w:rsid w:val="00E6522C"/>
    <w:rsid w:val="00E65DB2"/>
    <w:rsid w:val="00E660D2"/>
    <w:rsid w:val="00E6661C"/>
    <w:rsid w:val="00E668B7"/>
    <w:rsid w:val="00E6743D"/>
    <w:rsid w:val="00E674BB"/>
    <w:rsid w:val="00E67D8D"/>
    <w:rsid w:val="00E67E0B"/>
    <w:rsid w:val="00E72484"/>
    <w:rsid w:val="00E72C37"/>
    <w:rsid w:val="00E72DB0"/>
    <w:rsid w:val="00E7318D"/>
    <w:rsid w:val="00E7320D"/>
    <w:rsid w:val="00E73C04"/>
    <w:rsid w:val="00E740B6"/>
    <w:rsid w:val="00E74CD9"/>
    <w:rsid w:val="00E75527"/>
    <w:rsid w:val="00E75A76"/>
    <w:rsid w:val="00E761A9"/>
    <w:rsid w:val="00E77597"/>
    <w:rsid w:val="00E8074E"/>
    <w:rsid w:val="00E80D8B"/>
    <w:rsid w:val="00E81170"/>
    <w:rsid w:val="00E819AE"/>
    <w:rsid w:val="00E81C04"/>
    <w:rsid w:val="00E828D4"/>
    <w:rsid w:val="00E82C6C"/>
    <w:rsid w:val="00E8307D"/>
    <w:rsid w:val="00E834D9"/>
    <w:rsid w:val="00E83DC2"/>
    <w:rsid w:val="00E84249"/>
    <w:rsid w:val="00E86161"/>
    <w:rsid w:val="00E8628A"/>
    <w:rsid w:val="00E86E51"/>
    <w:rsid w:val="00E8719D"/>
    <w:rsid w:val="00E87DAD"/>
    <w:rsid w:val="00E87F2F"/>
    <w:rsid w:val="00E90A57"/>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DDA"/>
    <w:rsid w:val="00EA0065"/>
    <w:rsid w:val="00EA0563"/>
    <w:rsid w:val="00EA099F"/>
    <w:rsid w:val="00EA0A50"/>
    <w:rsid w:val="00EA0C0A"/>
    <w:rsid w:val="00EA1A01"/>
    <w:rsid w:val="00EA1EAE"/>
    <w:rsid w:val="00EA201D"/>
    <w:rsid w:val="00EA238F"/>
    <w:rsid w:val="00EA23A8"/>
    <w:rsid w:val="00EA32EB"/>
    <w:rsid w:val="00EA34BA"/>
    <w:rsid w:val="00EA3A38"/>
    <w:rsid w:val="00EA402B"/>
    <w:rsid w:val="00EA53C4"/>
    <w:rsid w:val="00EA53CE"/>
    <w:rsid w:val="00EA72DA"/>
    <w:rsid w:val="00EA7BFE"/>
    <w:rsid w:val="00EB02F2"/>
    <w:rsid w:val="00EB1594"/>
    <w:rsid w:val="00EB15ED"/>
    <w:rsid w:val="00EB2064"/>
    <w:rsid w:val="00EB2242"/>
    <w:rsid w:val="00EB2D18"/>
    <w:rsid w:val="00EB2FF8"/>
    <w:rsid w:val="00EB3F41"/>
    <w:rsid w:val="00EB4AD4"/>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8FA"/>
    <w:rsid w:val="00EC3CDE"/>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2B3"/>
    <w:rsid w:val="00ED63BF"/>
    <w:rsid w:val="00ED7E2A"/>
    <w:rsid w:val="00ED7FF8"/>
    <w:rsid w:val="00EE0803"/>
    <w:rsid w:val="00EE0BFD"/>
    <w:rsid w:val="00EE0D1C"/>
    <w:rsid w:val="00EE0E3B"/>
    <w:rsid w:val="00EE1564"/>
    <w:rsid w:val="00EE27A0"/>
    <w:rsid w:val="00EE283D"/>
    <w:rsid w:val="00EE2E47"/>
    <w:rsid w:val="00EE4142"/>
    <w:rsid w:val="00EE4616"/>
    <w:rsid w:val="00EE49FC"/>
    <w:rsid w:val="00EE5959"/>
    <w:rsid w:val="00EE5C8B"/>
    <w:rsid w:val="00EE5CFF"/>
    <w:rsid w:val="00EE5D37"/>
    <w:rsid w:val="00EE60E8"/>
    <w:rsid w:val="00EE63AC"/>
    <w:rsid w:val="00EE63CF"/>
    <w:rsid w:val="00EE6512"/>
    <w:rsid w:val="00EE76D5"/>
    <w:rsid w:val="00EE7911"/>
    <w:rsid w:val="00EE7CBB"/>
    <w:rsid w:val="00EF088A"/>
    <w:rsid w:val="00EF0951"/>
    <w:rsid w:val="00EF0DD5"/>
    <w:rsid w:val="00EF160C"/>
    <w:rsid w:val="00EF19BB"/>
    <w:rsid w:val="00EF1C76"/>
    <w:rsid w:val="00EF2201"/>
    <w:rsid w:val="00EF3A26"/>
    <w:rsid w:val="00EF3A62"/>
    <w:rsid w:val="00EF3B5E"/>
    <w:rsid w:val="00EF3CBB"/>
    <w:rsid w:val="00EF4463"/>
    <w:rsid w:val="00EF4F7C"/>
    <w:rsid w:val="00EF52E5"/>
    <w:rsid w:val="00EF531A"/>
    <w:rsid w:val="00EF5E42"/>
    <w:rsid w:val="00EF613D"/>
    <w:rsid w:val="00EF639C"/>
    <w:rsid w:val="00EF6FDF"/>
    <w:rsid w:val="00EF72DE"/>
    <w:rsid w:val="00EF789A"/>
    <w:rsid w:val="00F0095E"/>
    <w:rsid w:val="00F00C31"/>
    <w:rsid w:val="00F010B3"/>
    <w:rsid w:val="00F01249"/>
    <w:rsid w:val="00F012DB"/>
    <w:rsid w:val="00F01467"/>
    <w:rsid w:val="00F01BF6"/>
    <w:rsid w:val="00F02862"/>
    <w:rsid w:val="00F030AF"/>
    <w:rsid w:val="00F05249"/>
    <w:rsid w:val="00F0567A"/>
    <w:rsid w:val="00F056DF"/>
    <w:rsid w:val="00F06124"/>
    <w:rsid w:val="00F06477"/>
    <w:rsid w:val="00F06B6B"/>
    <w:rsid w:val="00F06CC7"/>
    <w:rsid w:val="00F100A1"/>
    <w:rsid w:val="00F11408"/>
    <w:rsid w:val="00F12932"/>
    <w:rsid w:val="00F13728"/>
    <w:rsid w:val="00F143F4"/>
    <w:rsid w:val="00F158AA"/>
    <w:rsid w:val="00F16423"/>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50E45"/>
    <w:rsid w:val="00F51116"/>
    <w:rsid w:val="00F51554"/>
    <w:rsid w:val="00F517ED"/>
    <w:rsid w:val="00F518E8"/>
    <w:rsid w:val="00F51AD1"/>
    <w:rsid w:val="00F52653"/>
    <w:rsid w:val="00F52893"/>
    <w:rsid w:val="00F52F72"/>
    <w:rsid w:val="00F52FA1"/>
    <w:rsid w:val="00F539F2"/>
    <w:rsid w:val="00F54076"/>
    <w:rsid w:val="00F5487D"/>
    <w:rsid w:val="00F54903"/>
    <w:rsid w:val="00F55B59"/>
    <w:rsid w:val="00F55B84"/>
    <w:rsid w:val="00F5635B"/>
    <w:rsid w:val="00F5658A"/>
    <w:rsid w:val="00F57BDE"/>
    <w:rsid w:val="00F602A6"/>
    <w:rsid w:val="00F61119"/>
    <w:rsid w:val="00F624C6"/>
    <w:rsid w:val="00F6282F"/>
    <w:rsid w:val="00F630C9"/>
    <w:rsid w:val="00F63796"/>
    <w:rsid w:val="00F63B44"/>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AC2"/>
    <w:rsid w:val="00F76B30"/>
    <w:rsid w:val="00F77119"/>
    <w:rsid w:val="00F77152"/>
    <w:rsid w:val="00F77750"/>
    <w:rsid w:val="00F77DA2"/>
    <w:rsid w:val="00F80D11"/>
    <w:rsid w:val="00F8100A"/>
    <w:rsid w:val="00F8123B"/>
    <w:rsid w:val="00F8175F"/>
    <w:rsid w:val="00F8223C"/>
    <w:rsid w:val="00F8254D"/>
    <w:rsid w:val="00F82BCA"/>
    <w:rsid w:val="00F82E1C"/>
    <w:rsid w:val="00F82F91"/>
    <w:rsid w:val="00F84008"/>
    <w:rsid w:val="00F8418A"/>
    <w:rsid w:val="00F844D4"/>
    <w:rsid w:val="00F863A5"/>
    <w:rsid w:val="00F86A8B"/>
    <w:rsid w:val="00F87340"/>
    <w:rsid w:val="00F916F0"/>
    <w:rsid w:val="00F922BC"/>
    <w:rsid w:val="00F929FC"/>
    <w:rsid w:val="00F937CF"/>
    <w:rsid w:val="00F93A2C"/>
    <w:rsid w:val="00F93E58"/>
    <w:rsid w:val="00F945FA"/>
    <w:rsid w:val="00F94FAB"/>
    <w:rsid w:val="00F95B36"/>
    <w:rsid w:val="00F964EC"/>
    <w:rsid w:val="00F9651C"/>
    <w:rsid w:val="00F96A55"/>
    <w:rsid w:val="00F96E3D"/>
    <w:rsid w:val="00F97E82"/>
    <w:rsid w:val="00F97EED"/>
    <w:rsid w:val="00FA0118"/>
    <w:rsid w:val="00FA0B1F"/>
    <w:rsid w:val="00FA149D"/>
    <w:rsid w:val="00FA18D7"/>
    <w:rsid w:val="00FA1F2E"/>
    <w:rsid w:val="00FA315C"/>
    <w:rsid w:val="00FA3257"/>
    <w:rsid w:val="00FA348C"/>
    <w:rsid w:val="00FA39DA"/>
    <w:rsid w:val="00FA5A84"/>
    <w:rsid w:val="00FA5D66"/>
    <w:rsid w:val="00FA5E4D"/>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674"/>
    <w:rsid w:val="00FC19CB"/>
    <w:rsid w:val="00FC26A9"/>
    <w:rsid w:val="00FC2B22"/>
    <w:rsid w:val="00FC3846"/>
    <w:rsid w:val="00FC39C9"/>
    <w:rsid w:val="00FC3A89"/>
    <w:rsid w:val="00FC3AAB"/>
    <w:rsid w:val="00FC40BD"/>
    <w:rsid w:val="00FC4734"/>
    <w:rsid w:val="00FC47E3"/>
    <w:rsid w:val="00FC4966"/>
    <w:rsid w:val="00FC5026"/>
    <w:rsid w:val="00FC5963"/>
    <w:rsid w:val="00FC5A63"/>
    <w:rsid w:val="00FC6200"/>
    <w:rsid w:val="00FC637E"/>
    <w:rsid w:val="00FC7077"/>
    <w:rsid w:val="00FC7606"/>
    <w:rsid w:val="00FD004A"/>
    <w:rsid w:val="00FD0B1B"/>
    <w:rsid w:val="00FD1495"/>
    <w:rsid w:val="00FD256A"/>
    <w:rsid w:val="00FD2B26"/>
    <w:rsid w:val="00FD37D8"/>
    <w:rsid w:val="00FD39DB"/>
    <w:rsid w:val="00FD4772"/>
    <w:rsid w:val="00FD4EBA"/>
    <w:rsid w:val="00FD50D6"/>
    <w:rsid w:val="00FD54C4"/>
    <w:rsid w:val="00FD55C9"/>
    <w:rsid w:val="00FD5BFF"/>
    <w:rsid w:val="00FD5D3D"/>
    <w:rsid w:val="00FD5FE1"/>
    <w:rsid w:val="00FD6465"/>
    <w:rsid w:val="00FE0063"/>
    <w:rsid w:val="00FE08F0"/>
    <w:rsid w:val="00FE0AE9"/>
    <w:rsid w:val="00FE12FA"/>
    <w:rsid w:val="00FE13FF"/>
    <w:rsid w:val="00FE25BD"/>
    <w:rsid w:val="00FE284B"/>
    <w:rsid w:val="00FE3C9C"/>
    <w:rsid w:val="00FE4332"/>
    <w:rsid w:val="00FE4524"/>
    <w:rsid w:val="00FE49CD"/>
    <w:rsid w:val="00FE5245"/>
    <w:rsid w:val="00FE5951"/>
    <w:rsid w:val="00FE5AC6"/>
    <w:rsid w:val="00FE629D"/>
    <w:rsid w:val="00FE662A"/>
    <w:rsid w:val="00FE687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1FFB"/>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7B4859"/>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6238E0"/>
    <w:pPr>
      <w:bidi/>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asystats.github.io/effectsize/reference/cohens_d.html" TargetMode="External"/><Relationship Id="rId1" Type="http://schemas.openxmlformats.org/officeDocument/2006/relationships/hyperlink" Target="https://easystats.github.io/effectsize/articles/simple_htests.html"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4</TotalTime>
  <Pages>48</Pages>
  <Words>54168</Words>
  <Characters>270841</Characters>
  <Application>Microsoft Office Word</Application>
  <DocSecurity>0</DocSecurity>
  <Lines>2257</Lines>
  <Paragraphs>6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161</cp:revision>
  <dcterms:created xsi:type="dcterms:W3CDTF">2022-09-13T09:21:00Z</dcterms:created>
  <dcterms:modified xsi:type="dcterms:W3CDTF">2022-09-14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hii871b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